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Default Extension="wdp" ContentType="image/vnd.ms-photo"/>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34C44" w:rsidRDefault="00934C44" w:rsidP="00931F1C">
      <w:pPr>
        <w:spacing w:line="360" w:lineRule="auto"/>
        <w:jc w:val="center"/>
        <w:rPr>
          <w:rFonts w:ascii="Times New Roman" w:eastAsia="Malgun Gothic" w:hAnsi="Times New Roman" w:cs="Times New Roman"/>
          <w:b/>
          <w:bCs/>
          <w:sz w:val="24"/>
          <w:szCs w:val="24"/>
          <w:lang w:val="id-ID" w:eastAsia="ko-KR"/>
        </w:rPr>
      </w:pPr>
      <w:r>
        <w:rPr>
          <w:rFonts w:ascii="Times New Roman" w:hAnsi="Times New Roman" w:cs="Times New Roman"/>
          <w:b/>
          <w:noProof/>
          <w:sz w:val="32"/>
          <w:szCs w:val="32"/>
          <w:lang w:val="id-ID" w:eastAsia="id-ID"/>
        </w:rPr>
        <w:drawing>
          <wp:inline distT="0" distB="0" distL="0" distR="0">
            <wp:extent cx="1175626" cy="1368000"/>
            <wp:effectExtent l="0" t="0" r="5715"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NDIP.png"/>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1175626" cy="1368000"/>
                    </a:xfrm>
                    <a:prstGeom prst="rect">
                      <a:avLst/>
                    </a:prstGeom>
                  </pic:spPr>
                </pic:pic>
              </a:graphicData>
            </a:graphic>
          </wp:inline>
        </w:drawing>
      </w:r>
    </w:p>
    <w:p w:rsidR="00C72CDF" w:rsidRDefault="00C72CDF" w:rsidP="00C72CDF">
      <w:pPr>
        <w:spacing w:after="0" w:line="240" w:lineRule="auto"/>
        <w:jc w:val="center"/>
        <w:rPr>
          <w:rFonts w:ascii="Times New Roman" w:eastAsia="Malgun Gothic" w:hAnsi="Times New Roman" w:cs="Times New Roman"/>
          <w:b/>
          <w:bCs/>
          <w:sz w:val="24"/>
          <w:szCs w:val="24"/>
          <w:lang w:val="id-ID" w:eastAsia="ko-KR"/>
        </w:rPr>
      </w:pPr>
    </w:p>
    <w:p w:rsidR="00ED1769" w:rsidRPr="00CF50BB" w:rsidRDefault="004A3840" w:rsidP="006B2A78">
      <w:pPr>
        <w:spacing w:line="480" w:lineRule="auto"/>
        <w:jc w:val="center"/>
        <w:rPr>
          <w:rFonts w:ascii="Times New Roman" w:eastAsia="Malgun Gothic" w:hAnsi="Times New Roman" w:cs="Times New Roman"/>
          <w:b/>
          <w:bCs/>
          <w:sz w:val="24"/>
          <w:szCs w:val="24"/>
          <w:lang w:val="id-ID"/>
        </w:rPr>
      </w:pPr>
      <w:bookmarkStart w:id="0" w:name="_Hlk130125413"/>
      <w:bookmarkStart w:id="1" w:name="_Hlk133529238"/>
      <w:r w:rsidRPr="00480CA7">
        <w:rPr>
          <w:rFonts w:ascii="Times New Roman" w:eastAsia="Malgun Gothic" w:hAnsi="Times New Roman" w:cs="Times New Roman"/>
          <w:b/>
          <w:bCs/>
          <w:i/>
          <w:iCs/>
          <w:sz w:val="32"/>
          <w:szCs w:val="32"/>
          <w:lang w:val="en-US"/>
        </w:rPr>
        <w:t>RYO</w:t>
      </w:r>
      <w:r w:rsidR="00A968F4" w:rsidRPr="00480CA7">
        <w:rPr>
          <w:rFonts w:ascii="Times New Roman" w:eastAsia="Malgun Gothic" w:hAnsi="Times New Roman" w:cs="Times New Roman"/>
          <w:b/>
          <w:bCs/>
          <w:i/>
          <w:iCs/>
          <w:sz w:val="32"/>
          <w:szCs w:val="32"/>
          <w:lang w:val="id-ID"/>
        </w:rPr>
        <w:t>U</w:t>
      </w:r>
      <w:r w:rsidRPr="00480CA7">
        <w:rPr>
          <w:rFonts w:ascii="Times New Roman" w:eastAsia="Malgun Gothic" w:hAnsi="Times New Roman" w:cs="Times New Roman"/>
          <w:b/>
          <w:bCs/>
          <w:i/>
          <w:iCs/>
          <w:sz w:val="32"/>
          <w:szCs w:val="32"/>
          <w:lang w:val="en-US"/>
        </w:rPr>
        <w:t>SAI KENBO</w:t>
      </w:r>
      <w:bookmarkEnd w:id="0"/>
      <w:bookmarkEnd w:id="1"/>
      <w:r w:rsidR="00997193" w:rsidRPr="00480CA7">
        <w:rPr>
          <w:rFonts w:ascii="Times New Roman" w:eastAsia="Malgun Gothic" w:hAnsi="Times New Roman" w:cs="Times New Roman"/>
          <w:b/>
          <w:bCs/>
          <w:sz w:val="32"/>
          <w:szCs w:val="32"/>
          <w:lang w:val="id-ID"/>
        </w:rPr>
        <w:t xml:space="preserve">SEBAGAI IDEOLOGI DAN </w:t>
      </w:r>
      <w:r w:rsidR="00822927" w:rsidRPr="00480CA7">
        <w:rPr>
          <w:rFonts w:ascii="Times New Roman" w:eastAsia="Malgun Gothic" w:hAnsi="Times New Roman" w:cs="Times New Roman"/>
          <w:b/>
          <w:bCs/>
          <w:sz w:val="32"/>
          <w:szCs w:val="32"/>
          <w:lang w:val="id-ID"/>
        </w:rPr>
        <w:t xml:space="preserve">KONSEP </w:t>
      </w:r>
      <w:r w:rsidR="00997193" w:rsidRPr="00480CA7">
        <w:rPr>
          <w:rFonts w:ascii="Times New Roman" w:eastAsia="Malgun Gothic" w:hAnsi="Times New Roman" w:cs="Times New Roman"/>
          <w:b/>
          <w:bCs/>
          <w:sz w:val="32"/>
          <w:szCs w:val="32"/>
          <w:lang w:val="id-ID"/>
        </w:rPr>
        <w:t xml:space="preserve">PENDIDIKAN </w:t>
      </w:r>
      <w:r w:rsidR="00A32357">
        <w:rPr>
          <w:rFonts w:ascii="Times New Roman" w:eastAsia="Malgun Gothic" w:hAnsi="Times New Roman" w:cs="Times New Roman"/>
          <w:b/>
          <w:bCs/>
          <w:sz w:val="32"/>
          <w:szCs w:val="32"/>
          <w:lang w:val="id-ID"/>
        </w:rPr>
        <w:t>PEREMPUAN</w:t>
      </w:r>
      <w:r w:rsidR="008E52E4" w:rsidRPr="00480CA7">
        <w:rPr>
          <w:rFonts w:ascii="Times New Roman" w:eastAsia="Malgun Gothic" w:hAnsi="Times New Roman" w:cs="Times New Roman"/>
          <w:b/>
          <w:bCs/>
          <w:sz w:val="32"/>
          <w:szCs w:val="32"/>
          <w:lang w:val="en-US"/>
        </w:rPr>
        <w:t xml:space="preserve">PADA ZAMAN MEIJI HINGGA </w:t>
      </w:r>
      <w:r w:rsidR="00997193" w:rsidRPr="00480CA7">
        <w:rPr>
          <w:rFonts w:ascii="Times New Roman" w:eastAsia="Malgun Gothic" w:hAnsi="Times New Roman" w:cs="Times New Roman"/>
          <w:b/>
          <w:bCs/>
          <w:sz w:val="32"/>
          <w:szCs w:val="32"/>
          <w:lang w:val="id-ID"/>
        </w:rPr>
        <w:t xml:space="preserve">AKHIR </w:t>
      </w:r>
      <w:r w:rsidR="008E52E4" w:rsidRPr="00480CA7">
        <w:rPr>
          <w:rFonts w:ascii="Times New Roman" w:eastAsia="Malgun Gothic" w:hAnsi="Times New Roman" w:cs="Times New Roman"/>
          <w:b/>
          <w:bCs/>
          <w:sz w:val="32"/>
          <w:szCs w:val="32"/>
          <w:lang w:val="en-US"/>
        </w:rPr>
        <w:t xml:space="preserve">PERANG DUNIA </w:t>
      </w:r>
      <w:r w:rsidR="006450F7">
        <w:rPr>
          <w:rFonts w:ascii="Times New Roman" w:eastAsia="Malgun Gothic" w:hAnsi="Times New Roman" w:cs="Times New Roman"/>
          <w:b/>
          <w:bCs/>
          <w:sz w:val="32"/>
          <w:szCs w:val="32"/>
          <w:lang w:val="id-ID"/>
        </w:rPr>
        <w:t>KE-I</w:t>
      </w:r>
    </w:p>
    <w:p w:rsidR="006A3640" w:rsidRDefault="009A646B" w:rsidP="00480CA7">
      <w:pPr>
        <w:spacing w:after="0" w:line="360" w:lineRule="auto"/>
        <w:jc w:val="center"/>
        <w:rPr>
          <w:rFonts w:asciiTheme="minorEastAsia" w:hAnsiTheme="minorEastAsia" w:cs="Times New Roman"/>
          <w:sz w:val="24"/>
          <w:szCs w:val="24"/>
          <w:lang w:val="id-ID"/>
        </w:rPr>
      </w:pPr>
      <w:r w:rsidRPr="008C51D8">
        <w:rPr>
          <w:rFonts w:asciiTheme="minorEastAsia" w:hAnsiTheme="minorEastAsia" w:cs="Times New Roman" w:hint="eastAsia"/>
          <w:sz w:val="24"/>
          <w:szCs w:val="24"/>
          <w:lang w:val="id-ID"/>
        </w:rPr>
        <w:t>明治</w:t>
      </w:r>
      <w:r>
        <w:rPr>
          <w:rFonts w:asciiTheme="minorEastAsia" w:hAnsiTheme="minorEastAsia" w:cs="Times New Roman" w:hint="eastAsia"/>
          <w:sz w:val="24"/>
          <w:szCs w:val="24"/>
          <w:lang w:val="id-ID"/>
        </w:rPr>
        <w:t>時代</w:t>
      </w:r>
      <w:r w:rsidRPr="008C51D8">
        <w:rPr>
          <w:rFonts w:asciiTheme="minorEastAsia" w:hAnsiTheme="minorEastAsia" w:cs="Times New Roman" w:hint="eastAsia"/>
          <w:sz w:val="24"/>
          <w:szCs w:val="24"/>
          <w:lang w:val="id-ID"/>
        </w:rPr>
        <w:t>から第一次世界大戦終結</w:t>
      </w:r>
      <w:r>
        <w:rPr>
          <w:rFonts w:asciiTheme="minorEastAsia" w:hAnsiTheme="minorEastAsia" w:cs="Times New Roman" w:hint="eastAsia"/>
          <w:sz w:val="24"/>
          <w:szCs w:val="24"/>
        </w:rPr>
        <w:t>の</w:t>
      </w:r>
      <w:r w:rsidRPr="00A15E40">
        <w:rPr>
          <w:rFonts w:asciiTheme="minorEastAsia" w:hAnsiTheme="minorEastAsia" w:cs="Times New Roman" w:hint="eastAsia"/>
          <w:sz w:val="24"/>
          <w:szCs w:val="24"/>
          <w:lang w:val="id-ID"/>
        </w:rPr>
        <w:t>終</w:t>
      </w:r>
      <w:r>
        <w:rPr>
          <w:rFonts w:asciiTheme="minorEastAsia" w:hAnsiTheme="minorEastAsia" w:cs="Times New Roman" w:hint="eastAsia"/>
          <w:sz w:val="24"/>
          <w:szCs w:val="24"/>
        </w:rPr>
        <w:t>わる</w:t>
      </w:r>
      <w:r w:rsidRPr="008C51D8">
        <w:rPr>
          <w:rFonts w:asciiTheme="minorEastAsia" w:hAnsiTheme="minorEastAsia" w:cs="Times New Roman" w:hint="eastAsia"/>
          <w:sz w:val="24"/>
          <w:szCs w:val="24"/>
          <w:lang w:val="id-ID"/>
        </w:rPr>
        <w:t>まで、日本における</w:t>
      </w:r>
      <w:r w:rsidRPr="00A15E40">
        <w:rPr>
          <w:rFonts w:asciiTheme="minorEastAsia" w:hAnsiTheme="minorEastAsia" w:cs="Times New Roman" w:hint="eastAsia"/>
          <w:sz w:val="24"/>
          <w:szCs w:val="24"/>
          <w:lang w:val="id-ID"/>
        </w:rPr>
        <w:t>主義</w:t>
      </w:r>
    </w:p>
    <w:p w:rsidR="00C376D0" w:rsidRPr="00A15E40" w:rsidRDefault="00AD2DE6" w:rsidP="00480CA7">
      <w:pPr>
        <w:spacing w:after="0" w:line="360" w:lineRule="auto"/>
        <w:jc w:val="center"/>
        <w:rPr>
          <w:rFonts w:asciiTheme="minorEastAsia" w:hAnsiTheme="minorEastAsia" w:cs="Times New Roman"/>
          <w:sz w:val="24"/>
          <w:szCs w:val="24"/>
          <w:lang w:val="id-ID"/>
        </w:rPr>
      </w:pPr>
      <w:r>
        <w:rPr>
          <w:rFonts w:asciiTheme="minorEastAsia" w:hAnsiTheme="minorEastAsia" w:cs="Times New Roman" w:hint="eastAsia"/>
          <w:sz w:val="24"/>
          <w:szCs w:val="24"/>
          <w:lang w:val="id-ID"/>
        </w:rPr>
        <w:t>として、または女性教育</w:t>
      </w:r>
      <w:r w:rsidR="00185517" w:rsidRPr="00185517">
        <w:rPr>
          <w:rFonts w:asciiTheme="minorEastAsia" w:hAnsiTheme="minorEastAsia" w:cs="Times New Roman" w:hint="eastAsia"/>
          <w:sz w:val="24"/>
          <w:szCs w:val="24"/>
          <w:lang w:val="id-ID"/>
        </w:rPr>
        <w:t>概念</w:t>
      </w:r>
      <w:r w:rsidR="009A646B" w:rsidRPr="008C51D8">
        <w:rPr>
          <w:rFonts w:asciiTheme="minorEastAsia" w:hAnsiTheme="minorEastAsia" w:cs="Times New Roman" w:hint="eastAsia"/>
          <w:sz w:val="24"/>
          <w:szCs w:val="24"/>
          <w:lang w:val="id-ID"/>
        </w:rPr>
        <w:t>としての「良妻賢母</w:t>
      </w:r>
      <w:r w:rsidR="009A646B" w:rsidRPr="00824A71">
        <w:rPr>
          <w:rFonts w:asciiTheme="minorEastAsia" w:hAnsiTheme="minorEastAsia" w:cs="Times New Roman" w:hint="eastAsia"/>
          <w:sz w:val="24"/>
          <w:szCs w:val="24"/>
          <w:lang w:val="id-ID"/>
        </w:rPr>
        <w:t>」</w:t>
      </w:r>
    </w:p>
    <w:p w:rsidR="006B2A78" w:rsidRDefault="006B2A78" w:rsidP="00C72CDF">
      <w:pPr>
        <w:spacing w:after="0" w:line="480" w:lineRule="auto"/>
        <w:jc w:val="center"/>
        <w:rPr>
          <w:rFonts w:ascii="Times New Roman" w:eastAsia="Malgun Gothic" w:hAnsi="Times New Roman" w:cs="Times New Roman"/>
          <w:sz w:val="24"/>
          <w:szCs w:val="24"/>
          <w:lang w:val="id-ID"/>
        </w:rPr>
      </w:pPr>
    </w:p>
    <w:p w:rsidR="00ED1769" w:rsidRPr="00062F51" w:rsidRDefault="00062F51" w:rsidP="00480CA7">
      <w:pPr>
        <w:spacing w:after="0" w:line="360" w:lineRule="auto"/>
        <w:jc w:val="center"/>
        <w:rPr>
          <w:rFonts w:ascii="Times New Roman" w:eastAsia="Malgun Gothic" w:hAnsi="Times New Roman" w:cs="Times New Roman"/>
          <w:b/>
          <w:bCs/>
          <w:sz w:val="24"/>
          <w:szCs w:val="24"/>
          <w:lang w:val="id-ID" w:eastAsia="ko-KR"/>
        </w:rPr>
      </w:pPr>
      <w:r>
        <w:rPr>
          <w:rFonts w:ascii="Times New Roman" w:eastAsia="Malgun Gothic" w:hAnsi="Times New Roman" w:cs="Times New Roman"/>
          <w:b/>
          <w:bCs/>
          <w:sz w:val="24"/>
          <w:szCs w:val="24"/>
          <w:lang w:val="id-ID" w:eastAsia="ko-KR"/>
        </w:rPr>
        <w:t>Skripsi</w:t>
      </w:r>
    </w:p>
    <w:p w:rsidR="00480CA7" w:rsidRDefault="00ED1769" w:rsidP="00480CA7">
      <w:pPr>
        <w:spacing w:after="0" w:line="360" w:lineRule="auto"/>
        <w:jc w:val="center"/>
        <w:rPr>
          <w:rFonts w:ascii="Times New Roman" w:eastAsia="Malgun Gothic" w:hAnsi="Times New Roman" w:cs="Times New Roman"/>
          <w:sz w:val="24"/>
          <w:szCs w:val="24"/>
          <w:lang w:val="id-ID" w:eastAsia="ko-KR"/>
        </w:rPr>
      </w:pPr>
      <w:r>
        <w:rPr>
          <w:rFonts w:ascii="Times New Roman" w:eastAsia="Malgun Gothic" w:hAnsi="Times New Roman" w:cs="Times New Roman"/>
          <w:sz w:val="24"/>
          <w:szCs w:val="24"/>
          <w:lang w:val="id-ID" w:eastAsia="ko-KR"/>
        </w:rPr>
        <w:t>Diajukan untuk</w:t>
      </w:r>
      <w:r w:rsidR="002F08F1">
        <w:rPr>
          <w:rFonts w:ascii="Times New Roman" w:eastAsia="Malgun Gothic" w:hAnsi="Times New Roman" w:cs="Times New Roman"/>
          <w:sz w:val="24"/>
          <w:szCs w:val="24"/>
          <w:lang w:val="id-ID" w:eastAsia="ko-KR"/>
        </w:rPr>
        <w:t xml:space="preserve"> Menempuh Ujian Sarjana</w:t>
      </w:r>
      <w:r w:rsidR="002F08F1">
        <w:rPr>
          <w:rFonts w:ascii="Times New Roman" w:eastAsia="Malgun Gothic" w:hAnsi="Times New Roman" w:cs="Times New Roman"/>
          <w:sz w:val="24"/>
          <w:szCs w:val="24"/>
          <w:lang w:val="id-ID" w:eastAsia="ko-KR"/>
        </w:rPr>
        <w:br/>
        <w:t xml:space="preserve">Program Strata </w:t>
      </w:r>
      <w:r w:rsidR="004142CB">
        <w:rPr>
          <w:rFonts w:ascii="Times New Roman" w:eastAsia="Malgun Gothic" w:hAnsi="Times New Roman" w:cs="Times New Roman"/>
          <w:sz w:val="24"/>
          <w:szCs w:val="24"/>
          <w:lang w:val="id-ID" w:eastAsia="ko-KR"/>
        </w:rPr>
        <w:t>1 Bahasa dan Kebudayaan Jepang</w:t>
      </w:r>
    </w:p>
    <w:p w:rsidR="00480CA7" w:rsidRDefault="00480CA7" w:rsidP="00480CA7">
      <w:pPr>
        <w:spacing w:after="0" w:line="480" w:lineRule="auto"/>
        <w:jc w:val="center"/>
        <w:rPr>
          <w:rFonts w:ascii="Times New Roman" w:eastAsia="Malgun Gothic" w:hAnsi="Times New Roman" w:cs="Times New Roman"/>
          <w:sz w:val="24"/>
          <w:szCs w:val="24"/>
          <w:lang w:val="id-ID" w:eastAsia="ko-KR"/>
        </w:rPr>
      </w:pPr>
    </w:p>
    <w:p w:rsidR="00ED1769" w:rsidRDefault="00ED1769" w:rsidP="0043492D">
      <w:pPr>
        <w:spacing w:after="0" w:line="276" w:lineRule="auto"/>
        <w:jc w:val="center"/>
        <w:rPr>
          <w:rFonts w:ascii="Times New Roman" w:eastAsia="Malgun Gothic" w:hAnsi="Times New Roman" w:cs="Times New Roman"/>
          <w:sz w:val="24"/>
          <w:szCs w:val="24"/>
          <w:lang w:val="id-ID" w:eastAsia="ko-KR"/>
        </w:rPr>
      </w:pPr>
      <w:r>
        <w:rPr>
          <w:rFonts w:ascii="Times New Roman" w:eastAsia="Malgun Gothic" w:hAnsi="Times New Roman" w:cs="Times New Roman"/>
          <w:sz w:val="24"/>
          <w:szCs w:val="24"/>
          <w:lang w:val="id-ID" w:eastAsia="ko-KR"/>
        </w:rPr>
        <w:t>Oleh</w:t>
      </w:r>
      <w:r w:rsidR="00934C44">
        <w:rPr>
          <w:rFonts w:ascii="Times New Roman" w:eastAsia="Malgun Gothic" w:hAnsi="Times New Roman" w:cs="Times New Roman"/>
          <w:sz w:val="24"/>
          <w:szCs w:val="24"/>
          <w:lang w:val="id-ID" w:eastAsia="ko-KR"/>
        </w:rPr>
        <w:t>:</w:t>
      </w:r>
    </w:p>
    <w:p w:rsidR="00480CA7" w:rsidRDefault="00ED1769" w:rsidP="00480CA7">
      <w:pPr>
        <w:spacing w:after="0" w:line="276" w:lineRule="auto"/>
        <w:jc w:val="center"/>
        <w:rPr>
          <w:rFonts w:ascii="Times New Roman" w:eastAsia="Malgun Gothic" w:hAnsi="Times New Roman" w:cs="Times New Roman"/>
          <w:sz w:val="24"/>
          <w:szCs w:val="24"/>
          <w:lang w:val="id-ID" w:eastAsia="ko-KR"/>
        </w:rPr>
      </w:pPr>
      <w:r>
        <w:rPr>
          <w:rFonts w:ascii="Times New Roman" w:eastAsia="Malgun Gothic" w:hAnsi="Times New Roman" w:cs="Times New Roman"/>
          <w:sz w:val="24"/>
          <w:szCs w:val="24"/>
          <w:lang w:val="id-ID" w:eastAsia="ko-KR"/>
        </w:rPr>
        <w:t>Tribuana Tunggadewi Kusumowardhani Baiquni</w:t>
      </w:r>
      <w:r>
        <w:rPr>
          <w:rFonts w:ascii="Times New Roman" w:eastAsia="Malgun Gothic" w:hAnsi="Times New Roman" w:cs="Times New Roman"/>
          <w:sz w:val="24"/>
          <w:szCs w:val="24"/>
          <w:lang w:val="id-ID" w:eastAsia="ko-KR"/>
        </w:rPr>
        <w:br/>
        <w:t>13020219140106</w:t>
      </w:r>
    </w:p>
    <w:p w:rsidR="00480CA7" w:rsidRDefault="00480CA7" w:rsidP="00480CA7">
      <w:pPr>
        <w:spacing w:after="0" w:line="480" w:lineRule="auto"/>
        <w:jc w:val="center"/>
        <w:rPr>
          <w:rFonts w:ascii="Times New Roman" w:eastAsia="Malgun Gothic" w:hAnsi="Times New Roman" w:cs="Times New Roman"/>
          <w:sz w:val="24"/>
          <w:szCs w:val="24"/>
          <w:lang w:val="id-ID" w:eastAsia="ko-KR"/>
        </w:rPr>
      </w:pPr>
    </w:p>
    <w:p w:rsidR="00C72CDF" w:rsidRDefault="00C72CDF" w:rsidP="00480CA7">
      <w:pPr>
        <w:spacing w:after="0" w:line="480" w:lineRule="auto"/>
        <w:jc w:val="center"/>
        <w:rPr>
          <w:rFonts w:ascii="Times New Roman" w:eastAsia="Malgun Gothic" w:hAnsi="Times New Roman" w:cs="Times New Roman"/>
          <w:sz w:val="24"/>
          <w:szCs w:val="24"/>
          <w:lang w:val="id-ID" w:eastAsia="ko-KR"/>
        </w:rPr>
      </w:pPr>
    </w:p>
    <w:p w:rsidR="003374E4" w:rsidRDefault="00ED1769" w:rsidP="00480CA7">
      <w:pPr>
        <w:spacing w:after="0" w:line="360" w:lineRule="auto"/>
        <w:jc w:val="center"/>
        <w:rPr>
          <w:rFonts w:ascii="Times New Roman" w:eastAsia="Malgun Gothic" w:hAnsi="Times New Roman" w:cs="Times New Roman"/>
          <w:b/>
          <w:bCs/>
          <w:sz w:val="24"/>
          <w:szCs w:val="24"/>
          <w:lang w:val="id-ID" w:eastAsia="ko-KR"/>
        </w:rPr>
        <w:sectPr w:rsidR="003374E4" w:rsidSect="00D83695">
          <w:headerReference w:type="default" r:id="rId9"/>
          <w:footerReference w:type="default" r:id="rId10"/>
          <w:pgSz w:w="11906" w:h="16838" w:code="9"/>
          <w:pgMar w:top="2268" w:right="1701" w:bottom="1701" w:left="2268" w:header="709" w:footer="709" w:gutter="0"/>
          <w:pgNumType w:fmt="lowerRoman" w:start="1"/>
          <w:cols w:space="708"/>
          <w:docGrid w:linePitch="360"/>
        </w:sectPr>
      </w:pPr>
      <w:r>
        <w:rPr>
          <w:rFonts w:ascii="Times New Roman" w:eastAsia="Malgun Gothic" w:hAnsi="Times New Roman" w:cs="Times New Roman"/>
          <w:b/>
          <w:bCs/>
          <w:sz w:val="24"/>
          <w:szCs w:val="24"/>
          <w:lang w:val="id-ID" w:eastAsia="ko-KR"/>
        </w:rPr>
        <w:t>PROGRAM STUDI S-1 BAHASA DAN KEBUDAYAAN JEPANG</w:t>
      </w:r>
      <w:r w:rsidR="00934C44">
        <w:rPr>
          <w:rFonts w:ascii="Times New Roman" w:eastAsia="Malgun Gothic" w:hAnsi="Times New Roman" w:cs="Times New Roman"/>
          <w:b/>
          <w:bCs/>
          <w:sz w:val="24"/>
          <w:szCs w:val="24"/>
          <w:lang w:val="id-ID" w:eastAsia="ko-KR"/>
        </w:rPr>
        <w:br/>
      </w:r>
      <w:r>
        <w:rPr>
          <w:rFonts w:ascii="Times New Roman" w:eastAsia="Malgun Gothic" w:hAnsi="Times New Roman" w:cs="Times New Roman"/>
          <w:b/>
          <w:bCs/>
          <w:sz w:val="24"/>
          <w:szCs w:val="24"/>
          <w:lang w:val="id-ID" w:eastAsia="ko-KR"/>
        </w:rPr>
        <w:t>FAKULTAS ILMU BUDAYA</w:t>
      </w:r>
      <w:r w:rsidR="00934C44">
        <w:rPr>
          <w:rFonts w:ascii="Times New Roman" w:eastAsia="Malgun Gothic" w:hAnsi="Times New Roman" w:cs="Times New Roman"/>
          <w:b/>
          <w:bCs/>
          <w:sz w:val="24"/>
          <w:szCs w:val="24"/>
          <w:lang w:val="id-ID" w:eastAsia="ko-KR"/>
        </w:rPr>
        <w:br/>
      </w:r>
      <w:r>
        <w:rPr>
          <w:rFonts w:ascii="Times New Roman" w:eastAsia="Malgun Gothic" w:hAnsi="Times New Roman" w:cs="Times New Roman"/>
          <w:b/>
          <w:bCs/>
          <w:sz w:val="24"/>
          <w:szCs w:val="24"/>
          <w:lang w:val="id-ID" w:eastAsia="ko-KR"/>
        </w:rPr>
        <w:t>UNIVERSITAS DIPONEGORO</w:t>
      </w:r>
      <w:r w:rsidR="00934C44">
        <w:rPr>
          <w:rFonts w:ascii="Times New Roman" w:eastAsia="Malgun Gothic" w:hAnsi="Times New Roman" w:cs="Times New Roman"/>
          <w:b/>
          <w:bCs/>
          <w:sz w:val="24"/>
          <w:szCs w:val="24"/>
          <w:lang w:val="id-ID" w:eastAsia="ko-KR"/>
        </w:rPr>
        <w:br/>
        <w:t>SEMARANG</w:t>
      </w:r>
      <w:r w:rsidR="00934C44">
        <w:rPr>
          <w:rFonts w:ascii="Times New Roman" w:eastAsia="Malgun Gothic" w:hAnsi="Times New Roman" w:cs="Times New Roman"/>
          <w:b/>
          <w:bCs/>
          <w:sz w:val="24"/>
          <w:szCs w:val="24"/>
          <w:lang w:val="id-ID" w:eastAsia="ko-KR"/>
        </w:rPr>
        <w:br/>
      </w:r>
      <w:r>
        <w:rPr>
          <w:rFonts w:ascii="Times New Roman" w:eastAsia="Malgun Gothic" w:hAnsi="Times New Roman" w:cs="Times New Roman"/>
          <w:b/>
          <w:bCs/>
          <w:sz w:val="24"/>
          <w:szCs w:val="24"/>
          <w:lang w:val="id-ID" w:eastAsia="ko-KR"/>
        </w:rPr>
        <w:t>202</w:t>
      </w:r>
      <w:r w:rsidR="001C2A84">
        <w:rPr>
          <w:rFonts w:ascii="Times New Roman" w:eastAsia="Malgun Gothic" w:hAnsi="Times New Roman" w:cs="Times New Roman"/>
          <w:b/>
          <w:bCs/>
          <w:sz w:val="24"/>
          <w:szCs w:val="24"/>
          <w:lang w:val="id-ID" w:eastAsia="ko-KR"/>
        </w:rPr>
        <w:t>3</w:t>
      </w:r>
    </w:p>
    <w:p w:rsidR="001C2A84" w:rsidRPr="006B2A78" w:rsidRDefault="008E52E4" w:rsidP="00190018">
      <w:pPr>
        <w:pStyle w:val="JudulBab"/>
        <w:rPr>
          <w:lang w:val="id-ID"/>
        </w:rPr>
      </w:pPr>
      <w:bookmarkStart w:id="2" w:name="_Toc146551636"/>
      <w:r w:rsidRPr="00480CA7">
        <w:rPr>
          <w:i/>
          <w:iCs/>
        </w:rPr>
        <w:lastRenderedPageBreak/>
        <w:t>RYOUSAI KENBO</w:t>
      </w:r>
      <w:r w:rsidR="00997193" w:rsidRPr="00EF0E22">
        <w:t xml:space="preserve">SEBAGAI IDEOLOGI DAN </w:t>
      </w:r>
      <w:r w:rsidR="00822927" w:rsidRPr="00EF0E22">
        <w:t xml:space="preserve">KONSEP </w:t>
      </w:r>
      <w:r w:rsidR="00997193" w:rsidRPr="00EF0E22">
        <w:t xml:space="preserve">PENDIDIKAN </w:t>
      </w:r>
      <w:r w:rsidR="00A32357">
        <w:rPr>
          <w:lang w:val="id-ID"/>
        </w:rPr>
        <w:t>PEREMPUAN</w:t>
      </w:r>
      <w:r w:rsidRPr="00EF0E22">
        <w:t xml:space="preserve">PADA ZAMAN MEIJI HINGGA </w:t>
      </w:r>
      <w:r w:rsidR="00997193" w:rsidRPr="00EF0E22">
        <w:t xml:space="preserve">AKHIR </w:t>
      </w:r>
      <w:r w:rsidRPr="00EF0E22">
        <w:t>PERANG DUNIA KE-I</w:t>
      </w:r>
      <w:bookmarkEnd w:id="2"/>
    </w:p>
    <w:p w:rsidR="0038330F" w:rsidRDefault="0038330F" w:rsidP="0038330F">
      <w:pPr>
        <w:spacing w:after="0" w:line="360" w:lineRule="auto"/>
        <w:jc w:val="center"/>
        <w:rPr>
          <w:rFonts w:asciiTheme="minorEastAsia" w:hAnsiTheme="minorEastAsia" w:cs="Times New Roman"/>
          <w:sz w:val="24"/>
          <w:szCs w:val="24"/>
          <w:lang w:val="id-ID"/>
        </w:rPr>
      </w:pPr>
    </w:p>
    <w:p w:rsidR="00163F5E" w:rsidRDefault="00543DED" w:rsidP="0038330F">
      <w:pPr>
        <w:spacing w:after="0" w:line="360" w:lineRule="auto"/>
        <w:jc w:val="center"/>
        <w:rPr>
          <w:rFonts w:asciiTheme="minorEastAsia" w:hAnsiTheme="minorEastAsia" w:cs="Times New Roman"/>
          <w:sz w:val="24"/>
          <w:szCs w:val="24"/>
          <w:lang w:val="id-ID"/>
        </w:rPr>
      </w:pPr>
      <w:r w:rsidRPr="008C51D8">
        <w:rPr>
          <w:rFonts w:asciiTheme="minorEastAsia" w:hAnsiTheme="minorEastAsia" w:cs="Times New Roman" w:hint="eastAsia"/>
          <w:sz w:val="24"/>
          <w:szCs w:val="24"/>
          <w:lang w:val="id-ID"/>
        </w:rPr>
        <w:t>明治</w:t>
      </w:r>
      <w:r>
        <w:rPr>
          <w:rFonts w:asciiTheme="minorEastAsia" w:hAnsiTheme="minorEastAsia" w:cs="Times New Roman" w:hint="eastAsia"/>
          <w:sz w:val="24"/>
          <w:szCs w:val="24"/>
          <w:lang w:val="id-ID"/>
        </w:rPr>
        <w:t>時代</w:t>
      </w:r>
      <w:r w:rsidRPr="008C51D8">
        <w:rPr>
          <w:rFonts w:asciiTheme="minorEastAsia" w:hAnsiTheme="minorEastAsia" w:cs="Times New Roman" w:hint="eastAsia"/>
          <w:sz w:val="24"/>
          <w:szCs w:val="24"/>
          <w:lang w:val="id-ID"/>
        </w:rPr>
        <w:t>から第一次世界大戦終結</w:t>
      </w:r>
      <w:r>
        <w:rPr>
          <w:rFonts w:asciiTheme="minorEastAsia" w:hAnsiTheme="minorEastAsia" w:cs="Times New Roman" w:hint="eastAsia"/>
          <w:sz w:val="24"/>
          <w:szCs w:val="24"/>
        </w:rPr>
        <w:t>の</w:t>
      </w:r>
      <w:r w:rsidRPr="00A15E40">
        <w:rPr>
          <w:rFonts w:asciiTheme="minorEastAsia" w:hAnsiTheme="minorEastAsia" w:cs="Times New Roman" w:hint="eastAsia"/>
          <w:sz w:val="24"/>
          <w:szCs w:val="24"/>
          <w:lang w:val="id-ID"/>
        </w:rPr>
        <w:t>終</w:t>
      </w:r>
      <w:r>
        <w:rPr>
          <w:rFonts w:asciiTheme="minorEastAsia" w:hAnsiTheme="minorEastAsia" w:cs="Times New Roman" w:hint="eastAsia"/>
          <w:sz w:val="24"/>
          <w:szCs w:val="24"/>
        </w:rPr>
        <w:t>わる</w:t>
      </w:r>
      <w:r w:rsidRPr="008C51D8">
        <w:rPr>
          <w:rFonts w:asciiTheme="minorEastAsia" w:hAnsiTheme="minorEastAsia" w:cs="Times New Roman" w:hint="eastAsia"/>
          <w:sz w:val="24"/>
          <w:szCs w:val="24"/>
          <w:lang w:val="id-ID"/>
        </w:rPr>
        <w:t>まで、日本における</w:t>
      </w:r>
      <w:r w:rsidRPr="00A15E40">
        <w:rPr>
          <w:rFonts w:asciiTheme="minorEastAsia" w:hAnsiTheme="minorEastAsia" w:cs="Times New Roman" w:hint="eastAsia"/>
          <w:sz w:val="24"/>
          <w:szCs w:val="24"/>
          <w:lang w:val="id-ID"/>
        </w:rPr>
        <w:t>主義</w:t>
      </w:r>
    </w:p>
    <w:p w:rsidR="008C51D8" w:rsidRDefault="00543DED" w:rsidP="0038330F">
      <w:pPr>
        <w:spacing w:after="0" w:line="360" w:lineRule="auto"/>
        <w:jc w:val="center"/>
        <w:rPr>
          <w:rFonts w:asciiTheme="minorEastAsia" w:hAnsiTheme="minorEastAsia" w:cs="Times New Roman"/>
          <w:sz w:val="24"/>
          <w:szCs w:val="24"/>
          <w:lang w:val="id-ID"/>
        </w:rPr>
      </w:pPr>
      <w:r>
        <w:rPr>
          <w:rFonts w:asciiTheme="minorEastAsia" w:hAnsiTheme="minorEastAsia" w:cs="Times New Roman" w:hint="eastAsia"/>
          <w:sz w:val="24"/>
          <w:szCs w:val="24"/>
          <w:lang w:val="id-ID"/>
        </w:rPr>
        <w:t>として、または女性教育</w:t>
      </w:r>
      <w:r w:rsidRPr="00185517">
        <w:rPr>
          <w:rFonts w:asciiTheme="minorEastAsia" w:hAnsiTheme="minorEastAsia" w:cs="Times New Roman" w:hint="eastAsia"/>
          <w:sz w:val="24"/>
          <w:szCs w:val="24"/>
          <w:lang w:val="id-ID"/>
        </w:rPr>
        <w:t>概念</w:t>
      </w:r>
      <w:r w:rsidRPr="008C51D8">
        <w:rPr>
          <w:rFonts w:asciiTheme="minorEastAsia" w:hAnsiTheme="minorEastAsia" w:cs="Times New Roman" w:hint="eastAsia"/>
          <w:sz w:val="24"/>
          <w:szCs w:val="24"/>
          <w:lang w:val="id-ID"/>
        </w:rPr>
        <w:t>としての「良妻賢母</w:t>
      </w:r>
      <w:r w:rsidRPr="00824A71">
        <w:rPr>
          <w:rFonts w:asciiTheme="minorEastAsia" w:hAnsiTheme="minorEastAsia" w:cs="Times New Roman" w:hint="eastAsia"/>
          <w:sz w:val="24"/>
          <w:szCs w:val="24"/>
          <w:lang w:val="id-ID"/>
        </w:rPr>
        <w:t>」</w:t>
      </w:r>
    </w:p>
    <w:p w:rsidR="000766EA" w:rsidRDefault="000766EA" w:rsidP="0038330F">
      <w:pPr>
        <w:spacing w:after="0" w:line="480" w:lineRule="auto"/>
        <w:jc w:val="center"/>
        <w:rPr>
          <w:rFonts w:ascii="Times New Roman" w:hAnsi="Times New Roman" w:cs="Times New Roman"/>
          <w:sz w:val="24"/>
          <w:szCs w:val="24"/>
          <w:lang w:val="id-ID"/>
        </w:rPr>
      </w:pPr>
    </w:p>
    <w:p w:rsidR="0038330F" w:rsidRDefault="0038330F" w:rsidP="0038330F">
      <w:pPr>
        <w:spacing w:after="0" w:line="480" w:lineRule="auto"/>
        <w:jc w:val="center"/>
        <w:rPr>
          <w:rFonts w:ascii="Times New Roman" w:hAnsi="Times New Roman" w:cs="Times New Roman"/>
          <w:sz w:val="24"/>
          <w:szCs w:val="24"/>
          <w:lang w:val="id-ID"/>
        </w:rPr>
      </w:pPr>
    </w:p>
    <w:p w:rsidR="001C2A84" w:rsidRDefault="00CE4FF3" w:rsidP="0038330F">
      <w:pPr>
        <w:spacing w:after="0" w:line="360" w:lineRule="auto"/>
        <w:jc w:val="center"/>
        <w:rPr>
          <w:rFonts w:ascii="Times New Roman" w:hAnsi="Times New Roman" w:cs="Times New Roman"/>
          <w:sz w:val="24"/>
          <w:szCs w:val="24"/>
          <w:lang w:val="id-ID"/>
        </w:rPr>
      </w:pPr>
      <w:r>
        <w:rPr>
          <w:rFonts w:ascii="Times New Roman" w:hAnsi="Times New Roman" w:cs="Times New Roman"/>
          <w:b/>
          <w:bCs/>
          <w:sz w:val="24"/>
          <w:szCs w:val="24"/>
          <w:lang w:val="id-ID"/>
        </w:rPr>
        <w:t>Skripsi</w:t>
      </w:r>
    </w:p>
    <w:p w:rsidR="00C55CD5" w:rsidRDefault="001C2A84" w:rsidP="0038330F">
      <w:pPr>
        <w:spacing w:after="0"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Diajukan </w:t>
      </w:r>
      <w:r w:rsidR="00D46BB1">
        <w:rPr>
          <w:rFonts w:ascii="Times New Roman" w:hAnsi="Times New Roman" w:cs="Times New Roman"/>
          <w:sz w:val="24"/>
          <w:szCs w:val="24"/>
          <w:lang w:val="id-ID"/>
        </w:rPr>
        <w:t>untuk Menempuh Ujian Sarjana</w:t>
      </w:r>
      <w:r w:rsidR="003374E4">
        <w:rPr>
          <w:rFonts w:ascii="Times New Roman" w:hAnsi="Times New Roman" w:cs="Times New Roman"/>
          <w:sz w:val="24"/>
          <w:szCs w:val="24"/>
          <w:lang w:val="id-ID"/>
        </w:rPr>
        <w:br/>
      </w:r>
      <w:r>
        <w:rPr>
          <w:rFonts w:ascii="Times New Roman" w:hAnsi="Times New Roman" w:cs="Times New Roman"/>
          <w:sz w:val="24"/>
          <w:szCs w:val="24"/>
          <w:lang w:val="id-ID"/>
        </w:rPr>
        <w:t xml:space="preserve">Program Strata 1 </w:t>
      </w:r>
      <w:r w:rsidR="00A875AE">
        <w:rPr>
          <w:rFonts w:ascii="Times New Roman" w:hAnsi="Times New Roman" w:cs="Times New Roman"/>
          <w:sz w:val="24"/>
          <w:szCs w:val="24"/>
          <w:lang w:val="id-ID"/>
        </w:rPr>
        <w:t>Bahasa dan Kebudayaan Jepang</w:t>
      </w:r>
    </w:p>
    <w:p w:rsidR="00C55CD5" w:rsidRDefault="00C55CD5" w:rsidP="0038330F">
      <w:pPr>
        <w:spacing w:after="0" w:line="480" w:lineRule="auto"/>
        <w:jc w:val="center"/>
        <w:rPr>
          <w:rFonts w:ascii="Times New Roman" w:eastAsia="Malgun Gothic" w:hAnsi="Times New Roman" w:cs="Times New Roman"/>
          <w:sz w:val="24"/>
          <w:szCs w:val="24"/>
          <w:lang w:val="id-ID" w:eastAsia="ko-KR"/>
        </w:rPr>
      </w:pPr>
    </w:p>
    <w:p w:rsidR="0038330F" w:rsidRDefault="0038330F" w:rsidP="0038330F">
      <w:pPr>
        <w:spacing w:after="0" w:line="480" w:lineRule="auto"/>
        <w:jc w:val="center"/>
        <w:rPr>
          <w:rFonts w:ascii="Times New Roman" w:eastAsia="Malgun Gothic" w:hAnsi="Times New Roman" w:cs="Times New Roman"/>
          <w:sz w:val="24"/>
          <w:szCs w:val="24"/>
          <w:lang w:val="id-ID" w:eastAsia="ko-KR"/>
        </w:rPr>
      </w:pPr>
    </w:p>
    <w:p w:rsidR="00C55CD5" w:rsidRDefault="00C55CD5" w:rsidP="0038330F">
      <w:pPr>
        <w:spacing w:after="0" w:line="360" w:lineRule="auto"/>
        <w:jc w:val="center"/>
        <w:rPr>
          <w:rFonts w:ascii="Times New Roman" w:eastAsia="Malgun Gothic" w:hAnsi="Times New Roman" w:cs="Times New Roman"/>
          <w:sz w:val="24"/>
          <w:szCs w:val="24"/>
          <w:lang w:val="id-ID" w:eastAsia="ko-KR"/>
        </w:rPr>
      </w:pPr>
      <w:r>
        <w:rPr>
          <w:rFonts w:ascii="Times New Roman" w:eastAsia="Malgun Gothic" w:hAnsi="Times New Roman" w:cs="Times New Roman"/>
          <w:sz w:val="24"/>
          <w:szCs w:val="24"/>
          <w:lang w:val="id-ID" w:eastAsia="ko-KR"/>
        </w:rPr>
        <w:t>Oleh:</w:t>
      </w:r>
    </w:p>
    <w:p w:rsidR="00C55CD5" w:rsidRDefault="00C55CD5" w:rsidP="0038330F">
      <w:pPr>
        <w:spacing w:after="0" w:line="360" w:lineRule="auto"/>
        <w:jc w:val="center"/>
        <w:rPr>
          <w:rFonts w:ascii="Times New Roman" w:eastAsia="Malgun Gothic" w:hAnsi="Times New Roman" w:cs="Times New Roman"/>
          <w:sz w:val="24"/>
          <w:szCs w:val="24"/>
          <w:lang w:val="id-ID" w:eastAsia="ko-KR"/>
        </w:rPr>
      </w:pPr>
      <w:r>
        <w:rPr>
          <w:rFonts w:ascii="Times New Roman" w:eastAsia="Malgun Gothic" w:hAnsi="Times New Roman" w:cs="Times New Roman"/>
          <w:sz w:val="24"/>
          <w:szCs w:val="24"/>
          <w:lang w:val="id-ID" w:eastAsia="ko-KR"/>
        </w:rPr>
        <w:t>Tribuana Tunggadewi Kusumowardhani Baiquni</w:t>
      </w:r>
      <w:r>
        <w:rPr>
          <w:rFonts w:ascii="Times New Roman" w:eastAsia="Malgun Gothic" w:hAnsi="Times New Roman" w:cs="Times New Roman"/>
          <w:sz w:val="24"/>
          <w:szCs w:val="24"/>
          <w:lang w:val="id-ID" w:eastAsia="ko-KR"/>
        </w:rPr>
        <w:br/>
        <w:t>13020219140106</w:t>
      </w:r>
    </w:p>
    <w:p w:rsidR="0038330F" w:rsidRDefault="0038330F" w:rsidP="0038330F">
      <w:pPr>
        <w:spacing w:after="0" w:line="480" w:lineRule="auto"/>
        <w:jc w:val="center"/>
        <w:rPr>
          <w:rFonts w:ascii="Times New Roman" w:eastAsia="Malgun Gothic" w:hAnsi="Times New Roman" w:cs="Times New Roman"/>
          <w:sz w:val="24"/>
          <w:szCs w:val="24"/>
          <w:lang w:val="id-ID" w:eastAsia="ko-KR"/>
        </w:rPr>
      </w:pPr>
    </w:p>
    <w:p w:rsidR="00C72CDF" w:rsidRDefault="00C72CDF" w:rsidP="0038330F">
      <w:pPr>
        <w:spacing w:after="0" w:line="480" w:lineRule="auto"/>
        <w:jc w:val="center"/>
        <w:rPr>
          <w:rFonts w:ascii="Times New Roman" w:eastAsia="Malgun Gothic" w:hAnsi="Times New Roman" w:cs="Times New Roman"/>
          <w:sz w:val="24"/>
          <w:szCs w:val="24"/>
          <w:lang w:val="id-ID" w:eastAsia="ko-KR"/>
        </w:rPr>
      </w:pPr>
    </w:p>
    <w:p w:rsidR="0038330F" w:rsidRDefault="0038330F" w:rsidP="0038330F">
      <w:pPr>
        <w:spacing w:after="0" w:line="480" w:lineRule="auto"/>
        <w:jc w:val="center"/>
        <w:rPr>
          <w:rFonts w:ascii="Times New Roman" w:eastAsia="Malgun Gothic" w:hAnsi="Times New Roman" w:cs="Times New Roman"/>
          <w:sz w:val="24"/>
          <w:szCs w:val="24"/>
          <w:lang w:val="id-ID" w:eastAsia="ko-KR"/>
        </w:rPr>
      </w:pPr>
    </w:p>
    <w:p w:rsidR="006F3D02" w:rsidRDefault="006F3D02" w:rsidP="0038330F">
      <w:pPr>
        <w:spacing w:after="0" w:line="480" w:lineRule="auto"/>
        <w:jc w:val="center"/>
        <w:rPr>
          <w:rFonts w:ascii="Times New Roman" w:eastAsia="Malgun Gothic" w:hAnsi="Times New Roman" w:cs="Times New Roman"/>
          <w:sz w:val="24"/>
          <w:szCs w:val="24"/>
          <w:lang w:val="id-ID" w:eastAsia="ko-KR"/>
        </w:rPr>
      </w:pPr>
    </w:p>
    <w:p w:rsidR="00480CA7" w:rsidRDefault="0038330F" w:rsidP="0038330F">
      <w:pPr>
        <w:spacing w:after="0" w:line="360" w:lineRule="auto"/>
        <w:jc w:val="center"/>
        <w:rPr>
          <w:rFonts w:ascii="Times New Roman" w:eastAsia="Malgun Gothic" w:hAnsi="Times New Roman" w:cs="Times New Roman"/>
          <w:b/>
          <w:bCs/>
          <w:sz w:val="24"/>
          <w:szCs w:val="24"/>
          <w:lang w:val="id-ID" w:eastAsia="ko-KR"/>
        </w:rPr>
      </w:pPr>
      <w:r>
        <w:rPr>
          <w:rFonts w:ascii="Times New Roman" w:eastAsia="Malgun Gothic" w:hAnsi="Times New Roman" w:cs="Times New Roman"/>
          <w:b/>
          <w:bCs/>
          <w:sz w:val="24"/>
          <w:szCs w:val="24"/>
          <w:lang w:val="id-ID" w:eastAsia="ko-KR"/>
        </w:rPr>
        <w:t>PROGRAM STUDI S-1 BAHASA DAN KEBUDAYAAN JEPANG</w:t>
      </w:r>
    </w:p>
    <w:p w:rsidR="0038330F" w:rsidRDefault="0038330F" w:rsidP="0038330F">
      <w:pPr>
        <w:spacing w:after="0" w:line="360" w:lineRule="auto"/>
        <w:jc w:val="center"/>
        <w:rPr>
          <w:rFonts w:ascii="Times New Roman" w:eastAsia="Malgun Gothic" w:hAnsi="Times New Roman" w:cs="Times New Roman"/>
          <w:b/>
          <w:bCs/>
          <w:sz w:val="24"/>
          <w:szCs w:val="24"/>
          <w:lang w:val="id-ID" w:eastAsia="ko-KR"/>
        </w:rPr>
      </w:pPr>
      <w:r>
        <w:rPr>
          <w:rFonts w:ascii="Times New Roman" w:eastAsia="Malgun Gothic" w:hAnsi="Times New Roman" w:cs="Times New Roman"/>
          <w:b/>
          <w:bCs/>
          <w:sz w:val="24"/>
          <w:szCs w:val="24"/>
          <w:lang w:val="id-ID" w:eastAsia="ko-KR"/>
        </w:rPr>
        <w:t>FAKULTAS ILMU BUDAYA</w:t>
      </w:r>
    </w:p>
    <w:p w:rsidR="0038330F" w:rsidRDefault="0038330F" w:rsidP="0038330F">
      <w:pPr>
        <w:spacing w:after="0" w:line="360" w:lineRule="auto"/>
        <w:jc w:val="center"/>
        <w:rPr>
          <w:rFonts w:ascii="Times New Roman" w:eastAsia="Malgun Gothic" w:hAnsi="Times New Roman" w:cs="Times New Roman"/>
          <w:b/>
          <w:bCs/>
          <w:sz w:val="24"/>
          <w:szCs w:val="24"/>
          <w:lang w:val="id-ID" w:eastAsia="ko-KR"/>
        </w:rPr>
      </w:pPr>
      <w:r>
        <w:rPr>
          <w:rFonts w:ascii="Times New Roman" w:eastAsia="Malgun Gothic" w:hAnsi="Times New Roman" w:cs="Times New Roman"/>
          <w:b/>
          <w:bCs/>
          <w:sz w:val="24"/>
          <w:szCs w:val="24"/>
          <w:lang w:val="id-ID" w:eastAsia="ko-KR"/>
        </w:rPr>
        <w:t>UNIVERSITAS DIPONEGORO</w:t>
      </w:r>
    </w:p>
    <w:p w:rsidR="00FC6513" w:rsidRDefault="00650C8F" w:rsidP="00B00465">
      <w:pPr>
        <w:spacing w:after="0" w:line="360" w:lineRule="auto"/>
        <w:jc w:val="center"/>
        <w:rPr>
          <w:rFonts w:ascii="Times New Roman" w:eastAsia="Malgun Gothic" w:hAnsi="Times New Roman" w:cs="Times New Roman"/>
          <w:b/>
          <w:bCs/>
          <w:sz w:val="24"/>
          <w:szCs w:val="24"/>
          <w:lang w:val="id-ID" w:eastAsia="ko-KR"/>
        </w:rPr>
      </w:pPr>
      <w:r>
        <w:rPr>
          <w:rFonts w:ascii="Times New Roman" w:eastAsia="Malgun Gothic" w:hAnsi="Times New Roman" w:cs="Times New Roman"/>
          <w:b/>
          <w:bCs/>
          <w:sz w:val="24"/>
          <w:szCs w:val="24"/>
          <w:lang w:val="id-ID" w:eastAsia="ko-KR"/>
        </w:rPr>
        <w:t>SEMARANG</w:t>
      </w:r>
    </w:p>
    <w:p w:rsidR="0038330F" w:rsidRDefault="00FC6513" w:rsidP="00B00465">
      <w:pPr>
        <w:spacing w:after="0" w:line="360" w:lineRule="auto"/>
        <w:jc w:val="center"/>
        <w:rPr>
          <w:rFonts w:ascii="Times New Roman" w:eastAsia="Malgun Gothic" w:hAnsi="Times New Roman" w:cs="Times New Roman"/>
          <w:b/>
          <w:bCs/>
          <w:sz w:val="24"/>
          <w:szCs w:val="24"/>
          <w:lang w:val="id-ID" w:eastAsia="ko-KR"/>
        </w:rPr>
      </w:pPr>
      <w:r>
        <w:rPr>
          <w:rFonts w:ascii="Times New Roman" w:eastAsia="Malgun Gothic" w:hAnsi="Times New Roman" w:cs="Times New Roman"/>
          <w:b/>
          <w:bCs/>
          <w:sz w:val="24"/>
          <w:szCs w:val="24"/>
          <w:lang w:val="id-ID" w:eastAsia="ko-KR"/>
        </w:rPr>
        <w:t>2023</w:t>
      </w:r>
    </w:p>
    <w:p w:rsidR="000D59A3" w:rsidRPr="0016628B" w:rsidRDefault="000D59A3" w:rsidP="00190018">
      <w:pPr>
        <w:pStyle w:val="JudulBab"/>
        <w:rPr>
          <w:lang w:val="id-ID"/>
        </w:rPr>
      </w:pPr>
      <w:bookmarkStart w:id="3" w:name="_Toc139817070"/>
      <w:bookmarkStart w:id="4" w:name="_Toc146551637"/>
      <w:r w:rsidRPr="0016628B">
        <w:rPr>
          <w:lang w:val="id-ID"/>
        </w:rPr>
        <w:lastRenderedPageBreak/>
        <w:t>HALAMAN PERNYATAAN</w:t>
      </w:r>
      <w:bookmarkEnd w:id="3"/>
      <w:bookmarkEnd w:id="4"/>
    </w:p>
    <w:p w:rsidR="000D59A3" w:rsidRDefault="000D59A3" w:rsidP="000D59A3">
      <w:pPr>
        <w:spacing w:after="0" w:line="480" w:lineRule="auto"/>
        <w:jc w:val="center"/>
        <w:rPr>
          <w:rFonts w:ascii="Times New Roman" w:eastAsia="Malgun Gothic" w:hAnsi="Times New Roman" w:cs="Times New Roman"/>
          <w:sz w:val="24"/>
          <w:szCs w:val="24"/>
          <w:lang w:val="id-ID" w:eastAsia="ko-KR"/>
        </w:rPr>
      </w:pPr>
    </w:p>
    <w:p w:rsidR="000D59A3" w:rsidRDefault="000D59A3" w:rsidP="000D59A3">
      <w:pPr>
        <w:spacing w:after="0" w:line="480" w:lineRule="auto"/>
        <w:jc w:val="both"/>
        <w:rPr>
          <w:rFonts w:ascii="Times New Roman" w:eastAsia="Malgun Gothic" w:hAnsi="Times New Roman" w:cs="Times New Roman"/>
          <w:sz w:val="24"/>
          <w:szCs w:val="24"/>
          <w:lang w:val="id-ID" w:eastAsia="ko-KR"/>
        </w:rPr>
      </w:pPr>
      <w:r>
        <w:rPr>
          <w:rFonts w:ascii="Times New Roman" w:eastAsia="Malgun Gothic" w:hAnsi="Times New Roman" w:cs="Times New Roman"/>
          <w:sz w:val="24"/>
          <w:szCs w:val="24"/>
          <w:lang w:val="id-ID" w:eastAsia="ko-KR"/>
        </w:rPr>
        <w:t xml:space="preserve">Dengan sebenarnya, penulis menyatakan bahwa skripsi ini disusun tanpa mengambil bahan hasil penelitian baik untuk memperoleh suatu gelar sarjana atau diploma yang sudah ada di universitas lain, maupun hasil penelitian lainnya.  Penulis juga menyatakan bahwa skripsi ini tidak mengambil bahan dari publikasi atau tulisan orang lain kecuali yang sudah disebutkan dalam rujukan dan dalam Daftar Pustaka. Penulis bersedia menerima sanksi jika </w:t>
      </w:r>
      <w:r w:rsidR="003861B5">
        <w:rPr>
          <w:rFonts w:ascii="Times New Roman" w:eastAsia="Malgun Gothic" w:hAnsi="Times New Roman" w:cs="Times New Roman"/>
          <w:sz w:val="24"/>
          <w:szCs w:val="24"/>
          <w:lang w:val="id-ID" w:eastAsia="ko-KR"/>
        </w:rPr>
        <w:t>terbukti</w:t>
      </w:r>
      <w:r>
        <w:rPr>
          <w:rFonts w:ascii="Times New Roman" w:eastAsia="Malgun Gothic" w:hAnsi="Times New Roman" w:cs="Times New Roman"/>
          <w:sz w:val="24"/>
          <w:szCs w:val="24"/>
          <w:lang w:val="id-ID" w:eastAsia="ko-KR"/>
        </w:rPr>
        <w:t xml:space="preserve"> melakukan plagiasi atau penjiplakan.</w:t>
      </w:r>
    </w:p>
    <w:p w:rsidR="000D59A3" w:rsidRDefault="000D59A3" w:rsidP="000D59A3">
      <w:pPr>
        <w:spacing w:after="0" w:line="480" w:lineRule="auto"/>
        <w:jc w:val="both"/>
        <w:rPr>
          <w:rFonts w:ascii="Times New Roman" w:eastAsia="Malgun Gothic" w:hAnsi="Times New Roman" w:cs="Times New Roman"/>
          <w:sz w:val="24"/>
          <w:szCs w:val="24"/>
          <w:lang w:val="id-ID" w:eastAsia="ko-KR"/>
        </w:rPr>
      </w:pPr>
    </w:p>
    <w:p w:rsidR="000D59A3" w:rsidRDefault="000D59A3" w:rsidP="000D59A3">
      <w:pPr>
        <w:spacing w:after="0" w:line="480" w:lineRule="auto"/>
        <w:jc w:val="right"/>
        <w:rPr>
          <w:rFonts w:ascii="Times New Roman" w:eastAsia="Malgun Gothic" w:hAnsi="Times New Roman" w:cs="Times New Roman"/>
          <w:sz w:val="24"/>
          <w:szCs w:val="24"/>
          <w:lang w:val="id-ID" w:eastAsia="ko-KR"/>
        </w:rPr>
      </w:pPr>
      <w:r>
        <w:rPr>
          <w:rFonts w:ascii="Times New Roman" w:eastAsia="Malgun Gothic" w:hAnsi="Times New Roman" w:cs="Times New Roman"/>
          <w:sz w:val="24"/>
          <w:szCs w:val="24"/>
          <w:lang w:val="id-ID" w:eastAsia="ko-KR"/>
        </w:rPr>
        <w:t xml:space="preserve">Semarang, </w:t>
      </w:r>
      <w:r w:rsidR="005D1CD8">
        <w:rPr>
          <w:rFonts w:ascii="Times New Roman" w:eastAsia="Malgun Gothic" w:hAnsi="Times New Roman" w:cs="Times New Roman"/>
          <w:sz w:val="24"/>
          <w:szCs w:val="24"/>
          <w:lang w:val="en-US" w:eastAsia="ko-KR"/>
        </w:rPr>
        <w:t>30 Agustus</w:t>
      </w:r>
      <w:r>
        <w:rPr>
          <w:rFonts w:ascii="Times New Roman" w:eastAsia="Malgun Gothic" w:hAnsi="Times New Roman" w:cs="Times New Roman"/>
          <w:sz w:val="24"/>
          <w:szCs w:val="24"/>
          <w:lang w:val="id-ID" w:eastAsia="ko-KR"/>
        </w:rPr>
        <w:t xml:space="preserve"> 2023</w:t>
      </w:r>
    </w:p>
    <w:p w:rsidR="000D59A3" w:rsidRDefault="000C488F" w:rsidP="000D59A3">
      <w:pPr>
        <w:spacing w:after="0" w:line="480" w:lineRule="auto"/>
        <w:jc w:val="right"/>
        <w:rPr>
          <w:rFonts w:ascii="Times New Roman" w:eastAsia="Malgun Gothic" w:hAnsi="Times New Roman" w:cs="Times New Roman"/>
          <w:sz w:val="24"/>
          <w:szCs w:val="24"/>
          <w:lang w:val="id-ID" w:eastAsia="ko-KR"/>
        </w:rPr>
      </w:pPr>
      <w:r>
        <w:rPr>
          <w:rFonts w:ascii="Times New Roman" w:eastAsia="Malgun Gothic" w:hAnsi="Times New Roman" w:cs="Times New Roman"/>
          <w:noProof/>
          <w:sz w:val="24"/>
          <w:szCs w:val="24"/>
          <w:lang w:val="id-ID" w:eastAsia="id-ID"/>
        </w:rPr>
        <w:drawing>
          <wp:anchor distT="0" distB="0" distL="114300" distR="114300" simplePos="0" relativeHeight="251662336" behindDoc="0" locked="0" layoutInCell="1" allowOverlap="1">
            <wp:simplePos x="0" y="0"/>
            <wp:positionH relativeFrom="page">
              <wp:posOffset>5038725</wp:posOffset>
            </wp:positionH>
            <wp:positionV relativeFrom="page">
              <wp:posOffset>5638800</wp:posOffset>
            </wp:positionV>
            <wp:extent cx="1409700" cy="722167"/>
            <wp:effectExtent l="0" t="0" r="0" b="1905"/>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1409700" cy="722167"/>
                    </a:xfrm>
                    <a:prstGeom prst="rect">
                      <a:avLst/>
                    </a:prstGeom>
                  </pic:spPr>
                </pic:pic>
              </a:graphicData>
            </a:graphic>
          </wp:anchor>
        </w:drawing>
      </w:r>
      <w:r w:rsidR="000D59A3">
        <w:rPr>
          <w:rFonts w:ascii="Times New Roman" w:eastAsia="Malgun Gothic" w:hAnsi="Times New Roman" w:cs="Times New Roman"/>
          <w:sz w:val="24"/>
          <w:szCs w:val="24"/>
          <w:lang w:val="id-ID" w:eastAsia="ko-KR"/>
        </w:rPr>
        <w:t>Penulis,</w:t>
      </w:r>
    </w:p>
    <w:p w:rsidR="000D59A3" w:rsidRDefault="000D59A3" w:rsidP="000D59A3">
      <w:pPr>
        <w:spacing w:after="0" w:line="480" w:lineRule="auto"/>
        <w:jc w:val="right"/>
        <w:rPr>
          <w:rFonts w:ascii="Times New Roman" w:eastAsia="Malgun Gothic" w:hAnsi="Times New Roman" w:cs="Times New Roman"/>
          <w:sz w:val="24"/>
          <w:szCs w:val="24"/>
          <w:lang w:val="id-ID" w:eastAsia="ko-KR"/>
        </w:rPr>
      </w:pPr>
    </w:p>
    <w:p w:rsidR="00E16F9B" w:rsidRDefault="00E16F9B" w:rsidP="000D59A3">
      <w:pPr>
        <w:spacing w:after="0" w:line="480" w:lineRule="auto"/>
        <w:jc w:val="right"/>
        <w:rPr>
          <w:rFonts w:ascii="Times New Roman" w:eastAsia="Malgun Gothic" w:hAnsi="Times New Roman" w:cs="Times New Roman"/>
          <w:sz w:val="24"/>
          <w:szCs w:val="24"/>
          <w:lang w:val="id-ID" w:eastAsia="ko-KR"/>
        </w:rPr>
      </w:pPr>
    </w:p>
    <w:p w:rsidR="000D59A3" w:rsidRDefault="000D59A3" w:rsidP="000D59A3">
      <w:pPr>
        <w:spacing w:after="0" w:line="480" w:lineRule="auto"/>
        <w:jc w:val="right"/>
        <w:rPr>
          <w:rFonts w:ascii="Times New Roman" w:eastAsia="Malgun Gothic" w:hAnsi="Times New Roman" w:cs="Times New Roman"/>
          <w:sz w:val="24"/>
          <w:szCs w:val="24"/>
          <w:lang w:val="id-ID" w:eastAsia="ko-KR"/>
        </w:rPr>
      </w:pPr>
      <w:r>
        <w:rPr>
          <w:rFonts w:ascii="Times New Roman" w:eastAsia="Malgun Gothic" w:hAnsi="Times New Roman" w:cs="Times New Roman"/>
          <w:sz w:val="24"/>
          <w:szCs w:val="24"/>
          <w:lang w:val="id-ID" w:eastAsia="ko-KR"/>
        </w:rPr>
        <w:t>Tribuana Tunggadewi Kusumowardhani Baiquni</w:t>
      </w:r>
    </w:p>
    <w:p w:rsidR="000D59A3" w:rsidRDefault="000D59A3" w:rsidP="000D59A3">
      <w:pPr>
        <w:spacing w:line="360" w:lineRule="auto"/>
        <w:jc w:val="right"/>
        <w:rPr>
          <w:rFonts w:ascii="Times New Roman" w:eastAsia="Malgun Gothic" w:hAnsi="Times New Roman" w:cs="Times New Roman"/>
          <w:b/>
          <w:bCs/>
          <w:sz w:val="24"/>
          <w:szCs w:val="24"/>
          <w:lang w:val="id-ID" w:eastAsia="ko-KR"/>
        </w:rPr>
      </w:pPr>
      <w:r>
        <w:rPr>
          <w:rFonts w:ascii="Times New Roman" w:eastAsia="Malgun Gothic" w:hAnsi="Times New Roman" w:cs="Times New Roman"/>
          <w:b/>
          <w:bCs/>
          <w:sz w:val="24"/>
          <w:szCs w:val="24"/>
          <w:lang w:val="id-ID" w:eastAsia="ko-KR"/>
        </w:rPr>
        <w:br w:type="page"/>
      </w:r>
    </w:p>
    <w:p w:rsidR="00F8679D" w:rsidRPr="0016628B" w:rsidRDefault="0049178F" w:rsidP="00190018">
      <w:pPr>
        <w:pStyle w:val="JudulBab"/>
        <w:rPr>
          <w:lang w:val="id-ID"/>
        </w:rPr>
      </w:pPr>
      <w:bookmarkStart w:id="5" w:name="_Toc139817071"/>
      <w:bookmarkStart w:id="6" w:name="_Toc146551638"/>
      <w:r>
        <w:rPr>
          <w:b w:val="0"/>
          <w:bCs w:val="0"/>
          <w:noProof/>
          <w:sz w:val="24"/>
          <w:szCs w:val="24"/>
          <w:lang w:val="id-ID" w:eastAsia="id-ID"/>
        </w:rPr>
        <w:lastRenderedPageBreak/>
        <w:drawing>
          <wp:anchor distT="0" distB="0" distL="114300" distR="114300" simplePos="0" relativeHeight="251659264" behindDoc="0" locked="0" layoutInCell="1" allowOverlap="1">
            <wp:simplePos x="0" y="0"/>
            <wp:positionH relativeFrom="page">
              <wp:posOffset>0</wp:posOffset>
            </wp:positionH>
            <wp:positionV relativeFrom="page">
              <wp:posOffset>0</wp:posOffset>
            </wp:positionV>
            <wp:extent cx="7534800" cy="10731600"/>
            <wp:effectExtent l="95250" t="76200" r="104775" b="6985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14:imgLayer r:embed="rId13">
                              <a14:imgEffect>
                                <a14:sharpenSoften amount="50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rot="21540000">
                      <a:off x="0" y="0"/>
                      <a:ext cx="7534800" cy="10731600"/>
                    </a:xfrm>
                    <a:prstGeom prst="rect">
                      <a:avLst/>
                    </a:prstGeom>
                  </pic:spPr>
                </pic:pic>
              </a:graphicData>
            </a:graphic>
          </wp:anchor>
        </w:drawing>
      </w:r>
      <w:r w:rsidR="00F8679D" w:rsidRPr="0016628B">
        <w:rPr>
          <w:lang w:val="id-ID"/>
        </w:rPr>
        <w:t>HALAMAN PERSETUJUAN</w:t>
      </w:r>
      <w:bookmarkEnd w:id="5"/>
      <w:bookmarkEnd w:id="6"/>
    </w:p>
    <w:p w:rsidR="00F8679D" w:rsidRDefault="00F8679D" w:rsidP="00DB64BF">
      <w:pPr>
        <w:spacing w:line="360" w:lineRule="auto"/>
        <w:jc w:val="center"/>
        <w:rPr>
          <w:rFonts w:ascii="Times New Roman" w:eastAsia="Malgun Gothic" w:hAnsi="Times New Roman" w:cs="Times New Roman"/>
          <w:b/>
          <w:bCs/>
          <w:sz w:val="24"/>
          <w:szCs w:val="24"/>
          <w:lang w:val="id-ID" w:eastAsia="ko-KR"/>
        </w:rPr>
      </w:pPr>
    </w:p>
    <w:p w:rsidR="006B2A78" w:rsidRDefault="006B2A78" w:rsidP="00DB64BF">
      <w:pPr>
        <w:spacing w:line="360" w:lineRule="auto"/>
        <w:jc w:val="center"/>
        <w:rPr>
          <w:rFonts w:ascii="Times New Roman" w:eastAsia="Malgun Gothic" w:hAnsi="Times New Roman" w:cs="Times New Roman"/>
          <w:b/>
          <w:bCs/>
          <w:sz w:val="24"/>
          <w:szCs w:val="24"/>
          <w:lang w:val="id-ID" w:eastAsia="ko-KR"/>
        </w:rPr>
      </w:pPr>
    </w:p>
    <w:p w:rsidR="006B2A78" w:rsidRDefault="006B2A78" w:rsidP="00DB64BF">
      <w:pPr>
        <w:spacing w:line="360" w:lineRule="auto"/>
        <w:jc w:val="center"/>
        <w:rPr>
          <w:rFonts w:ascii="Times New Roman" w:eastAsia="Malgun Gothic" w:hAnsi="Times New Roman" w:cs="Times New Roman"/>
          <w:b/>
          <w:bCs/>
          <w:sz w:val="24"/>
          <w:szCs w:val="24"/>
          <w:lang w:val="id-ID" w:eastAsia="ko-KR"/>
        </w:rPr>
      </w:pPr>
    </w:p>
    <w:p w:rsidR="006B2A78" w:rsidRDefault="006B2A78" w:rsidP="00DB64BF">
      <w:pPr>
        <w:spacing w:line="360" w:lineRule="auto"/>
        <w:jc w:val="center"/>
        <w:rPr>
          <w:rFonts w:ascii="Times New Roman" w:eastAsia="Malgun Gothic" w:hAnsi="Times New Roman" w:cs="Times New Roman"/>
          <w:b/>
          <w:bCs/>
          <w:sz w:val="24"/>
          <w:szCs w:val="24"/>
          <w:lang w:val="id-ID" w:eastAsia="ko-KR"/>
        </w:rPr>
      </w:pPr>
    </w:p>
    <w:p w:rsidR="006B2A78" w:rsidRDefault="006B2A78" w:rsidP="00DB64BF">
      <w:pPr>
        <w:spacing w:line="360" w:lineRule="auto"/>
        <w:jc w:val="center"/>
        <w:rPr>
          <w:rFonts w:ascii="Times New Roman" w:eastAsia="Malgun Gothic" w:hAnsi="Times New Roman" w:cs="Times New Roman"/>
          <w:b/>
          <w:bCs/>
          <w:sz w:val="24"/>
          <w:szCs w:val="24"/>
          <w:lang w:val="id-ID" w:eastAsia="ko-KR"/>
        </w:rPr>
      </w:pPr>
    </w:p>
    <w:p w:rsidR="006B2A78" w:rsidRDefault="006B2A78" w:rsidP="00DB64BF">
      <w:pPr>
        <w:spacing w:line="360" w:lineRule="auto"/>
        <w:jc w:val="center"/>
        <w:rPr>
          <w:rFonts w:ascii="Times New Roman" w:eastAsia="Malgun Gothic" w:hAnsi="Times New Roman" w:cs="Times New Roman"/>
          <w:b/>
          <w:bCs/>
          <w:sz w:val="24"/>
          <w:szCs w:val="24"/>
          <w:lang w:val="id-ID" w:eastAsia="ko-KR"/>
        </w:rPr>
      </w:pPr>
    </w:p>
    <w:p w:rsidR="006B2A78" w:rsidRDefault="006B2A78" w:rsidP="00DB64BF">
      <w:pPr>
        <w:spacing w:line="360" w:lineRule="auto"/>
        <w:jc w:val="center"/>
        <w:rPr>
          <w:rFonts w:ascii="Times New Roman" w:eastAsia="Malgun Gothic" w:hAnsi="Times New Roman" w:cs="Times New Roman"/>
          <w:b/>
          <w:bCs/>
          <w:sz w:val="24"/>
          <w:szCs w:val="24"/>
          <w:lang w:val="id-ID" w:eastAsia="ko-KR"/>
        </w:rPr>
      </w:pPr>
    </w:p>
    <w:p w:rsidR="006B2A78" w:rsidRDefault="006B2A78" w:rsidP="00DB64BF">
      <w:pPr>
        <w:spacing w:line="360" w:lineRule="auto"/>
        <w:jc w:val="center"/>
        <w:rPr>
          <w:rFonts w:ascii="Times New Roman" w:eastAsia="Malgun Gothic" w:hAnsi="Times New Roman" w:cs="Times New Roman"/>
          <w:b/>
          <w:bCs/>
          <w:sz w:val="24"/>
          <w:szCs w:val="24"/>
          <w:lang w:val="id-ID" w:eastAsia="ko-KR"/>
        </w:rPr>
      </w:pPr>
    </w:p>
    <w:p w:rsidR="006B2A78" w:rsidRDefault="006B2A78" w:rsidP="00DB64BF">
      <w:pPr>
        <w:spacing w:line="360" w:lineRule="auto"/>
        <w:jc w:val="center"/>
        <w:rPr>
          <w:rFonts w:ascii="Times New Roman" w:eastAsia="Malgun Gothic" w:hAnsi="Times New Roman" w:cs="Times New Roman"/>
          <w:b/>
          <w:bCs/>
          <w:sz w:val="24"/>
          <w:szCs w:val="24"/>
          <w:lang w:val="id-ID" w:eastAsia="ko-KR"/>
        </w:rPr>
      </w:pPr>
    </w:p>
    <w:p w:rsidR="006B2A78" w:rsidRDefault="006B2A78" w:rsidP="00DB64BF">
      <w:pPr>
        <w:spacing w:line="360" w:lineRule="auto"/>
        <w:jc w:val="center"/>
        <w:rPr>
          <w:rFonts w:ascii="Times New Roman" w:eastAsia="Malgun Gothic" w:hAnsi="Times New Roman" w:cs="Times New Roman"/>
          <w:b/>
          <w:bCs/>
          <w:sz w:val="24"/>
          <w:szCs w:val="24"/>
          <w:lang w:val="id-ID" w:eastAsia="ko-KR"/>
        </w:rPr>
      </w:pPr>
    </w:p>
    <w:p w:rsidR="006B2A78" w:rsidRDefault="006B2A78" w:rsidP="00DB64BF">
      <w:pPr>
        <w:spacing w:line="360" w:lineRule="auto"/>
        <w:jc w:val="center"/>
        <w:rPr>
          <w:rFonts w:ascii="Times New Roman" w:eastAsia="Malgun Gothic" w:hAnsi="Times New Roman" w:cs="Times New Roman"/>
          <w:b/>
          <w:bCs/>
          <w:sz w:val="24"/>
          <w:szCs w:val="24"/>
          <w:lang w:val="id-ID" w:eastAsia="ko-KR"/>
        </w:rPr>
      </w:pPr>
    </w:p>
    <w:p w:rsidR="006B2A78" w:rsidRDefault="006B2A78" w:rsidP="00DB64BF">
      <w:pPr>
        <w:spacing w:line="360" w:lineRule="auto"/>
        <w:jc w:val="center"/>
        <w:rPr>
          <w:rFonts w:ascii="Times New Roman" w:eastAsia="Malgun Gothic" w:hAnsi="Times New Roman" w:cs="Times New Roman"/>
          <w:sz w:val="24"/>
          <w:szCs w:val="24"/>
          <w:lang w:val="id-ID" w:eastAsia="ko-KR"/>
        </w:rPr>
      </w:pPr>
    </w:p>
    <w:p w:rsidR="001D6C2D" w:rsidRDefault="001D6C2D" w:rsidP="00DB64BF">
      <w:pPr>
        <w:spacing w:line="360" w:lineRule="auto"/>
        <w:jc w:val="center"/>
        <w:rPr>
          <w:rFonts w:ascii="Times New Roman" w:eastAsia="Malgun Gothic" w:hAnsi="Times New Roman" w:cs="Times New Roman"/>
          <w:sz w:val="24"/>
          <w:szCs w:val="24"/>
          <w:lang w:val="id-ID" w:eastAsia="ko-KR"/>
        </w:rPr>
      </w:pPr>
    </w:p>
    <w:p w:rsidR="00F8679D" w:rsidRDefault="00F8679D" w:rsidP="00F8679D">
      <w:pPr>
        <w:spacing w:line="360" w:lineRule="auto"/>
        <w:jc w:val="both"/>
        <w:rPr>
          <w:rFonts w:ascii="Times New Roman" w:eastAsia="Malgun Gothic" w:hAnsi="Times New Roman" w:cs="Times New Roman"/>
          <w:sz w:val="24"/>
          <w:szCs w:val="24"/>
          <w:lang w:val="id-ID" w:eastAsia="ko-KR"/>
        </w:rPr>
      </w:pPr>
    </w:p>
    <w:p w:rsidR="00F8679D" w:rsidRPr="006B2A78" w:rsidRDefault="00F8679D" w:rsidP="006B2A78">
      <w:pPr>
        <w:spacing w:line="360" w:lineRule="auto"/>
        <w:jc w:val="center"/>
        <w:rPr>
          <w:rFonts w:ascii="Times New Roman" w:eastAsia="Malgun Gothic" w:hAnsi="Times New Roman" w:cs="Times New Roman"/>
          <w:sz w:val="24"/>
          <w:szCs w:val="24"/>
          <w:lang w:val="id-ID" w:eastAsia="ko-KR"/>
        </w:rPr>
      </w:pPr>
      <w:r w:rsidRPr="006B2A78">
        <w:rPr>
          <w:rFonts w:ascii="Times New Roman" w:eastAsia="Malgun Gothic" w:hAnsi="Times New Roman" w:cs="Times New Roman"/>
          <w:sz w:val="24"/>
          <w:szCs w:val="24"/>
          <w:lang w:val="id-ID" w:eastAsia="ko-KR"/>
        </w:rPr>
        <w:t xml:space="preserve">Disetujui </w:t>
      </w:r>
      <w:r w:rsidR="00500C08">
        <w:rPr>
          <w:rFonts w:ascii="Times New Roman" w:eastAsia="Malgun Gothic" w:hAnsi="Times New Roman" w:cs="Times New Roman"/>
          <w:sz w:val="24"/>
          <w:szCs w:val="24"/>
          <w:lang w:val="en-US" w:eastAsia="ko-KR"/>
        </w:rPr>
        <w:t>o</w:t>
      </w:r>
      <w:r w:rsidRPr="006B2A78">
        <w:rPr>
          <w:rFonts w:ascii="Times New Roman" w:eastAsia="Malgun Gothic" w:hAnsi="Times New Roman" w:cs="Times New Roman"/>
          <w:sz w:val="24"/>
          <w:szCs w:val="24"/>
          <w:lang w:val="id-ID" w:eastAsia="ko-KR"/>
        </w:rPr>
        <w:t>leh:</w:t>
      </w:r>
    </w:p>
    <w:p w:rsidR="00F8679D" w:rsidRPr="006B2A78" w:rsidRDefault="00F8679D" w:rsidP="006B2A78">
      <w:pPr>
        <w:spacing w:line="360" w:lineRule="auto"/>
        <w:jc w:val="center"/>
        <w:rPr>
          <w:rFonts w:ascii="Times New Roman" w:eastAsia="Malgun Gothic" w:hAnsi="Times New Roman" w:cs="Times New Roman"/>
          <w:sz w:val="24"/>
          <w:szCs w:val="24"/>
          <w:lang w:val="id-ID" w:eastAsia="ko-KR"/>
        </w:rPr>
      </w:pPr>
      <w:r w:rsidRPr="006B2A78">
        <w:rPr>
          <w:rFonts w:ascii="Times New Roman" w:eastAsia="Malgun Gothic" w:hAnsi="Times New Roman" w:cs="Times New Roman"/>
          <w:sz w:val="24"/>
          <w:szCs w:val="24"/>
          <w:lang w:val="id-ID" w:eastAsia="ko-KR"/>
        </w:rPr>
        <w:t>Dosen Pembimbing,</w:t>
      </w:r>
    </w:p>
    <w:p w:rsidR="00F8679D" w:rsidRPr="006B2A78" w:rsidRDefault="00F8679D" w:rsidP="006B2A78">
      <w:pPr>
        <w:spacing w:line="360" w:lineRule="auto"/>
        <w:jc w:val="center"/>
        <w:rPr>
          <w:rFonts w:ascii="Times New Roman" w:eastAsia="Malgun Gothic" w:hAnsi="Times New Roman" w:cs="Times New Roman"/>
          <w:sz w:val="24"/>
          <w:szCs w:val="24"/>
          <w:lang w:val="id-ID" w:eastAsia="ko-KR"/>
        </w:rPr>
      </w:pPr>
    </w:p>
    <w:p w:rsidR="00F8679D" w:rsidRPr="006B2A78" w:rsidRDefault="00F8679D" w:rsidP="006B2A78">
      <w:pPr>
        <w:spacing w:line="360" w:lineRule="auto"/>
        <w:jc w:val="center"/>
        <w:rPr>
          <w:rFonts w:ascii="Times New Roman" w:eastAsia="Malgun Gothic" w:hAnsi="Times New Roman" w:cs="Times New Roman"/>
          <w:sz w:val="24"/>
          <w:szCs w:val="24"/>
          <w:lang w:val="id-ID" w:eastAsia="ko-KR"/>
        </w:rPr>
      </w:pPr>
    </w:p>
    <w:p w:rsidR="00F8679D" w:rsidRDefault="00F8679D" w:rsidP="006B2A78">
      <w:pPr>
        <w:spacing w:line="360" w:lineRule="auto"/>
        <w:jc w:val="center"/>
        <w:rPr>
          <w:rFonts w:ascii="Times New Roman" w:eastAsia="Malgun Gothic" w:hAnsi="Times New Roman" w:cs="Times New Roman"/>
          <w:sz w:val="24"/>
          <w:szCs w:val="24"/>
          <w:lang w:val="id-ID" w:eastAsia="ko-KR"/>
        </w:rPr>
      </w:pPr>
    </w:p>
    <w:p w:rsidR="00F8679D" w:rsidRPr="006B2A78" w:rsidRDefault="00F8679D" w:rsidP="006B2A78">
      <w:pPr>
        <w:spacing w:after="0" w:line="360" w:lineRule="auto"/>
        <w:jc w:val="center"/>
        <w:rPr>
          <w:rFonts w:ascii="Times New Roman" w:eastAsia="Malgun Gothic" w:hAnsi="Times New Roman" w:cs="Times New Roman"/>
          <w:sz w:val="24"/>
          <w:szCs w:val="24"/>
          <w:u w:val="single"/>
          <w:lang w:val="id-ID" w:eastAsia="ko-KR"/>
        </w:rPr>
      </w:pPr>
      <w:r w:rsidRPr="006B2A78">
        <w:rPr>
          <w:rFonts w:ascii="Times New Roman" w:eastAsia="Malgun Gothic" w:hAnsi="Times New Roman" w:cs="Times New Roman"/>
          <w:sz w:val="24"/>
          <w:szCs w:val="24"/>
          <w:u w:val="single"/>
          <w:lang w:val="id-ID" w:eastAsia="ko-KR"/>
        </w:rPr>
        <w:t>Nisia Nur Dwi Agusta, S.Hum</w:t>
      </w:r>
      <w:r w:rsidR="00DC28FC">
        <w:rPr>
          <w:rFonts w:ascii="Times New Roman" w:eastAsia="Malgun Gothic" w:hAnsi="Times New Roman" w:cs="Times New Roman"/>
          <w:sz w:val="24"/>
          <w:szCs w:val="24"/>
          <w:u w:val="single"/>
          <w:lang w:val="en-US" w:eastAsia="ko-KR"/>
        </w:rPr>
        <w:t>.</w:t>
      </w:r>
      <w:r w:rsidRPr="006B2A78">
        <w:rPr>
          <w:rFonts w:ascii="Times New Roman" w:eastAsia="Malgun Gothic" w:hAnsi="Times New Roman" w:cs="Times New Roman"/>
          <w:sz w:val="24"/>
          <w:szCs w:val="24"/>
          <w:u w:val="single"/>
          <w:lang w:val="id-ID" w:eastAsia="ko-KR"/>
        </w:rPr>
        <w:t>, M.Si.</w:t>
      </w:r>
    </w:p>
    <w:p w:rsidR="00F8679D" w:rsidRPr="0056566A" w:rsidRDefault="0056566A" w:rsidP="006B2A78">
      <w:pPr>
        <w:spacing w:after="0" w:line="360" w:lineRule="auto"/>
        <w:jc w:val="center"/>
        <w:rPr>
          <w:rFonts w:ascii="Times New Roman" w:eastAsia="Malgun Gothic" w:hAnsi="Times New Roman" w:cs="Times New Roman"/>
          <w:b/>
          <w:bCs/>
          <w:sz w:val="24"/>
          <w:szCs w:val="24"/>
          <w:lang w:val="id-ID" w:eastAsia="ko-KR"/>
        </w:rPr>
      </w:pPr>
      <w:r w:rsidRPr="006B2A78">
        <w:rPr>
          <w:rFonts w:ascii="Times New Roman" w:eastAsia="Malgun Gothic" w:hAnsi="Times New Roman" w:cs="Times New Roman"/>
          <w:sz w:val="24"/>
          <w:szCs w:val="24"/>
          <w:lang w:val="id-ID" w:eastAsia="ko-KR"/>
        </w:rPr>
        <w:t>NPPU. H.7.199308152022042001</w:t>
      </w:r>
    </w:p>
    <w:p w:rsidR="00F8679D" w:rsidRDefault="00F8679D" w:rsidP="00F8679D">
      <w:pPr>
        <w:rPr>
          <w:rFonts w:ascii="Times New Roman" w:eastAsia="Malgun Gothic" w:hAnsi="Times New Roman" w:cs="Times New Roman"/>
          <w:sz w:val="24"/>
          <w:szCs w:val="24"/>
          <w:u w:val="single"/>
          <w:lang w:val="id-ID" w:eastAsia="ko-KR"/>
        </w:rPr>
      </w:pPr>
      <w:r>
        <w:rPr>
          <w:rFonts w:ascii="Times New Roman" w:eastAsia="Malgun Gothic" w:hAnsi="Times New Roman" w:cs="Times New Roman"/>
          <w:sz w:val="24"/>
          <w:szCs w:val="24"/>
          <w:u w:val="single"/>
          <w:lang w:val="id-ID" w:eastAsia="ko-KR"/>
        </w:rPr>
        <w:br w:type="page"/>
      </w:r>
    </w:p>
    <w:p w:rsidR="00820CBD" w:rsidRPr="00F40F29" w:rsidRDefault="0049178F" w:rsidP="00190018">
      <w:pPr>
        <w:pStyle w:val="JudulBab"/>
        <w:rPr>
          <w:lang w:val="id-ID"/>
        </w:rPr>
      </w:pPr>
      <w:bookmarkStart w:id="7" w:name="_Toc139817072"/>
      <w:bookmarkStart w:id="8" w:name="_Toc146551639"/>
      <w:r>
        <w:rPr>
          <w:b w:val="0"/>
          <w:bCs w:val="0"/>
          <w:noProof/>
          <w:sz w:val="24"/>
          <w:szCs w:val="24"/>
          <w:lang w:val="id-ID" w:eastAsia="id-ID"/>
        </w:rPr>
        <w:lastRenderedPageBreak/>
        <w:drawing>
          <wp:anchor distT="0" distB="0" distL="114300" distR="114300" simplePos="0" relativeHeight="251661312" behindDoc="0" locked="0" layoutInCell="1" allowOverlap="1">
            <wp:simplePos x="0" y="0"/>
            <wp:positionH relativeFrom="page">
              <wp:posOffset>635</wp:posOffset>
            </wp:positionH>
            <wp:positionV relativeFrom="page">
              <wp:posOffset>0</wp:posOffset>
            </wp:positionV>
            <wp:extent cx="7556400" cy="10692000"/>
            <wp:effectExtent l="95250" t="76200" r="102235" b="71755"/>
            <wp:wrapNone/>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14:imgLayer r:embed="rId15">
                              <a14:imgEffect>
                                <a14:sharpenSoften amount="50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rot="21540000">
                      <a:off x="0" y="0"/>
                      <a:ext cx="7556400" cy="10692000"/>
                    </a:xfrm>
                    <a:prstGeom prst="rect">
                      <a:avLst/>
                    </a:prstGeom>
                  </pic:spPr>
                </pic:pic>
              </a:graphicData>
            </a:graphic>
          </wp:anchor>
        </w:drawing>
      </w:r>
      <w:r w:rsidR="00820CBD" w:rsidRPr="00F40F29">
        <w:rPr>
          <w:lang w:val="id-ID"/>
        </w:rPr>
        <w:t>HALAMAN PENGESAHAN</w:t>
      </w:r>
      <w:bookmarkEnd w:id="7"/>
      <w:bookmarkEnd w:id="8"/>
    </w:p>
    <w:p w:rsidR="00820CBD" w:rsidRDefault="00820CBD" w:rsidP="00820CBD">
      <w:pPr>
        <w:spacing w:after="0" w:line="480" w:lineRule="auto"/>
        <w:jc w:val="both"/>
        <w:rPr>
          <w:rFonts w:ascii="Times New Roman" w:eastAsia="Malgun Gothic" w:hAnsi="Times New Roman" w:cs="Times New Roman"/>
          <w:sz w:val="24"/>
          <w:szCs w:val="24"/>
          <w:lang w:val="id-ID" w:eastAsia="ko-KR"/>
        </w:rPr>
      </w:pPr>
    </w:p>
    <w:p w:rsidR="00820CBD" w:rsidRPr="004C19AA" w:rsidRDefault="00820CBD" w:rsidP="00820CBD">
      <w:pPr>
        <w:spacing w:after="0" w:line="480" w:lineRule="auto"/>
        <w:jc w:val="both"/>
        <w:rPr>
          <w:rFonts w:ascii="Times New Roman" w:eastAsia="Malgun Gothic" w:hAnsi="Times New Roman" w:cs="Times New Roman"/>
          <w:sz w:val="24"/>
          <w:szCs w:val="24"/>
          <w:lang w:val="id-ID" w:eastAsia="ko-KR"/>
        </w:rPr>
      </w:pPr>
      <w:r>
        <w:rPr>
          <w:rFonts w:ascii="Times New Roman" w:eastAsia="Malgun Gothic" w:hAnsi="Times New Roman" w:cs="Times New Roman"/>
          <w:sz w:val="24"/>
          <w:szCs w:val="24"/>
          <w:lang w:val="id-ID" w:eastAsia="ko-KR"/>
        </w:rPr>
        <w:t>Skripsi dengan judul “</w:t>
      </w:r>
      <w:r>
        <w:rPr>
          <w:rFonts w:ascii="Times New Roman" w:eastAsia="Malgun Gothic" w:hAnsi="Times New Roman" w:cs="Times New Roman"/>
          <w:i/>
          <w:iCs/>
          <w:sz w:val="24"/>
          <w:szCs w:val="24"/>
          <w:lang w:val="id-ID" w:eastAsia="ko-KR"/>
        </w:rPr>
        <w:t xml:space="preserve">Ryousai Kenbo </w:t>
      </w:r>
      <w:r>
        <w:rPr>
          <w:rFonts w:ascii="Times New Roman" w:eastAsia="Malgun Gothic" w:hAnsi="Times New Roman" w:cs="Times New Roman"/>
          <w:sz w:val="24"/>
          <w:szCs w:val="24"/>
          <w:lang w:val="id-ID" w:eastAsia="ko-KR"/>
        </w:rPr>
        <w:t xml:space="preserve">Sebagai Ideologi dan Konsep Pendidikan </w:t>
      </w:r>
      <w:r w:rsidR="00A32357">
        <w:rPr>
          <w:rFonts w:ascii="Times New Roman" w:eastAsia="Malgun Gothic" w:hAnsi="Times New Roman" w:cs="Times New Roman"/>
          <w:sz w:val="24"/>
          <w:szCs w:val="24"/>
          <w:lang w:val="id-ID" w:eastAsia="ko-KR"/>
        </w:rPr>
        <w:t>Perempuan</w:t>
      </w:r>
      <w:r>
        <w:rPr>
          <w:rFonts w:ascii="Times New Roman" w:eastAsia="Malgun Gothic" w:hAnsi="Times New Roman" w:cs="Times New Roman"/>
          <w:sz w:val="24"/>
          <w:szCs w:val="24"/>
          <w:lang w:val="id-ID" w:eastAsia="ko-KR"/>
        </w:rPr>
        <w:t xml:space="preserve"> pada Zaman Meiji Hingga Akhir Perang Dunia ke-I” ini telah diterima dan disahkan oleh Panitia Ujian Skripsi Program </w:t>
      </w:r>
      <w:r w:rsidR="00A32357">
        <w:rPr>
          <w:rFonts w:ascii="Times New Roman" w:eastAsia="Malgun Gothic" w:hAnsi="Times New Roman" w:cs="Times New Roman"/>
          <w:sz w:val="24"/>
          <w:szCs w:val="24"/>
          <w:lang w:val="id-ID" w:eastAsia="ko-KR"/>
        </w:rPr>
        <w:t>Studi</w:t>
      </w:r>
      <w:r w:rsidR="00DB64BF">
        <w:rPr>
          <w:rFonts w:ascii="Times New Roman" w:eastAsia="Malgun Gothic" w:hAnsi="Times New Roman" w:cs="Times New Roman"/>
          <w:sz w:val="24"/>
          <w:szCs w:val="24"/>
          <w:lang w:val="id-ID" w:eastAsia="ko-KR"/>
        </w:rPr>
        <w:t xml:space="preserve"> S-1 </w:t>
      </w:r>
      <w:r>
        <w:rPr>
          <w:rFonts w:ascii="Times New Roman" w:eastAsia="Malgun Gothic" w:hAnsi="Times New Roman" w:cs="Times New Roman"/>
          <w:sz w:val="24"/>
          <w:szCs w:val="24"/>
          <w:lang w:val="id-ID" w:eastAsia="ko-KR"/>
        </w:rPr>
        <w:t>Bahasa dan Kebudayaan Jepang, Fakultas Ilmu Budaya</w:t>
      </w:r>
      <w:r w:rsidR="00DB64BF">
        <w:rPr>
          <w:rFonts w:ascii="Times New Roman" w:eastAsia="Malgun Gothic" w:hAnsi="Times New Roman" w:cs="Times New Roman"/>
          <w:sz w:val="24"/>
          <w:szCs w:val="24"/>
          <w:lang w:val="id-ID" w:eastAsia="ko-KR"/>
        </w:rPr>
        <w:t>, Universitas Diponegoro, Semarang</w:t>
      </w:r>
      <w:r>
        <w:rPr>
          <w:rFonts w:ascii="Times New Roman" w:eastAsia="Malgun Gothic" w:hAnsi="Times New Roman" w:cs="Times New Roman"/>
          <w:sz w:val="24"/>
          <w:szCs w:val="24"/>
          <w:lang w:val="id-ID" w:eastAsia="ko-KR"/>
        </w:rPr>
        <w:t xml:space="preserve"> pada </w:t>
      </w:r>
      <w:r w:rsidR="00A32357">
        <w:rPr>
          <w:rFonts w:ascii="Times New Roman" w:eastAsia="Malgun Gothic" w:hAnsi="Times New Roman" w:cs="Times New Roman"/>
          <w:sz w:val="24"/>
          <w:szCs w:val="24"/>
          <w:lang w:val="id-ID" w:eastAsia="ko-KR"/>
        </w:rPr>
        <w:t>tanggal</w:t>
      </w:r>
      <w:r w:rsidR="00D51589" w:rsidRPr="00A32357">
        <w:rPr>
          <w:rFonts w:ascii="Times New Roman" w:eastAsia="Malgun Gothic" w:hAnsi="Times New Roman" w:cs="Times New Roman"/>
          <w:sz w:val="24"/>
          <w:szCs w:val="24"/>
          <w:lang w:val="id-ID" w:eastAsia="ko-KR"/>
        </w:rPr>
        <w:t>1</w:t>
      </w:r>
      <w:r w:rsidR="004F6B0D">
        <w:rPr>
          <w:rFonts w:ascii="Times New Roman" w:eastAsia="Malgun Gothic" w:hAnsi="Times New Roman" w:cs="Times New Roman"/>
          <w:sz w:val="24"/>
          <w:szCs w:val="24"/>
          <w:lang w:val="id-ID" w:eastAsia="ko-KR"/>
        </w:rPr>
        <w:t>3</w:t>
      </w:r>
      <w:r w:rsidR="00D51589" w:rsidRPr="00A32357">
        <w:rPr>
          <w:rFonts w:ascii="Times New Roman" w:eastAsia="Malgun Gothic" w:hAnsi="Times New Roman" w:cs="Times New Roman"/>
          <w:sz w:val="24"/>
          <w:szCs w:val="24"/>
          <w:lang w:val="id-ID" w:eastAsia="ko-KR"/>
        </w:rPr>
        <w:t xml:space="preserve"> September 2023</w:t>
      </w:r>
      <w:r w:rsidR="00A32357">
        <w:rPr>
          <w:rFonts w:ascii="Times New Roman" w:eastAsia="Malgun Gothic" w:hAnsi="Times New Roman" w:cs="Times New Roman"/>
          <w:sz w:val="24"/>
          <w:szCs w:val="24"/>
          <w:lang w:val="id-ID" w:eastAsia="ko-KR"/>
        </w:rPr>
        <w:t>.</w:t>
      </w:r>
    </w:p>
    <w:p w:rsidR="00820CBD" w:rsidRDefault="00820CBD" w:rsidP="00820CBD">
      <w:pPr>
        <w:spacing w:after="0" w:line="480" w:lineRule="auto"/>
        <w:jc w:val="both"/>
        <w:rPr>
          <w:rFonts w:ascii="Times New Roman" w:eastAsia="Malgun Gothic" w:hAnsi="Times New Roman" w:cs="Times New Roman"/>
          <w:sz w:val="24"/>
          <w:szCs w:val="24"/>
          <w:lang w:val="id-ID" w:eastAsia="ko-KR"/>
        </w:rPr>
      </w:pPr>
    </w:p>
    <w:p w:rsidR="00820CBD" w:rsidRDefault="00820CBD" w:rsidP="00820CBD">
      <w:pPr>
        <w:spacing w:after="0" w:line="480" w:lineRule="auto"/>
        <w:jc w:val="center"/>
        <w:rPr>
          <w:rFonts w:ascii="Times New Roman" w:eastAsia="Malgun Gothic" w:hAnsi="Times New Roman" w:cs="Times New Roman"/>
          <w:sz w:val="24"/>
          <w:szCs w:val="24"/>
          <w:lang w:val="id-ID" w:eastAsia="ko-KR"/>
        </w:rPr>
      </w:pPr>
      <w:r>
        <w:rPr>
          <w:rFonts w:ascii="Times New Roman" w:eastAsia="Malgun Gothic" w:hAnsi="Times New Roman" w:cs="Times New Roman"/>
          <w:sz w:val="24"/>
          <w:szCs w:val="24"/>
          <w:lang w:val="id-ID" w:eastAsia="ko-KR"/>
        </w:rPr>
        <w:t>Tim Penguji Skripsi</w:t>
      </w:r>
    </w:p>
    <w:p w:rsidR="00820CBD" w:rsidRDefault="00820CBD" w:rsidP="00820CBD">
      <w:pPr>
        <w:spacing w:after="0" w:line="276" w:lineRule="auto"/>
        <w:jc w:val="both"/>
        <w:rPr>
          <w:rFonts w:ascii="Times New Roman" w:eastAsia="Malgun Gothic" w:hAnsi="Times New Roman" w:cs="Times New Roman"/>
          <w:sz w:val="24"/>
          <w:szCs w:val="24"/>
          <w:lang w:val="id-ID" w:eastAsia="ko-KR"/>
        </w:rPr>
      </w:pPr>
      <w:r>
        <w:rPr>
          <w:rFonts w:ascii="Times New Roman" w:eastAsia="Malgun Gothic" w:hAnsi="Times New Roman" w:cs="Times New Roman"/>
          <w:sz w:val="24"/>
          <w:szCs w:val="24"/>
          <w:lang w:val="id-ID" w:eastAsia="ko-KR"/>
        </w:rPr>
        <w:t>Dosen Penguji I,</w:t>
      </w:r>
    </w:p>
    <w:p w:rsidR="00820CBD" w:rsidRPr="00C93676" w:rsidRDefault="00A868B8" w:rsidP="00820CBD">
      <w:pPr>
        <w:spacing w:after="0" w:line="276" w:lineRule="auto"/>
        <w:jc w:val="both"/>
        <w:rPr>
          <w:rFonts w:ascii="Times New Roman" w:eastAsia="Malgun Gothic" w:hAnsi="Times New Roman" w:cs="Times New Roman"/>
          <w:sz w:val="24"/>
          <w:szCs w:val="24"/>
          <w:lang w:val="id-ID" w:eastAsia="ko-KR"/>
        </w:rPr>
      </w:pPr>
      <w:r>
        <w:rPr>
          <w:rFonts w:ascii="Times New Roman" w:eastAsia="Malgun Gothic" w:hAnsi="Times New Roman" w:cs="Times New Roman"/>
          <w:sz w:val="24"/>
          <w:szCs w:val="24"/>
          <w:u w:val="single"/>
          <w:lang w:val="id-ID" w:eastAsia="ko-KR"/>
        </w:rPr>
        <w:t>Nisia Nur Dwi Agusta, S.Hum., M.Si.</w:t>
      </w:r>
      <w:r w:rsidR="00820CBD">
        <w:rPr>
          <w:rFonts w:ascii="Times New Roman" w:eastAsia="Malgun Gothic" w:hAnsi="Times New Roman" w:cs="Times New Roman"/>
          <w:sz w:val="24"/>
          <w:szCs w:val="24"/>
          <w:lang w:val="id-ID" w:eastAsia="ko-KR"/>
        </w:rPr>
        <w:tab/>
      </w:r>
      <w:r w:rsidR="00820CBD">
        <w:rPr>
          <w:rFonts w:ascii="Times New Roman" w:eastAsia="Malgun Gothic" w:hAnsi="Times New Roman" w:cs="Times New Roman"/>
          <w:sz w:val="24"/>
          <w:szCs w:val="24"/>
          <w:lang w:val="id-ID" w:eastAsia="ko-KR"/>
        </w:rPr>
        <w:tab/>
      </w:r>
      <w:r w:rsidR="00820CBD">
        <w:rPr>
          <w:rFonts w:ascii="Times New Roman" w:eastAsia="Malgun Gothic" w:hAnsi="Times New Roman" w:cs="Times New Roman"/>
          <w:sz w:val="24"/>
          <w:szCs w:val="24"/>
          <w:lang w:val="id-ID" w:eastAsia="ko-KR"/>
        </w:rPr>
        <w:tab/>
        <w:t>.....................................</w:t>
      </w:r>
    </w:p>
    <w:p w:rsidR="00820CBD" w:rsidRPr="00C93676" w:rsidRDefault="00820CBD" w:rsidP="00820CBD">
      <w:pPr>
        <w:spacing w:after="0" w:line="276" w:lineRule="auto"/>
        <w:jc w:val="both"/>
        <w:rPr>
          <w:rFonts w:ascii="Times New Roman" w:eastAsia="Malgun Gothic" w:hAnsi="Times New Roman" w:cs="Times New Roman"/>
          <w:sz w:val="24"/>
          <w:szCs w:val="24"/>
          <w:lang w:val="id-ID" w:eastAsia="ko-KR"/>
        </w:rPr>
      </w:pPr>
      <w:r>
        <w:rPr>
          <w:rFonts w:ascii="Times New Roman" w:eastAsia="Malgun Gothic" w:hAnsi="Times New Roman" w:cs="Times New Roman"/>
          <w:sz w:val="24"/>
          <w:szCs w:val="24"/>
          <w:lang w:val="id-ID" w:eastAsia="ko-KR"/>
        </w:rPr>
        <w:t>N</w:t>
      </w:r>
      <w:r w:rsidR="00A868B8">
        <w:rPr>
          <w:rFonts w:ascii="Times New Roman" w:eastAsia="Malgun Gothic" w:hAnsi="Times New Roman" w:cs="Times New Roman"/>
          <w:sz w:val="24"/>
          <w:szCs w:val="24"/>
          <w:lang w:val="id-ID" w:eastAsia="ko-KR"/>
        </w:rPr>
        <w:t>PPU</w:t>
      </w:r>
      <w:r>
        <w:rPr>
          <w:rFonts w:ascii="Times New Roman" w:eastAsia="Malgun Gothic" w:hAnsi="Times New Roman" w:cs="Times New Roman"/>
          <w:sz w:val="24"/>
          <w:szCs w:val="24"/>
          <w:lang w:val="id-ID" w:eastAsia="ko-KR"/>
        </w:rPr>
        <w:t>.</w:t>
      </w:r>
      <w:r w:rsidR="00DF5490" w:rsidRPr="00DF5490">
        <w:rPr>
          <w:rFonts w:ascii="Times New Roman" w:eastAsia="Malgun Gothic" w:hAnsi="Times New Roman" w:cs="Times New Roman"/>
          <w:sz w:val="24"/>
          <w:szCs w:val="24"/>
          <w:lang w:eastAsia="ko-KR"/>
        </w:rPr>
        <w:t>H.7.199308152022042001</w:t>
      </w:r>
    </w:p>
    <w:p w:rsidR="00820CBD" w:rsidRDefault="00820CBD" w:rsidP="00820CBD">
      <w:pPr>
        <w:spacing w:line="360" w:lineRule="auto"/>
        <w:jc w:val="both"/>
        <w:rPr>
          <w:rFonts w:ascii="Times New Roman" w:eastAsia="Malgun Gothic" w:hAnsi="Times New Roman" w:cs="Times New Roman"/>
          <w:sz w:val="24"/>
          <w:szCs w:val="24"/>
          <w:u w:val="single"/>
          <w:lang w:val="id-ID" w:eastAsia="ko-KR"/>
        </w:rPr>
      </w:pPr>
    </w:p>
    <w:p w:rsidR="00820CBD" w:rsidRDefault="00820CBD" w:rsidP="00820CBD">
      <w:pPr>
        <w:spacing w:after="0" w:line="276" w:lineRule="auto"/>
        <w:jc w:val="both"/>
        <w:rPr>
          <w:rFonts w:ascii="Times New Roman" w:eastAsia="Malgun Gothic" w:hAnsi="Times New Roman" w:cs="Times New Roman"/>
          <w:sz w:val="24"/>
          <w:szCs w:val="24"/>
          <w:lang w:val="id-ID" w:eastAsia="ko-KR"/>
        </w:rPr>
      </w:pPr>
      <w:r>
        <w:rPr>
          <w:rFonts w:ascii="Times New Roman" w:eastAsia="Malgun Gothic" w:hAnsi="Times New Roman" w:cs="Times New Roman"/>
          <w:sz w:val="24"/>
          <w:szCs w:val="24"/>
          <w:lang w:val="id-ID" w:eastAsia="ko-KR"/>
        </w:rPr>
        <w:t>Dosen Penguji II,</w:t>
      </w:r>
    </w:p>
    <w:p w:rsidR="00820CBD" w:rsidRDefault="003B761E" w:rsidP="00820CBD">
      <w:pPr>
        <w:spacing w:after="0" w:line="276" w:lineRule="auto"/>
        <w:jc w:val="both"/>
        <w:rPr>
          <w:rFonts w:ascii="Times New Roman" w:eastAsia="Malgun Gothic" w:hAnsi="Times New Roman" w:cs="Times New Roman"/>
          <w:sz w:val="24"/>
          <w:szCs w:val="24"/>
          <w:lang w:val="id-ID" w:eastAsia="ko-KR"/>
        </w:rPr>
      </w:pPr>
      <w:r>
        <w:rPr>
          <w:rFonts w:ascii="Times New Roman" w:eastAsia="Malgun Gothic" w:hAnsi="Times New Roman" w:cs="Times New Roman"/>
          <w:sz w:val="24"/>
          <w:szCs w:val="24"/>
          <w:u w:val="single"/>
          <w:lang w:val="id-ID" w:eastAsia="ko-KR"/>
        </w:rPr>
        <w:t>Dewi Saraswati Sa</w:t>
      </w:r>
      <w:r w:rsidR="003D3190">
        <w:rPr>
          <w:rFonts w:ascii="Times New Roman" w:eastAsia="Malgun Gothic" w:hAnsi="Times New Roman" w:cs="Times New Roman"/>
          <w:sz w:val="24"/>
          <w:szCs w:val="24"/>
          <w:u w:val="single"/>
          <w:lang w:val="en-US" w:eastAsia="ko-KR"/>
        </w:rPr>
        <w:t>k</w:t>
      </w:r>
      <w:r>
        <w:rPr>
          <w:rFonts w:ascii="Times New Roman" w:eastAsia="Malgun Gothic" w:hAnsi="Times New Roman" w:cs="Times New Roman"/>
          <w:sz w:val="24"/>
          <w:szCs w:val="24"/>
          <w:u w:val="single"/>
          <w:lang w:val="id-ID" w:eastAsia="ko-KR"/>
        </w:rPr>
        <w:t>ariah, S.S., M.Si.</w:t>
      </w:r>
      <w:r w:rsidR="00820CBD">
        <w:rPr>
          <w:rFonts w:ascii="Times New Roman" w:eastAsia="Malgun Gothic" w:hAnsi="Times New Roman" w:cs="Times New Roman"/>
          <w:sz w:val="24"/>
          <w:szCs w:val="24"/>
          <w:lang w:val="id-ID" w:eastAsia="ko-KR"/>
        </w:rPr>
        <w:tab/>
      </w:r>
      <w:r w:rsidR="00820CBD">
        <w:rPr>
          <w:rFonts w:ascii="Times New Roman" w:eastAsia="Malgun Gothic" w:hAnsi="Times New Roman" w:cs="Times New Roman"/>
          <w:sz w:val="24"/>
          <w:szCs w:val="24"/>
          <w:lang w:val="id-ID" w:eastAsia="ko-KR"/>
        </w:rPr>
        <w:tab/>
      </w:r>
      <w:r w:rsidR="00820CBD">
        <w:rPr>
          <w:rFonts w:ascii="Times New Roman" w:eastAsia="Malgun Gothic" w:hAnsi="Times New Roman" w:cs="Times New Roman"/>
          <w:sz w:val="24"/>
          <w:szCs w:val="24"/>
          <w:lang w:val="id-ID" w:eastAsia="ko-KR"/>
        </w:rPr>
        <w:tab/>
      </w:r>
      <w:r w:rsidR="00820CBD">
        <w:rPr>
          <w:rFonts w:ascii="Times New Roman" w:eastAsia="Malgun Gothic" w:hAnsi="Times New Roman" w:cs="Times New Roman"/>
          <w:sz w:val="24"/>
          <w:szCs w:val="24"/>
          <w:lang w:val="id-ID" w:eastAsia="ko-KR"/>
        </w:rPr>
        <w:tab/>
        <w:t>.....................................</w:t>
      </w:r>
    </w:p>
    <w:p w:rsidR="003B761E" w:rsidRPr="003B761E" w:rsidRDefault="00820CBD" w:rsidP="003B761E">
      <w:pPr>
        <w:spacing w:line="276" w:lineRule="auto"/>
        <w:jc w:val="both"/>
        <w:rPr>
          <w:rFonts w:ascii="Times New Roman" w:eastAsia="Malgun Gothic" w:hAnsi="Times New Roman" w:cs="Times New Roman"/>
          <w:sz w:val="24"/>
          <w:szCs w:val="24"/>
          <w:lang w:eastAsia="ko-KR"/>
        </w:rPr>
      </w:pPr>
      <w:r>
        <w:rPr>
          <w:rFonts w:ascii="Times New Roman" w:eastAsia="Malgun Gothic" w:hAnsi="Times New Roman" w:cs="Times New Roman"/>
          <w:sz w:val="24"/>
          <w:szCs w:val="24"/>
          <w:lang w:val="id-ID" w:eastAsia="ko-KR"/>
        </w:rPr>
        <w:t>N</w:t>
      </w:r>
      <w:r w:rsidR="003B761E">
        <w:rPr>
          <w:rFonts w:ascii="Times New Roman" w:eastAsia="Malgun Gothic" w:hAnsi="Times New Roman" w:cs="Times New Roman"/>
          <w:sz w:val="24"/>
          <w:szCs w:val="24"/>
          <w:lang w:val="id-ID" w:eastAsia="ko-KR"/>
        </w:rPr>
        <w:t>PPU</w:t>
      </w:r>
      <w:r>
        <w:rPr>
          <w:rFonts w:ascii="Times New Roman" w:eastAsia="Malgun Gothic" w:hAnsi="Times New Roman" w:cs="Times New Roman"/>
          <w:sz w:val="24"/>
          <w:szCs w:val="24"/>
          <w:lang w:val="id-ID" w:eastAsia="ko-KR"/>
        </w:rPr>
        <w:t>.</w:t>
      </w:r>
      <w:r w:rsidR="003B761E" w:rsidRPr="003B761E">
        <w:rPr>
          <w:rFonts w:ascii="Times New Roman" w:eastAsia="Malgun Gothic" w:hAnsi="Times New Roman" w:cs="Times New Roman"/>
          <w:sz w:val="24"/>
          <w:szCs w:val="24"/>
          <w:lang w:eastAsia="ko-KR"/>
        </w:rPr>
        <w:t>H.7.199004022021042001</w:t>
      </w:r>
    </w:p>
    <w:p w:rsidR="00820CBD" w:rsidRDefault="00820CBD" w:rsidP="00820CBD">
      <w:pPr>
        <w:spacing w:line="360" w:lineRule="auto"/>
        <w:jc w:val="both"/>
        <w:rPr>
          <w:rFonts w:ascii="Times New Roman" w:eastAsia="Malgun Gothic" w:hAnsi="Times New Roman" w:cs="Times New Roman"/>
          <w:sz w:val="24"/>
          <w:szCs w:val="24"/>
          <w:lang w:val="id-ID" w:eastAsia="ko-KR"/>
        </w:rPr>
      </w:pPr>
    </w:p>
    <w:p w:rsidR="00820CBD" w:rsidRDefault="00820CBD" w:rsidP="00820CBD">
      <w:pPr>
        <w:spacing w:after="0" w:line="276" w:lineRule="auto"/>
        <w:jc w:val="both"/>
        <w:rPr>
          <w:rFonts w:ascii="Times New Roman" w:eastAsia="Malgun Gothic" w:hAnsi="Times New Roman" w:cs="Times New Roman"/>
          <w:sz w:val="24"/>
          <w:szCs w:val="24"/>
          <w:lang w:val="id-ID" w:eastAsia="ko-KR"/>
        </w:rPr>
      </w:pPr>
      <w:r>
        <w:rPr>
          <w:rFonts w:ascii="Times New Roman" w:eastAsia="Malgun Gothic" w:hAnsi="Times New Roman" w:cs="Times New Roman"/>
          <w:sz w:val="24"/>
          <w:szCs w:val="24"/>
          <w:lang w:val="id-ID" w:eastAsia="ko-KR"/>
        </w:rPr>
        <w:t>Dosen Penguji III,</w:t>
      </w:r>
    </w:p>
    <w:p w:rsidR="00820CBD" w:rsidRDefault="008A6B14" w:rsidP="00820CBD">
      <w:pPr>
        <w:spacing w:after="0" w:line="276" w:lineRule="auto"/>
        <w:jc w:val="both"/>
        <w:rPr>
          <w:rFonts w:ascii="Times New Roman" w:eastAsia="Malgun Gothic" w:hAnsi="Times New Roman" w:cs="Times New Roman"/>
          <w:sz w:val="24"/>
          <w:szCs w:val="24"/>
          <w:lang w:val="id-ID" w:eastAsia="ko-KR"/>
        </w:rPr>
      </w:pPr>
      <w:r w:rsidRPr="008A6B14">
        <w:rPr>
          <w:rFonts w:ascii="Times New Roman" w:eastAsia="Malgun Gothic" w:hAnsi="Times New Roman" w:cs="Times New Roman"/>
          <w:sz w:val="24"/>
          <w:szCs w:val="24"/>
          <w:u w:val="single"/>
          <w:lang w:val="id-ID" w:eastAsia="ko-KR"/>
        </w:rPr>
        <w:t>Ichlasul Ayyub</w:t>
      </w:r>
      <w:r w:rsidR="005D1CD8">
        <w:rPr>
          <w:rFonts w:ascii="Times New Roman" w:eastAsia="Malgun Gothic" w:hAnsi="Times New Roman" w:cs="Times New Roman"/>
          <w:sz w:val="24"/>
          <w:szCs w:val="24"/>
          <w:u w:val="single"/>
          <w:lang w:val="en-US" w:eastAsia="ko-KR"/>
        </w:rPr>
        <w:t>,</w:t>
      </w:r>
      <w:r w:rsidRPr="008A6B14">
        <w:rPr>
          <w:rFonts w:ascii="Times New Roman" w:eastAsia="Malgun Gothic" w:hAnsi="Times New Roman" w:cs="Times New Roman"/>
          <w:sz w:val="24"/>
          <w:szCs w:val="24"/>
          <w:u w:val="single"/>
          <w:lang w:val="id-ID" w:eastAsia="ko-KR"/>
        </w:rPr>
        <w:t xml:space="preserve"> S.S., M.Si.</w:t>
      </w:r>
      <w:r w:rsidR="00820CBD">
        <w:rPr>
          <w:rFonts w:ascii="Times New Roman" w:eastAsia="Malgun Gothic" w:hAnsi="Times New Roman" w:cs="Times New Roman"/>
          <w:sz w:val="24"/>
          <w:szCs w:val="24"/>
          <w:lang w:val="id-ID" w:eastAsia="ko-KR"/>
        </w:rPr>
        <w:tab/>
      </w:r>
      <w:r w:rsidR="00820CBD">
        <w:rPr>
          <w:rFonts w:ascii="Times New Roman" w:eastAsia="Malgun Gothic" w:hAnsi="Times New Roman" w:cs="Times New Roman"/>
          <w:sz w:val="24"/>
          <w:szCs w:val="24"/>
          <w:lang w:val="id-ID" w:eastAsia="ko-KR"/>
        </w:rPr>
        <w:tab/>
      </w:r>
      <w:r w:rsidR="00820CBD">
        <w:rPr>
          <w:rFonts w:ascii="Times New Roman" w:eastAsia="Malgun Gothic" w:hAnsi="Times New Roman" w:cs="Times New Roman"/>
          <w:sz w:val="24"/>
          <w:szCs w:val="24"/>
          <w:lang w:val="id-ID" w:eastAsia="ko-KR"/>
        </w:rPr>
        <w:tab/>
      </w:r>
      <w:r w:rsidR="00820CBD">
        <w:rPr>
          <w:rFonts w:ascii="Times New Roman" w:eastAsia="Malgun Gothic" w:hAnsi="Times New Roman" w:cs="Times New Roman"/>
          <w:sz w:val="24"/>
          <w:szCs w:val="24"/>
          <w:lang w:val="id-ID" w:eastAsia="ko-KR"/>
        </w:rPr>
        <w:tab/>
      </w:r>
      <w:r w:rsidR="00820CBD">
        <w:rPr>
          <w:rFonts w:ascii="Times New Roman" w:eastAsia="Malgun Gothic" w:hAnsi="Times New Roman" w:cs="Times New Roman"/>
          <w:sz w:val="24"/>
          <w:szCs w:val="24"/>
          <w:lang w:val="id-ID" w:eastAsia="ko-KR"/>
        </w:rPr>
        <w:tab/>
        <w:t>.....................................</w:t>
      </w:r>
    </w:p>
    <w:p w:rsidR="00820CBD" w:rsidRPr="00A868B8" w:rsidRDefault="00A868B8" w:rsidP="00820CBD">
      <w:pPr>
        <w:spacing w:line="360" w:lineRule="auto"/>
        <w:jc w:val="both"/>
        <w:rPr>
          <w:rFonts w:ascii="Times New Roman" w:eastAsia="Malgun Gothic" w:hAnsi="Times New Roman" w:cs="Times New Roman"/>
          <w:sz w:val="24"/>
          <w:szCs w:val="24"/>
          <w:lang w:eastAsia="ko-KR"/>
        </w:rPr>
      </w:pPr>
      <w:r>
        <w:rPr>
          <w:rFonts w:ascii="Times New Roman" w:eastAsia="Malgun Gothic" w:hAnsi="Times New Roman" w:cs="Times New Roman"/>
          <w:sz w:val="24"/>
          <w:szCs w:val="24"/>
          <w:lang w:val="id-ID" w:eastAsia="ko-KR"/>
        </w:rPr>
        <w:t xml:space="preserve">NPPU. </w:t>
      </w:r>
      <w:r w:rsidRPr="00A868B8">
        <w:rPr>
          <w:rFonts w:ascii="Times New Roman" w:eastAsia="Malgun Gothic" w:hAnsi="Times New Roman" w:cs="Times New Roman"/>
          <w:sz w:val="24"/>
          <w:szCs w:val="24"/>
          <w:lang w:eastAsia="ko-KR"/>
        </w:rPr>
        <w:t>H.7.199401302023071001</w:t>
      </w:r>
    </w:p>
    <w:p w:rsidR="00820CBD" w:rsidRDefault="00820CBD" w:rsidP="00820CBD">
      <w:pPr>
        <w:spacing w:line="360" w:lineRule="auto"/>
        <w:jc w:val="both"/>
        <w:rPr>
          <w:rFonts w:ascii="Times New Roman" w:eastAsia="Malgun Gothic" w:hAnsi="Times New Roman" w:cs="Times New Roman"/>
          <w:sz w:val="24"/>
          <w:szCs w:val="24"/>
          <w:lang w:val="id-ID" w:eastAsia="ko-KR"/>
        </w:rPr>
      </w:pPr>
    </w:p>
    <w:p w:rsidR="00820CBD" w:rsidRPr="005D1CD8" w:rsidRDefault="00820CBD" w:rsidP="00820CBD">
      <w:pPr>
        <w:spacing w:line="360" w:lineRule="auto"/>
        <w:jc w:val="center"/>
        <w:rPr>
          <w:rFonts w:ascii="Times New Roman" w:eastAsia="Malgun Gothic" w:hAnsi="Times New Roman" w:cs="Times New Roman"/>
          <w:sz w:val="24"/>
          <w:szCs w:val="24"/>
          <w:lang w:val="en-US" w:eastAsia="ko-KR"/>
        </w:rPr>
      </w:pPr>
      <w:r w:rsidRPr="004D44F8">
        <w:rPr>
          <w:rFonts w:ascii="Times New Roman" w:eastAsia="Malgun Gothic" w:hAnsi="Times New Roman" w:cs="Times New Roman"/>
          <w:sz w:val="24"/>
          <w:szCs w:val="24"/>
          <w:lang w:val="id-ID"/>
        </w:rPr>
        <w:t>Dekan</w:t>
      </w:r>
      <w:r w:rsidR="005D1CD8" w:rsidRPr="004D44F8">
        <w:rPr>
          <w:rFonts w:ascii="Times New Roman" w:eastAsia="Malgun Gothic" w:hAnsi="Times New Roman" w:cs="Times New Roman"/>
          <w:sz w:val="24"/>
          <w:szCs w:val="24"/>
          <w:lang w:val="id-ID"/>
        </w:rPr>
        <w:t xml:space="preserve"> Fakultas Ilmu Budaya Universitas Diponegoro</w:t>
      </w:r>
      <w:r>
        <w:rPr>
          <w:rFonts w:ascii="Times New Roman" w:eastAsia="Malgun Gothic" w:hAnsi="Times New Roman" w:cs="Times New Roman"/>
          <w:sz w:val="24"/>
          <w:szCs w:val="24"/>
          <w:lang w:val="id-ID" w:eastAsia="ko-KR"/>
        </w:rPr>
        <w:t>,</w:t>
      </w:r>
    </w:p>
    <w:p w:rsidR="00820CBD" w:rsidRDefault="00820CBD" w:rsidP="00820CBD">
      <w:pPr>
        <w:spacing w:line="360" w:lineRule="auto"/>
        <w:jc w:val="center"/>
        <w:rPr>
          <w:rFonts w:ascii="Times New Roman" w:eastAsia="Malgun Gothic" w:hAnsi="Times New Roman" w:cs="Times New Roman"/>
          <w:sz w:val="24"/>
          <w:szCs w:val="24"/>
          <w:lang w:val="id-ID" w:eastAsia="ko-KR"/>
        </w:rPr>
      </w:pPr>
    </w:p>
    <w:p w:rsidR="00820CBD" w:rsidRDefault="00820CBD" w:rsidP="00820CBD">
      <w:pPr>
        <w:spacing w:line="360" w:lineRule="auto"/>
        <w:jc w:val="center"/>
        <w:rPr>
          <w:rFonts w:ascii="Times New Roman" w:eastAsia="Malgun Gothic" w:hAnsi="Times New Roman" w:cs="Times New Roman"/>
          <w:sz w:val="24"/>
          <w:szCs w:val="24"/>
          <w:lang w:val="id-ID" w:eastAsia="ko-KR"/>
        </w:rPr>
      </w:pPr>
    </w:p>
    <w:p w:rsidR="00820CBD" w:rsidRDefault="00820CBD" w:rsidP="00820CBD">
      <w:pPr>
        <w:spacing w:after="0" w:line="276" w:lineRule="auto"/>
        <w:jc w:val="center"/>
        <w:rPr>
          <w:rFonts w:ascii="Times New Roman" w:eastAsia="Malgun Gothic" w:hAnsi="Times New Roman" w:cs="Times New Roman"/>
          <w:sz w:val="24"/>
          <w:szCs w:val="24"/>
          <w:u w:val="single"/>
          <w:lang w:val="id-ID" w:eastAsia="ko-KR"/>
        </w:rPr>
      </w:pPr>
      <w:r>
        <w:rPr>
          <w:rFonts w:ascii="Times New Roman" w:eastAsia="Malgun Gothic" w:hAnsi="Times New Roman" w:cs="Times New Roman"/>
          <w:sz w:val="24"/>
          <w:szCs w:val="24"/>
          <w:u w:val="single"/>
          <w:lang w:val="id-ID" w:eastAsia="ko-KR"/>
        </w:rPr>
        <w:t>Dr. Nurhayati, M.Hum.</w:t>
      </w:r>
    </w:p>
    <w:p w:rsidR="00820CBD" w:rsidRPr="008D7B8D" w:rsidRDefault="00820CBD" w:rsidP="00820CBD">
      <w:pPr>
        <w:spacing w:after="0" w:line="276" w:lineRule="auto"/>
        <w:jc w:val="center"/>
        <w:rPr>
          <w:rFonts w:ascii="Times New Roman" w:eastAsia="Malgun Gothic" w:hAnsi="Times New Roman" w:cs="Times New Roman"/>
          <w:sz w:val="24"/>
          <w:szCs w:val="24"/>
          <w:lang w:val="id-ID" w:eastAsia="ko-KR"/>
        </w:rPr>
      </w:pPr>
      <w:r>
        <w:rPr>
          <w:rFonts w:ascii="Times New Roman" w:eastAsia="Malgun Gothic" w:hAnsi="Times New Roman" w:cs="Times New Roman"/>
          <w:sz w:val="24"/>
          <w:szCs w:val="24"/>
          <w:lang w:val="id-ID" w:eastAsia="ko-KR"/>
        </w:rPr>
        <w:t>NIP196610041990012001</w:t>
      </w:r>
      <w:r>
        <w:rPr>
          <w:rFonts w:ascii="Times New Roman" w:eastAsia="Malgun Gothic" w:hAnsi="Times New Roman" w:cs="Times New Roman"/>
          <w:sz w:val="24"/>
          <w:szCs w:val="24"/>
          <w:u w:val="single"/>
          <w:lang w:val="id-ID" w:eastAsia="ko-KR"/>
        </w:rPr>
        <w:br w:type="page"/>
      </w:r>
    </w:p>
    <w:p w:rsidR="009E4EBF" w:rsidRDefault="009E4EBF" w:rsidP="00190018">
      <w:pPr>
        <w:pStyle w:val="JudulBab"/>
      </w:pPr>
      <w:bookmarkStart w:id="9" w:name="_Toc139817073"/>
      <w:bookmarkStart w:id="10" w:name="_Toc146551640"/>
      <w:r>
        <w:lastRenderedPageBreak/>
        <w:t>HALAMAN MOTTO</w:t>
      </w:r>
      <w:bookmarkEnd w:id="9"/>
      <w:bookmarkEnd w:id="10"/>
    </w:p>
    <w:p w:rsidR="009E4EBF" w:rsidRDefault="009E4EBF" w:rsidP="009E4EBF">
      <w:pPr>
        <w:spacing w:line="360" w:lineRule="auto"/>
        <w:jc w:val="center"/>
        <w:rPr>
          <w:rFonts w:ascii="Times New Roman" w:eastAsia="Malgun Gothic" w:hAnsi="Times New Roman" w:cs="Times New Roman"/>
          <w:sz w:val="24"/>
          <w:szCs w:val="24"/>
          <w:lang w:val="id-ID" w:eastAsia="ko-KR"/>
        </w:rPr>
      </w:pPr>
    </w:p>
    <w:p w:rsidR="005B2417" w:rsidRDefault="005B2417" w:rsidP="009E4EBF">
      <w:pPr>
        <w:spacing w:line="360" w:lineRule="auto"/>
        <w:jc w:val="center"/>
        <w:rPr>
          <w:rFonts w:ascii="Times New Roman" w:eastAsia="Malgun Gothic" w:hAnsi="Times New Roman" w:cs="Times New Roman"/>
          <w:sz w:val="24"/>
          <w:szCs w:val="24"/>
          <w:lang w:val="id-ID" w:eastAsia="ko-KR"/>
        </w:rPr>
      </w:pPr>
    </w:p>
    <w:p w:rsidR="005B609D" w:rsidRDefault="005B609D" w:rsidP="009E4EBF">
      <w:pPr>
        <w:spacing w:line="360" w:lineRule="auto"/>
        <w:jc w:val="center"/>
        <w:rPr>
          <w:rFonts w:ascii="Times New Roman" w:eastAsia="Malgun Gothic" w:hAnsi="Times New Roman" w:cs="Times New Roman"/>
          <w:sz w:val="24"/>
          <w:szCs w:val="24"/>
          <w:lang w:val="id-ID" w:eastAsia="ko-KR"/>
        </w:rPr>
      </w:pPr>
    </w:p>
    <w:p w:rsidR="00CF33B1" w:rsidRPr="004C26BB" w:rsidRDefault="009E4EBF" w:rsidP="00CF33B1">
      <w:pPr>
        <w:spacing w:line="360" w:lineRule="auto"/>
        <w:jc w:val="center"/>
        <w:rPr>
          <w:rFonts w:ascii="Times New Roman" w:eastAsia="Malgun Gothic" w:hAnsi="Times New Roman" w:cs="Times New Roman"/>
          <w:b/>
          <w:bCs/>
          <w:sz w:val="36"/>
          <w:szCs w:val="36"/>
          <w:lang w:val="id-ID" w:eastAsia="ko-KR"/>
        </w:rPr>
      </w:pPr>
      <w:r w:rsidRPr="004C26BB">
        <w:rPr>
          <w:rFonts w:ascii="Times New Roman" w:eastAsia="Malgun Gothic" w:hAnsi="Times New Roman" w:cs="Times New Roman"/>
          <w:b/>
          <w:bCs/>
          <w:i/>
          <w:iCs/>
          <w:sz w:val="96"/>
          <w:szCs w:val="96"/>
          <w:lang w:val="id-ID" w:eastAsia="ko-KR"/>
        </w:rPr>
        <w:t>Man jadda wajada</w:t>
      </w:r>
    </w:p>
    <w:p w:rsidR="00CF33B1" w:rsidRDefault="00B82FD2" w:rsidP="00CF33B1">
      <w:pPr>
        <w:spacing w:line="360" w:lineRule="auto"/>
        <w:jc w:val="center"/>
        <w:rPr>
          <w:rFonts w:ascii="Times New Roman" w:eastAsia="Malgun Gothic" w:hAnsi="Times New Roman" w:cs="Times New Roman"/>
          <w:sz w:val="36"/>
          <w:szCs w:val="36"/>
          <w:lang w:val="id-ID" w:eastAsia="ko-KR"/>
        </w:rPr>
      </w:pPr>
      <w:r>
        <w:rPr>
          <w:rFonts w:ascii="Times New Roman" w:eastAsia="Malgun Gothic" w:hAnsi="Times New Roman" w:cs="Times New Roman"/>
          <w:sz w:val="36"/>
          <w:szCs w:val="36"/>
          <w:lang w:val="id-ID" w:eastAsia="ko-KR"/>
        </w:rPr>
        <w:t>“</w:t>
      </w:r>
      <w:r w:rsidR="00CF33B1">
        <w:rPr>
          <w:rFonts w:ascii="Times New Roman" w:eastAsia="Malgun Gothic" w:hAnsi="Times New Roman" w:cs="Times New Roman"/>
          <w:sz w:val="36"/>
          <w:szCs w:val="36"/>
          <w:lang w:val="id-ID" w:eastAsia="ko-KR"/>
        </w:rPr>
        <w:t>Barang siapa</w:t>
      </w:r>
      <w:r>
        <w:rPr>
          <w:rFonts w:ascii="Times New Roman" w:eastAsia="Malgun Gothic" w:hAnsi="Times New Roman" w:cs="Times New Roman"/>
          <w:sz w:val="36"/>
          <w:szCs w:val="36"/>
          <w:lang w:val="id-ID" w:eastAsia="ko-KR"/>
        </w:rPr>
        <w:t xml:space="preserve"> yang bersungguh-sungguh, maka dia akan berhasil</w:t>
      </w:r>
      <w:r w:rsidR="005B609D">
        <w:rPr>
          <w:rFonts w:ascii="Times New Roman" w:eastAsia="Malgun Gothic" w:hAnsi="Times New Roman" w:cs="Times New Roman"/>
          <w:sz w:val="36"/>
          <w:szCs w:val="36"/>
          <w:lang w:val="id-ID" w:eastAsia="ko-KR"/>
        </w:rPr>
        <w:t>.</w:t>
      </w:r>
      <w:r>
        <w:rPr>
          <w:rFonts w:ascii="Times New Roman" w:eastAsia="Malgun Gothic" w:hAnsi="Times New Roman" w:cs="Times New Roman"/>
          <w:sz w:val="36"/>
          <w:szCs w:val="36"/>
          <w:lang w:val="id-ID" w:eastAsia="ko-KR"/>
        </w:rPr>
        <w:t>”</w:t>
      </w:r>
    </w:p>
    <w:p w:rsidR="009E4EBF" w:rsidRDefault="009E4EBF" w:rsidP="009E4EBF">
      <w:pPr>
        <w:spacing w:line="360" w:lineRule="auto"/>
        <w:jc w:val="center"/>
        <w:rPr>
          <w:rFonts w:ascii="Times New Roman" w:eastAsia="Malgun Gothic" w:hAnsi="Times New Roman" w:cs="Times New Roman"/>
          <w:sz w:val="36"/>
          <w:szCs w:val="36"/>
          <w:lang w:val="id-ID" w:eastAsia="ko-KR"/>
        </w:rPr>
      </w:pPr>
    </w:p>
    <w:p w:rsidR="009E4EBF" w:rsidRDefault="009E4EBF" w:rsidP="009E4EBF">
      <w:pPr>
        <w:spacing w:line="360" w:lineRule="auto"/>
        <w:jc w:val="center"/>
        <w:rPr>
          <w:rFonts w:ascii="Times New Roman" w:eastAsia="Malgun Gothic" w:hAnsi="Times New Roman" w:cs="Times New Roman"/>
          <w:sz w:val="36"/>
          <w:szCs w:val="36"/>
          <w:lang w:val="id-ID" w:eastAsia="ko-KR"/>
        </w:rPr>
      </w:pPr>
    </w:p>
    <w:p w:rsidR="009E4EBF" w:rsidRDefault="009E4EBF" w:rsidP="009E4EBF">
      <w:pPr>
        <w:rPr>
          <w:rFonts w:ascii="Times New Roman" w:eastAsia="Malgun Gothic" w:hAnsi="Times New Roman" w:cs="Times New Roman"/>
          <w:sz w:val="36"/>
          <w:szCs w:val="36"/>
          <w:lang w:val="id-ID" w:eastAsia="ko-KR"/>
        </w:rPr>
      </w:pPr>
      <w:r>
        <w:rPr>
          <w:rFonts w:ascii="Times New Roman" w:eastAsia="Malgun Gothic" w:hAnsi="Times New Roman" w:cs="Times New Roman"/>
          <w:sz w:val="36"/>
          <w:szCs w:val="36"/>
          <w:lang w:val="id-ID" w:eastAsia="ko-KR"/>
        </w:rPr>
        <w:br w:type="page"/>
      </w:r>
    </w:p>
    <w:p w:rsidR="001922B5" w:rsidRPr="005742EF" w:rsidRDefault="001922B5" w:rsidP="00190018">
      <w:pPr>
        <w:pStyle w:val="JudulBab"/>
      </w:pPr>
      <w:bookmarkStart w:id="11" w:name="_Toc139817074"/>
      <w:bookmarkStart w:id="12" w:name="_Toc146551641"/>
      <w:r w:rsidRPr="005742EF">
        <w:lastRenderedPageBreak/>
        <w:t>HALAMAN PERSEMBAHAN</w:t>
      </w:r>
      <w:bookmarkEnd w:id="11"/>
      <w:bookmarkEnd w:id="12"/>
    </w:p>
    <w:p w:rsidR="001922B5" w:rsidRDefault="001922B5" w:rsidP="001922B5">
      <w:pPr>
        <w:spacing w:after="0" w:line="480" w:lineRule="auto"/>
        <w:jc w:val="center"/>
        <w:rPr>
          <w:rFonts w:ascii="Times New Roman" w:eastAsia="Malgun Gothic" w:hAnsi="Times New Roman" w:cs="Times New Roman"/>
          <w:sz w:val="24"/>
          <w:szCs w:val="24"/>
          <w:lang w:val="id-ID" w:eastAsia="ko-KR"/>
        </w:rPr>
      </w:pPr>
    </w:p>
    <w:p w:rsidR="001922B5" w:rsidRDefault="001922B5" w:rsidP="001922B5">
      <w:pPr>
        <w:spacing w:after="0" w:line="480" w:lineRule="auto"/>
        <w:jc w:val="center"/>
        <w:rPr>
          <w:rFonts w:ascii="Times New Roman" w:eastAsia="Malgun Gothic" w:hAnsi="Times New Roman" w:cs="Times New Roman"/>
          <w:sz w:val="24"/>
          <w:szCs w:val="24"/>
          <w:lang w:val="id-ID" w:eastAsia="ko-KR"/>
        </w:rPr>
      </w:pPr>
      <w:r>
        <w:rPr>
          <w:rFonts w:ascii="Times New Roman" w:eastAsia="Malgun Gothic" w:hAnsi="Times New Roman" w:cs="Times New Roman"/>
          <w:sz w:val="24"/>
          <w:szCs w:val="24"/>
          <w:lang w:val="id-ID" w:eastAsia="ko-KR"/>
        </w:rPr>
        <w:t>Skripsi ini penulis persembahkan untuk:</w:t>
      </w:r>
    </w:p>
    <w:p w:rsidR="001922B5" w:rsidRDefault="001922B5" w:rsidP="001922B5">
      <w:pPr>
        <w:spacing w:after="0" w:line="480" w:lineRule="auto"/>
        <w:jc w:val="center"/>
        <w:rPr>
          <w:rFonts w:ascii="Times New Roman" w:eastAsia="Malgun Gothic" w:hAnsi="Times New Roman" w:cs="Times New Roman"/>
          <w:sz w:val="24"/>
          <w:szCs w:val="24"/>
          <w:lang w:val="id-ID" w:eastAsia="ko-KR"/>
        </w:rPr>
      </w:pPr>
      <w:r>
        <w:rPr>
          <w:rFonts w:ascii="Times New Roman" w:eastAsia="Malgun Gothic" w:hAnsi="Times New Roman" w:cs="Times New Roman"/>
          <w:sz w:val="24"/>
          <w:szCs w:val="24"/>
          <w:lang w:val="id-ID" w:eastAsia="ko-KR"/>
        </w:rPr>
        <w:t>Keluarga penulis yang meskipun tidak lengkap dan jauh dari kata sempurna, namun selalu menyayangi, mendukung, dan senantiasa mendoakan penulis.</w:t>
      </w:r>
    </w:p>
    <w:p w:rsidR="001922B5" w:rsidRDefault="001922B5" w:rsidP="001922B5">
      <w:pPr>
        <w:spacing w:after="0" w:line="480" w:lineRule="auto"/>
        <w:jc w:val="center"/>
        <w:rPr>
          <w:rFonts w:ascii="Times New Roman" w:eastAsia="Malgun Gothic" w:hAnsi="Times New Roman" w:cs="Times New Roman"/>
          <w:sz w:val="24"/>
          <w:szCs w:val="24"/>
          <w:lang w:val="id-ID" w:eastAsia="ko-KR"/>
        </w:rPr>
      </w:pPr>
    </w:p>
    <w:p w:rsidR="001922B5" w:rsidRDefault="001922B5" w:rsidP="001922B5">
      <w:pPr>
        <w:spacing w:after="0" w:line="480" w:lineRule="auto"/>
        <w:jc w:val="center"/>
        <w:rPr>
          <w:rFonts w:ascii="Times New Roman" w:eastAsia="Malgun Gothic" w:hAnsi="Times New Roman" w:cs="Times New Roman"/>
          <w:sz w:val="24"/>
          <w:szCs w:val="24"/>
          <w:lang w:val="id-ID" w:eastAsia="ko-KR"/>
        </w:rPr>
      </w:pPr>
      <w:r>
        <w:rPr>
          <w:rFonts w:ascii="Times New Roman" w:eastAsia="Malgun Gothic" w:hAnsi="Times New Roman" w:cs="Times New Roman"/>
          <w:sz w:val="24"/>
          <w:szCs w:val="24"/>
          <w:lang w:val="id-ID" w:eastAsia="ko-KR"/>
        </w:rPr>
        <w:t>Terima kasih</w:t>
      </w:r>
      <w:r w:rsidR="005B609D">
        <w:rPr>
          <w:rFonts w:ascii="Times New Roman" w:eastAsia="Malgun Gothic" w:hAnsi="Times New Roman" w:cs="Times New Roman"/>
          <w:sz w:val="24"/>
          <w:szCs w:val="24"/>
          <w:lang w:val="id-ID" w:eastAsia="ko-KR"/>
        </w:rPr>
        <w:t xml:space="preserve"> kepada ibu</w:t>
      </w:r>
      <w:r w:rsidR="001D725D">
        <w:rPr>
          <w:rFonts w:ascii="Times New Roman" w:eastAsia="Malgun Gothic" w:hAnsi="Times New Roman" w:cs="Times New Roman"/>
          <w:sz w:val="24"/>
          <w:szCs w:val="24"/>
          <w:lang w:val="id-ID" w:eastAsia="ko-KR"/>
        </w:rPr>
        <w:t xml:space="preserve"> penulis</w:t>
      </w:r>
      <w:r>
        <w:rPr>
          <w:rFonts w:ascii="Times New Roman" w:eastAsia="Malgun Gothic" w:hAnsi="Times New Roman" w:cs="Times New Roman"/>
          <w:sz w:val="24"/>
          <w:szCs w:val="24"/>
          <w:lang w:val="id-ID" w:eastAsia="ko-KR"/>
        </w:rPr>
        <w:t xml:space="preserve">, Retno Proborini Soejoto. Ibu telah berhasil menjadi ibu tunggal </w:t>
      </w:r>
      <w:r w:rsidR="006E4843" w:rsidRPr="006E4843">
        <w:rPr>
          <w:rFonts w:ascii="Times New Roman" w:eastAsia="Malgun Gothic" w:hAnsi="Times New Roman" w:cs="Times New Roman"/>
          <w:sz w:val="24"/>
          <w:szCs w:val="24"/>
          <w:lang w:val="id-ID" w:eastAsia="ko-KR"/>
        </w:rPr>
        <w:t xml:space="preserve">yang </w:t>
      </w:r>
      <w:r>
        <w:rPr>
          <w:rFonts w:ascii="Times New Roman" w:eastAsia="Malgun Gothic" w:hAnsi="Times New Roman" w:cs="Times New Roman"/>
          <w:sz w:val="24"/>
          <w:szCs w:val="24"/>
          <w:lang w:val="id-ID" w:eastAsia="ko-KR"/>
        </w:rPr>
        <w:t xml:space="preserve">luar biasa hebat </w:t>
      </w:r>
      <w:r w:rsidR="006E4843" w:rsidRPr="006E4843">
        <w:rPr>
          <w:rFonts w:ascii="Times New Roman" w:eastAsia="Malgun Gothic" w:hAnsi="Times New Roman" w:cs="Times New Roman"/>
          <w:sz w:val="24"/>
          <w:szCs w:val="24"/>
          <w:lang w:val="id-ID" w:eastAsia="ko-KR"/>
        </w:rPr>
        <w:t>hingga</w:t>
      </w:r>
      <w:r>
        <w:rPr>
          <w:rFonts w:ascii="Times New Roman" w:eastAsia="Malgun Gothic" w:hAnsi="Times New Roman" w:cs="Times New Roman"/>
          <w:sz w:val="24"/>
          <w:szCs w:val="24"/>
          <w:lang w:val="id-ID" w:eastAsia="ko-KR"/>
        </w:rPr>
        <w:t xml:space="preserve"> bisa menyekolahkan putri pertamanya dari kecil sampai hari ini,  Eyang yang tidak kenal lelah dan mengurus penulis dari kecil sampai sekarang, serta adik penulis, Aryo, yang selalu men</w:t>
      </w:r>
      <w:r w:rsidR="00EA3261">
        <w:rPr>
          <w:rFonts w:ascii="Times New Roman" w:eastAsia="Malgun Gothic" w:hAnsi="Times New Roman" w:cs="Times New Roman"/>
          <w:sz w:val="24"/>
          <w:szCs w:val="24"/>
          <w:lang w:val="id-ID" w:eastAsia="ko-KR"/>
        </w:rPr>
        <w:t>ghibur penulis deng</w:t>
      </w:r>
      <w:r w:rsidR="00963F98">
        <w:rPr>
          <w:rFonts w:ascii="Times New Roman" w:eastAsia="Malgun Gothic" w:hAnsi="Times New Roman" w:cs="Times New Roman"/>
          <w:sz w:val="24"/>
          <w:szCs w:val="24"/>
          <w:lang w:val="id-ID" w:eastAsia="ko-KR"/>
        </w:rPr>
        <w:t>n leluconny</w:t>
      </w:r>
      <w:r w:rsidR="00F407F8">
        <w:rPr>
          <w:rFonts w:ascii="Times New Roman" w:eastAsia="Malgun Gothic" w:hAnsi="Times New Roman" w:cs="Times New Roman"/>
          <w:sz w:val="24"/>
          <w:szCs w:val="24"/>
          <w:lang w:val="id-ID" w:eastAsia="ko-KR"/>
        </w:rPr>
        <w:t>a yang terkadang menyebalkan</w:t>
      </w:r>
      <w:r>
        <w:rPr>
          <w:rFonts w:ascii="Times New Roman" w:eastAsia="Malgun Gothic" w:hAnsi="Times New Roman" w:cs="Times New Roman"/>
          <w:sz w:val="24"/>
          <w:szCs w:val="24"/>
          <w:lang w:val="id-ID" w:eastAsia="ko-KR"/>
        </w:rPr>
        <w:t>.</w:t>
      </w:r>
    </w:p>
    <w:p w:rsidR="001922B5" w:rsidRDefault="001922B5" w:rsidP="001922B5">
      <w:pPr>
        <w:spacing w:after="0" w:line="480" w:lineRule="auto"/>
        <w:jc w:val="center"/>
        <w:rPr>
          <w:rFonts w:ascii="Times New Roman" w:eastAsia="Malgun Gothic" w:hAnsi="Times New Roman" w:cs="Times New Roman"/>
          <w:sz w:val="24"/>
          <w:szCs w:val="24"/>
          <w:lang w:val="id-ID" w:eastAsia="ko-KR"/>
        </w:rPr>
      </w:pPr>
    </w:p>
    <w:p w:rsidR="001922B5" w:rsidRDefault="001D725D" w:rsidP="001922B5">
      <w:pPr>
        <w:spacing w:after="0" w:line="480" w:lineRule="auto"/>
        <w:jc w:val="center"/>
        <w:rPr>
          <w:rFonts w:ascii="Times New Roman" w:eastAsia="Malgun Gothic" w:hAnsi="Times New Roman" w:cs="Times New Roman"/>
          <w:sz w:val="24"/>
          <w:szCs w:val="24"/>
          <w:lang w:val="id-ID" w:eastAsia="ko-KR"/>
        </w:rPr>
      </w:pPr>
      <w:r>
        <w:rPr>
          <w:rFonts w:ascii="Times New Roman" w:eastAsia="Malgun Gothic" w:hAnsi="Times New Roman" w:cs="Times New Roman"/>
          <w:sz w:val="24"/>
          <w:szCs w:val="24"/>
          <w:lang w:val="id-ID" w:eastAsia="ko-KR"/>
        </w:rPr>
        <w:t>Tentunya untuk</w:t>
      </w:r>
      <w:r w:rsidR="001922B5">
        <w:rPr>
          <w:rFonts w:ascii="Times New Roman" w:eastAsia="Malgun Gothic" w:hAnsi="Times New Roman" w:cs="Times New Roman"/>
          <w:sz w:val="24"/>
          <w:szCs w:val="24"/>
          <w:lang w:val="id-ID" w:eastAsia="ko-KR"/>
        </w:rPr>
        <w:t xml:space="preserve"> kucing kesayangan penulis, Chiko, kucing </w:t>
      </w:r>
      <w:r>
        <w:rPr>
          <w:rFonts w:ascii="Times New Roman" w:eastAsia="Malgun Gothic" w:hAnsi="Times New Roman" w:cs="Times New Roman"/>
          <w:sz w:val="24"/>
          <w:szCs w:val="24"/>
          <w:lang w:val="id-ID" w:eastAsia="ko-KR"/>
        </w:rPr>
        <w:t>oranye</w:t>
      </w:r>
      <w:r w:rsidR="001922B5">
        <w:rPr>
          <w:rFonts w:ascii="Times New Roman" w:eastAsia="Malgun Gothic" w:hAnsi="Times New Roman" w:cs="Times New Roman"/>
          <w:sz w:val="24"/>
          <w:szCs w:val="24"/>
          <w:lang w:val="id-ID" w:eastAsia="ko-KR"/>
        </w:rPr>
        <w:t xml:space="preserve"> yang tidak kenal lelah dan selalu mewarnai kesedihan penulis di kala lelah. </w:t>
      </w:r>
      <w:r>
        <w:rPr>
          <w:rFonts w:ascii="Times New Roman" w:eastAsia="Malgun Gothic" w:hAnsi="Times New Roman" w:cs="Times New Roman"/>
          <w:sz w:val="24"/>
          <w:szCs w:val="24"/>
          <w:lang w:val="id-ID" w:eastAsia="ko-KR"/>
        </w:rPr>
        <w:t>Tidak lupa</w:t>
      </w:r>
      <w:r w:rsidR="001922B5">
        <w:rPr>
          <w:rFonts w:ascii="Times New Roman" w:eastAsia="Malgun Gothic" w:hAnsi="Times New Roman" w:cs="Times New Roman"/>
          <w:sz w:val="24"/>
          <w:szCs w:val="24"/>
          <w:lang w:val="id-ID" w:eastAsia="ko-KR"/>
        </w:rPr>
        <w:t>, kucing-kucing penulis lain yang sudah tenang di surga, Timtam, Kocan, Chippy</w:t>
      </w:r>
      <w:r w:rsidR="00CB310B">
        <w:rPr>
          <w:rFonts w:ascii="Times New Roman" w:eastAsia="Malgun Gothic" w:hAnsi="Times New Roman" w:cs="Times New Roman"/>
          <w:sz w:val="24"/>
          <w:szCs w:val="24"/>
          <w:lang w:val="id-ID" w:eastAsia="ko-KR"/>
        </w:rPr>
        <w:t>, Saddam, Chacha, dan teman-teman kucing lainnya</w:t>
      </w:r>
      <w:r w:rsidR="001922B5">
        <w:rPr>
          <w:rFonts w:ascii="Times New Roman" w:eastAsia="Malgun Gothic" w:hAnsi="Times New Roman" w:cs="Times New Roman"/>
          <w:sz w:val="24"/>
          <w:szCs w:val="24"/>
          <w:lang w:val="id-ID" w:eastAsia="ko-KR"/>
        </w:rPr>
        <w:t>.</w:t>
      </w:r>
    </w:p>
    <w:p w:rsidR="001922B5" w:rsidRDefault="001922B5" w:rsidP="001922B5">
      <w:pPr>
        <w:spacing w:line="360" w:lineRule="auto"/>
        <w:jc w:val="both"/>
        <w:rPr>
          <w:rFonts w:ascii="Times New Roman" w:eastAsia="Malgun Gothic" w:hAnsi="Times New Roman" w:cs="Times New Roman"/>
          <w:sz w:val="24"/>
          <w:szCs w:val="24"/>
          <w:u w:val="single"/>
          <w:lang w:val="id-ID" w:eastAsia="ko-KR"/>
        </w:rPr>
      </w:pPr>
    </w:p>
    <w:p w:rsidR="001922B5" w:rsidRDefault="001922B5" w:rsidP="001922B5">
      <w:pPr>
        <w:rPr>
          <w:rFonts w:ascii="Times New Roman" w:eastAsia="Malgun Gothic" w:hAnsi="Times New Roman" w:cs="Times New Roman"/>
          <w:sz w:val="24"/>
          <w:szCs w:val="24"/>
          <w:u w:val="single"/>
          <w:lang w:val="id-ID" w:eastAsia="ko-KR"/>
        </w:rPr>
      </w:pPr>
      <w:r>
        <w:rPr>
          <w:rFonts w:ascii="Times New Roman" w:eastAsia="Malgun Gothic" w:hAnsi="Times New Roman" w:cs="Times New Roman"/>
          <w:sz w:val="24"/>
          <w:szCs w:val="24"/>
          <w:u w:val="single"/>
          <w:lang w:val="id-ID" w:eastAsia="ko-KR"/>
        </w:rPr>
        <w:br w:type="page"/>
      </w:r>
    </w:p>
    <w:p w:rsidR="003138F6" w:rsidRPr="0016628B" w:rsidRDefault="003138F6" w:rsidP="00190018">
      <w:pPr>
        <w:pStyle w:val="JudulBab"/>
        <w:rPr>
          <w:lang w:val="id-ID"/>
        </w:rPr>
      </w:pPr>
      <w:bookmarkStart w:id="13" w:name="_Toc139817075"/>
      <w:bookmarkStart w:id="14" w:name="_Toc146551642"/>
      <w:r w:rsidRPr="0016628B">
        <w:rPr>
          <w:lang w:val="id-ID"/>
        </w:rPr>
        <w:lastRenderedPageBreak/>
        <w:t>PRAKATA</w:t>
      </w:r>
      <w:bookmarkEnd w:id="13"/>
      <w:bookmarkEnd w:id="14"/>
    </w:p>
    <w:p w:rsidR="003138F6" w:rsidRDefault="003138F6" w:rsidP="002E5778">
      <w:pPr>
        <w:spacing w:after="0" w:line="480" w:lineRule="auto"/>
        <w:jc w:val="both"/>
        <w:rPr>
          <w:rFonts w:ascii="Times New Roman" w:eastAsia="Malgun Gothic" w:hAnsi="Times New Roman" w:cs="Times New Roman"/>
          <w:sz w:val="24"/>
          <w:szCs w:val="24"/>
          <w:lang w:val="id-ID" w:eastAsia="ko-KR"/>
        </w:rPr>
      </w:pPr>
    </w:p>
    <w:p w:rsidR="003138F6" w:rsidRDefault="003138F6" w:rsidP="002E5778">
      <w:pPr>
        <w:spacing w:after="0" w:line="480" w:lineRule="auto"/>
        <w:jc w:val="both"/>
        <w:rPr>
          <w:rFonts w:ascii="Times New Roman" w:eastAsia="Malgun Gothic" w:hAnsi="Times New Roman" w:cs="Times New Roman"/>
          <w:sz w:val="24"/>
          <w:szCs w:val="24"/>
          <w:lang w:val="id-ID" w:eastAsia="ko-KR"/>
        </w:rPr>
      </w:pPr>
      <w:r>
        <w:rPr>
          <w:rFonts w:ascii="Times New Roman" w:eastAsia="Malgun Gothic" w:hAnsi="Times New Roman" w:cs="Times New Roman"/>
          <w:sz w:val="24"/>
          <w:szCs w:val="24"/>
          <w:lang w:val="id-ID" w:eastAsia="ko-KR"/>
        </w:rPr>
        <w:t>Puji syukur penulis panjatkan kehadirat Allah SWT atas segala limpahan nikmat, karunia, dan kasih sayang-Nya sehingga penulis dapat menyelesaikan skripsi ini. Berkat doa, bimbingan, bantuan, dan dukungan dari berbagai pihak, skripsi ini dapat terselesaikan. Oleh karena itu, penulis menyampaikan terima kasih kepada:</w:t>
      </w:r>
    </w:p>
    <w:p w:rsidR="003138F6" w:rsidRDefault="003138F6" w:rsidP="002E5778">
      <w:pPr>
        <w:pStyle w:val="ListParagraph"/>
        <w:numPr>
          <w:ilvl w:val="0"/>
          <w:numId w:val="9"/>
        </w:numPr>
        <w:spacing w:after="0" w:line="480" w:lineRule="auto"/>
        <w:ind w:left="426" w:hanging="436"/>
        <w:jc w:val="both"/>
        <w:rPr>
          <w:rFonts w:ascii="Times New Roman" w:eastAsia="Malgun Gothic" w:hAnsi="Times New Roman" w:cs="Times New Roman"/>
          <w:sz w:val="24"/>
          <w:szCs w:val="24"/>
          <w:lang w:val="id-ID" w:eastAsia="ko-KR"/>
        </w:rPr>
      </w:pPr>
      <w:r>
        <w:rPr>
          <w:rFonts w:ascii="Times New Roman" w:eastAsia="Malgun Gothic" w:hAnsi="Times New Roman" w:cs="Times New Roman"/>
          <w:sz w:val="24"/>
          <w:szCs w:val="24"/>
          <w:lang w:val="id-ID" w:eastAsia="ko-KR"/>
        </w:rPr>
        <w:t>Ibu Dr. Nurhayati, M.Hum. selaku Dekan Fakultas Ilmu Budaya Universitas Diponegoro;</w:t>
      </w:r>
    </w:p>
    <w:p w:rsidR="003138F6" w:rsidRPr="00F70968" w:rsidRDefault="003138F6" w:rsidP="002E5778">
      <w:pPr>
        <w:pStyle w:val="ListParagraph"/>
        <w:numPr>
          <w:ilvl w:val="0"/>
          <w:numId w:val="9"/>
        </w:numPr>
        <w:spacing w:after="0" w:line="480" w:lineRule="auto"/>
        <w:ind w:left="426" w:hanging="436"/>
        <w:jc w:val="both"/>
        <w:rPr>
          <w:rFonts w:ascii="Times New Roman" w:eastAsia="Malgun Gothic" w:hAnsi="Times New Roman" w:cs="Times New Roman"/>
          <w:sz w:val="24"/>
          <w:szCs w:val="24"/>
          <w:lang w:val="id-ID" w:eastAsia="ko-KR"/>
        </w:rPr>
      </w:pPr>
      <w:r w:rsidRPr="00F70968">
        <w:rPr>
          <w:rFonts w:ascii="Times New Roman" w:eastAsia="Malgun Gothic" w:hAnsi="Times New Roman" w:cs="Times New Roman"/>
          <w:sz w:val="24"/>
          <w:szCs w:val="24"/>
          <w:lang w:val="id-ID" w:eastAsia="ko-KR"/>
        </w:rPr>
        <w:t>Bapak Budi Mulyadi, S.Pd., M.Hum. selaku Ketua Program Studi S-1 Bahasa dan Kebudayaan Jepang yang selalu memberikan banyak dukungan, kesempatan, kenangan, serta banyak bantuan selama masa studi penulis;</w:t>
      </w:r>
    </w:p>
    <w:p w:rsidR="003138F6" w:rsidRDefault="003138F6" w:rsidP="002E5778">
      <w:pPr>
        <w:pStyle w:val="ListParagraph"/>
        <w:numPr>
          <w:ilvl w:val="0"/>
          <w:numId w:val="9"/>
        </w:numPr>
        <w:spacing w:after="0" w:line="480" w:lineRule="auto"/>
        <w:ind w:left="426" w:hanging="436"/>
        <w:jc w:val="both"/>
        <w:rPr>
          <w:rFonts w:ascii="Times New Roman" w:eastAsia="Malgun Gothic" w:hAnsi="Times New Roman" w:cs="Times New Roman"/>
          <w:sz w:val="24"/>
          <w:szCs w:val="24"/>
          <w:lang w:val="id-ID" w:eastAsia="ko-KR"/>
        </w:rPr>
      </w:pPr>
      <w:r>
        <w:rPr>
          <w:rFonts w:ascii="Times New Roman" w:eastAsia="Malgun Gothic" w:hAnsi="Times New Roman" w:cs="Times New Roman"/>
          <w:sz w:val="24"/>
          <w:szCs w:val="24"/>
          <w:lang w:val="id-ID" w:eastAsia="ko-KR"/>
        </w:rPr>
        <w:t>Ibu Nisia Nur Dwi Agusta, M.Hum., M.Si. selaku Dosen Pembimbing. Terima kasih telah meluangkan waktu, memberikan ilmu, membimbing, dan memberikan arahan</w:t>
      </w:r>
      <w:r w:rsidR="008A0A76">
        <w:rPr>
          <w:rFonts w:ascii="Times New Roman" w:eastAsia="Malgun Gothic" w:hAnsi="Times New Roman" w:cs="Times New Roman"/>
          <w:sz w:val="24"/>
          <w:szCs w:val="24"/>
          <w:lang w:val="id-ID" w:eastAsia="ko-KR"/>
        </w:rPr>
        <w:t>,</w:t>
      </w:r>
      <w:r>
        <w:rPr>
          <w:rFonts w:ascii="Times New Roman" w:eastAsia="Malgun Gothic" w:hAnsi="Times New Roman" w:cs="Times New Roman"/>
          <w:sz w:val="24"/>
          <w:szCs w:val="24"/>
          <w:lang w:val="id-ID" w:eastAsia="ko-KR"/>
        </w:rPr>
        <w:t xml:space="preserve"> serta motivasi</w:t>
      </w:r>
      <w:r w:rsidR="008A0A76">
        <w:rPr>
          <w:rFonts w:ascii="Times New Roman" w:eastAsia="Malgun Gothic" w:hAnsi="Times New Roman" w:cs="Times New Roman"/>
          <w:sz w:val="24"/>
          <w:szCs w:val="24"/>
          <w:lang w:val="id-ID" w:eastAsia="ko-KR"/>
        </w:rPr>
        <w:t xml:space="preserve"> dan</w:t>
      </w:r>
      <w:r>
        <w:rPr>
          <w:rFonts w:ascii="Times New Roman" w:eastAsia="Malgun Gothic" w:hAnsi="Times New Roman" w:cs="Times New Roman"/>
          <w:sz w:val="24"/>
          <w:szCs w:val="24"/>
          <w:lang w:val="id-ID" w:eastAsia="ko-KR"/>
        </w:rPr>
        <w:t xml:space="preserve"> nasihat kepada penulis dengan penuh kesabaran. Semoga </w:t>
      </w:r>
      <w:r>
        <w:rPr>
          <w:rFonts w:ascii="Times New Roman" w:eastAsia="Malgun Gothic" w:hAnsi="Times New Roman" w:cs="Times New Roman"/>
          <w:i/>
          <w:iCs/>
          <w:sz w:val="24"/>
          <w:szCs w:val="24"/>
          <w:lang w:val="id-ID" w:eastAsia="ko-KR"/>
        </w:rPr>
        <w:t xml:space="preserve">Sensei </w:t>
      </w:r>
      <w:r>
        <w:rPr>
          <w:rFonts w:ascii="Times New Roman" w:eastAsia="Malgun Gothic" w:hAnsi="Times New Roman" w:cs="Times New Roman"/>
          <w:sz w:val="24"/>
          <w:szCs w:val="24"/>
          <w:lang w:val="id-ID" w:eastAsia="ko-KR"/>
        </w:rPr>
        <w:t>selalu dalam keadaan sehat dan selalu sukses;</w:t>
      </w:r>
    </w:p>
    <w:p w:rsidR="003138F6" w:rsidRDefault="003138F6" w:rsidP="002E5778">
      <w:pPr>
        <w:pStyle w:val="ListParagraph"/>
        <w:numPr>
          <w:ilvl w:val="0"/>
          <w:numId w:val="9"/>
        </w:numPr>
        <w:spacing w:after="0" w:line="480" w:lineRule="auto"/>
        <w:ind w:left="426" w:hanging="436"/>
        <w:jc w:val="both"/>
        <w:rPr>
          <w:rFonts w:ascii="Times New Roman" w:eastAsia="Malgun Gothic" w:hAnsi="Times New Roman" w:cs="Times New Roman"/>
          <w:sz w:val="24"/>
          <w:szCs w:val="24"/>
          <w:lang w:val="id-ID" w:eastAsia="ko-KR"/>
        </w:rPr>
      </w:pPr>
      <w:r>
        <w:rPr>
          <w:rFonts w:ascii="Times New Roman" w:eastAsia="Malgun Gothic" w:hAnsi="Times New Roman" w:cs="Times New Roman"/>
          <w:sz w:val="24"/>
          <w:szCs w:val="24"/>
          <w:lang w:val="id-ID" w:eastAsia="ko-KR"/>
        </w:rPr>
        <w:t xml:space="preserve">Ibu Reny Wiyatasari, S.S., M.Hum. selaku Dosen Wali. Terima kasih atas segala arahan, motivasi, ilmu, bimbingan, dukungan, serta kesempatan yang telah diberikan kepada penulis. Semoga </w:t>
      </w:r>
      <w:r>
        <w:rPr>
          <w:rFonts w:ascii="Times New Roman" w:eastAsia="Malgun Gothic" w:hAnsi="Times New Roman" w:cs="Times New Roman"/>
          <w:i/>
          <w:iCs/>
          <w:sz w:val="24"/>
          <w:szCs w:val="24"/>
          <w:lang w:val="id-ID" w:eastAsia="ko-KR"/>
        </w:rPr>
        <w:t xml:space="preserve">Sensei </w:t>
      </w:r>
      <w:r>
        <w:rPr>
          <w:rFonts w:ascii="Times New Roman" w:eastAsia="Malgun Gothic" w:hAnsi="Times New Roman" w:cs="Times New Roman"/>
          <w:sz w:val="24"/>
          <w:szCs w:val="24"/>
          <w:lang w:val="id-ID" w:eastAsia="ko-KR"/>
        </w:rPr>
        <w:t>selalu sehat</w:t>
      </w:r>
      <w:r w:rsidR="008A0A76">
        <w:rPr>
          <w:rFonts w:ascii="Times New Roman" w:eastAsia="Malgun Gothic" w:hAnsi="Times New Roman" w:cs="Times New Roman"/>
          <w:sz w:val="24"/>
          <w:szCs w:val="24"/>
          <w:lang w:val="id-ID" w:eastAsia="ko-KR"/>
        </w:rPr>
        <w:t xml:space="preserve"> dan tetap semangat </w:t>
      </w:r>
      <w:r>
        <w:rPr>
          <w:rFonts w:ascii="Times New Roman" w:eastAsia="Malgun Gothic" w:hAnsi="Times New Roman" w:cs="Times New Roman"/>
          <w:sz w:val="24"/>
          <w:szCs w:val="24"/>
          <w:lang w:val="id-ID" w:eastAsia="ko-KR"/>
        </w:rPr>
        <w:t>mengajar mahasiswa;</w:t>
      </w:r>
    </w:p>
    <w:p w:rsidR="003138F6" w:rsidRDefault="003138F6" w:rsidP="002E5778">
      <w:pPr>
        <w:pStyle w:val="ListParagraph"/>
        <w:numPr>
          <w:ilvl w:val="0"/>
          <w:numId w:val="9"/>
        </w:numPr>
        <w:spacing w:after="0" w:line="480" w:lineRule="auto"/>
        <w:ind w:left="426" w:hanging="436"/>
        <w:jc w:val="both"/>
        <w:rPr>
          <w:rFonts w:ascii="Times New Roman" w:eastAsia="Malgun Gothic" w:hAnsi="Times New Roman" w:cs="Times New Roman"/>
          <w:sz w:val="24"/>
          <w:szCs w:val="24"/>
          <w:lang w:val="id-ID" w:eastAsia="ko-KR"/>
        </w:rPr>
      </w:pPr>
      <w:r>
        <w:rPr>
          <w:rFonts w:ascii="Times New Roman" w:eastAsia="Malgun Gothic" w:hAnsi="Times New Roman" w:cs="Times New Roman"/>
          <w:sz w:val="24"/>
          <w:szCs w:val="24"/>
          <w:lang w:val="id-ID" w:eastAsia="ko-KR"/>
        </w:rPr>
        <w:t>Seluruh dosen dan karyawan Program Studi S-1 Bahasa dan Kebudayaan Jepang Universitas Diponegoro. Terima kasih banyak atas segala ilmu dan bimbingan</w:t>
      </w:r>
      <w:r w:rsidR="008A0A76">
        <w:rPr>
          <w:rFonts w:ascii="Times New Roman" w:eastAsia="Malgun Gothic" w:hAnsi="Times New Roman" w:cs="Times New Roman"/>
          <w:sz w:val="24"/>
          <w:szCs w:val="24"/>
          <w:lang w:val="id-ID" w:eastAsia="ko-KR"/>
        </w:rPr>
        <w:t>, motivasi, nasihat, kesempatan, serta juga pengalaman indah</w:t>
      </w:r>
      <w:r>
        <w:rPr>
          <w:rFonts w:ascii="Times New Roman" w:eastAsia="Malgun Gothic" w:hAnsi="Times New Roman" w:cs="Times New Roman"/>
          <w:sz w:val="24"/>
          <w:szCs w:val="24"/>
          <w:lang w:val="id-ID" w:eastAsia="ko-KR"/>
        </w:rPr>
        <w:t xml:space="preserve"> yang </w:t>
      </w:r>
      <w:r>
        <w:rPr>
          <w:rFonts w:ascii="Times New Roman" w:eastAsia="Malgun Gothic" w:hAnsi="Times New Roman" w:cs="Times New Roman"/>
          <w:i/>
          <w:iCs/>
          <w:sz w:val="24"/>
          <w:szCs w:val="24"/>
          <w:lang w:val="id-ID" w:eastAsia="ko-KR"/>
        </w:rPr>
        <w:t xml:space="preserve">Sensei-gata </w:t>
      </w:r>
      <w:r>
        <w:rPr>
          <w:rFonts w:ascii="Times New Roman" w:eastAsia="Malgun Gothic" w:hAnsi="Times New Roman" w:cs="Times New Roman"/>
          <w:sz w:val="24"/>
          <w:szCs w:val="24"/>
          <w:lang w:val="id-ID" w:eastAsia="ko-KR"/>
        </w:rPr>
        <w:t>berikan kepada penulis;</w:t>
      </w:r>
    </w:p>
    <w:p w:rsidR="003138F6" w:rsidRDefault="003138F6" w:rsidP="002E5778">
      <w:pPr>
        <w:pStyle w:val="ListParagraph"/>
        <w:numPr>
          <w:ilvl w:val="0"/>
          <w:numId w:val="9"/>
        </w:numPr>
        <w:spacing w:after="0" w:line="480" w:lineRule="auto"/>
        <w:ind w:left="426" w:hanging="436"/>
        <w:jc w:val="both"/>
        <w:rPr>
          <w:rFonts w:ascii="Times New Roman" w:eastAsia="Malgun Gothic" w:hAnsi="Times New Roman" w:cs="Times New Roman"/>
          <w:sz w:val="24"/>
          <w:szCs w:val="24"/>
          <w:lang w:val="id-ID" w:eastAsia="ko-KR"/>
        </w:rPr>
      </w:pPr>
      <w:r>
        <w:rPr>
          <w:rFonts w:ascii="Times New Roman" w:eastAsia="Malgun Gothic" w:hAnsi="Times New Roman" w:cs="Times New Roman"/>
          <w:sz w:val="24"/>
          <w:szCs w:val="24"/>
          <w:lang w:val="id-ID" w:eastAsia="ko-KR"/>
        </w:rPr>
        <w:lastRenderedPageBreak/>
        <w:t xml:space="preserve">Keluarga tercinta penulis yang senantiasa mendukung dan mendoakan penulis. Terima kasih atas doanya hingga penulis bisa menyelesaikan studi dan kasih </w:t>
      </w:r>
      <w:r w:rsidR="008A0A76">
        <w:rPr>
          <w:rFonts w:ascii="Times New Roman" w:eastAsia="Malgun Gothic" w:hAnsi="Times New Roman" w:cs="Times New Roman"/>
          <w:sz w:val="24"/>
          <w:szCs w:val="24"/>
          <w:lang w:val="id-ID" w:eastAsia="ko-KR"/>
        </w:rPr>
        <w:t>sayang</w:t>
      </w:r>
      <w:r>
        <w:rPr>
          <w:rFonts w:ascii="Times New Roman" w:eastAsia="Malgun Gothic" w:hAnsi="Times New Roman" w:cs="Times New Roman"/>
          <w:sz w:val="24"/>
          <w:szCs w:val="24"/>
          <w:lang w:val="id-ID" w:eastAsia="ko-KR"/>
        </w:rPr>
        <w:t xml:space="preserve"> yang tidak terhingga;</w:t>
      </w:r>
    </w:p>
    <w:p w:rsidR="003138F6" w:rsidRDefault="003138F6" w:rsidP="002E5778">
      <w:pPr>
        <w:pStyle w:val="ListParagraph"/>
        <w:numPr>
          <w:ilvl w:val="0"/>
          <w:numId w:val="9"/>
        </w:numPr>
        <w:spacing w:after="0" w:line="480" w:lineRule="auto"/>
        <w:ind w:left="426" w:hanging="436"/>
        <w:jc w:val="both"/>
        <w:rPr>
          <w:rFonts w:ascii="Times New Roman" w:eastAsia="Malgun Gothic" w:hAnsi="Times New Roman" w:cs="Times New Roman"/>
          <w:sz w:val="24"/>
          <w:szCs w:val="24"/>
          <w:lang w:val="id-ID" w:eastAsia="ko-KR"/>
        </w:rPr>
      </w:pPr>
      <w:r>
        <w:rPr>
          <w:rFonts w:ascii="Times New Roman" w:eastAsia="Malgun Gothic" w:hAnsi="Times New Roman" w:cs="Times New Roman"/>
          <w:sz w:val="24"/>
          <w:szCs w:val="24"/>
          <w:lang w:val="id-ID" w:eastAsia="ko-KR"/>
        </w:rPr>
        <w:t>Sahabat t</w:t>
      </w:r>
      <w:r w:rsidR="00DE3E39">
        <w:rPr>
          <w:rFonts w:ascii="Times New Roman" w:eastAsia="Malgun Gothic" w:hAnsi="Times New Roman" w:cs="Times New Roman"/>
          <w:sz w:val="24"/>
          <w:szCs w:val="24"/>
          <w:lang w:val="id-ID" w:eastAsia="ko-KR"/>
        </w:rPr>
        <w:t>ersayang</w:t>
      </w:r>
      <w:r>
        <w:rPr>
          <w:rFonts w:ascii="Times New Roman" w:eastAsia="Malgun Gothic" w:hAnsi="Times New Roman" w:cs="Times New Roman"/>
          <w:sz w:val="24"/>
          <w:szCs w:val="24"/>
          <w:lang w:val="id-ID" w:eastAsia="ko-KR"/>
        </w:rPr>
        <w:t xml:space="preserve"> yang selalu menemani penulis baik suka dan duka, Nabila Agia Ramadhani. S</w:t>
      </w:r>
      <w:r w:rsidR="000F5B88">
        <w:rPr>
          <w:rFonts w:ascii="Times New Roman" w:eastAsia="Malgun Gothic" w:hAnsi="Times New Roman" w:cs="Times New Roman"/>
          <w:sz w:val="24"/>
          <w:szCs w:val="24"/>
          <w:lang w:val="id-ID" w:eastAsia="ko-KR"/>
        </w:rPr>
        <w:t xml:space="preserve">elamat atas gelar </w:t>
      </w:r>
      <w:r w:rsidR="00D63D9E">
        <w:rPr>
          <w:rFonts w:ascii="Times New Roman" w:eastAsia="Malgun Gothic" w:hAnsi="Times New Roman" w:cs="Times New Roman"/>
          <w:sz w:val="24"/>
          <w:szCs w:val="24"/>
          <w:lang w:val="id-ID" w:eastAsia="ko-KR"/>
        </w:rPr>
        <w:t>sarjananya</w:t>
      </w:r>
      <w:r w:rsidR="000F5B88">
        <w:rPr>
          <w:rFonts w:ascii="Times New Roman" w:eastAsia="Malgun Gothic" w:hAnsi="Times New Roman" w:cs="Times New Roman"/>
          <w:sz w:val="24"/>
          <w:szCs w:val="24"/>
          <w:lang w:val="id-ID" w:eastAsia="ko-KR"/>
        </w:rPr>
        <w:t xml:space="preserve"> di MGSU. S</w:t>
      </w:r>
      <w:r>
        <w:rPr>
          <w:rFonts w:ascii="Times New Roman" w:eastAsia="Malgun Gothic" w:hAnsi="Times New Roman" w:cs="Times New Roman"/>
          <w:sz w:val="24"/>
          <w:szCs w:val="24"/>
          <w:lang w:val="id-ID" w:eastAsia="ko-KR"/>
        </w:rPr>
        <w:t>emoga kesehatan, kesuksesan, dan kebahagiaan senantiasa menemani kita sampai hari tua;</w:t>
      </w:r>
    </w:p>
    <w:p w:rsidR="003138F6" w:rsidRDefault="003138F6" w:rsidP="002E5778">
      <w:pPr>
        <w:pStyle w:val="ListParagraph"/>
        <w:numPr>
          <w:ilvl w:val="0"/>
          <w:numId w:val="9"/>
        </w:numPr>
        <w:spacing w:after="0" w:line="480" w:lineRule="auto"/>
        <w:ind w:left="426" w:hanging="436"/>
        <w:jc w:val="both"/>
        <w:rPr>
          <w:rFonts w:ascii="Times New Roman" w:eastAsia="Malgun Gothic" w:hAnsi="Times New Roman" w:cs="Times New Roman"/>
          <w:sz w:val="24"/>
          <w:szCs w:val="24"/>
          <w:lang w:val="id-ID" w:eastAsia="ko-KR"/>
        </w:rPr>
      </w:pPr>
      <w:r>
        <w:rPr>
          <w:rFonts w:ascii="Times New Roman" w:eastAsia="Malgun Gothic" w:hAnsi="Times New Roman" w:cs="Times New Roman"/>
          <w:sz w:val="24"/>
          <w:szCs w:val="24"/>
          <w:lang w:val="id-ID" w:eastAsia="ko-KR"/>
        </w:rPr>
        <w:t>Sahabat tercinta yang</w:t>
      </w:r>
      <w:r w:rsidR="00DE3E39">
        <w:rPr>
          <w:rFonts w:ascii="Times New Roman" w:eastAsia="Malgun Gothic" w:hAnsi="Times New Roman" w:cs="Times New Roman"/>
          <w:sz w:val="24"/>
          <w:szCs w:val="24"/>
          <w:lang w:val="id-ID" w:eastAsia="ko-KR"/>
        </w:rPr>
        <w:t xml:space="preserve"> setia</w:t>
      </w:r>
      <w:r>
        <w:rPr>
          <w:rFonts w:ascii="Times New Roman" w:eastAsia="Malgun Gothic" w:hAnsi="Times New Roman" w:cs="Times New Roman"/>
          <w:sz w:val="24"/>
          <w:szCs w:val="24"/>
          <w:lang w:val="id-ID" w:eastAsia="ko-KR"/>
        </w:rPr>
        <w:t xml:space="preserve"> menemani penulis sejak SMA; Bile, Chika, Filzah, Gaby, Salsa, Sasi, dan Ode. Terima kasih atas dukungan dan doa kalian</w:t>
      </w:r>
      <w:r w:rsidR="00DE3E39">
        <w:rPr>
          <w:rFonts w:ascii="Times New Roman" w:eastAsia="Malgun Gothic" w:hAnsi="Times New Roman" w:cs="Times New Roman"/>
          <w:sz w:val="24"/>
          <w:szCs w:val="24"/>
          <w:lang w:val="id-ID" w:eastAsia="ko-KR"/>
        </w:rPr>
        <w:t xml:space="preserve">. Berkat kalian penulis </w:t>
      </w:r>
      <w:r>
        <w:rPr>
          <w:rFonts w:ascii="Times New Roman" w:eastAsia="Malgun Gothic" w:hAnsi="Times New Roman" w:cs="Times New Roman"/>
          <w:sz w:val="24"/>
          <w:szCs w:val="24"/>
          <w:lang w:val="id-ID" w:eastAsia="ko-KR"/>
        </w:rPr>
        <w:t>memutuskan berkuliah di Universitas Diponegoro;</w:t>
      </w:r>
    </w:p>
    <w:p w:rsidR="00911D91" w:rsidRDefault="003138F6" w:rsidP="00911D91">
      <w:pPr>
        <w:pStyle w:val="ListParagraph"/>
        <w:numPr>
          <w:ilvl w:val="0"/>
          <w:numId w:val="9"/>
        </w:numPr>
        <w:spacing w:after="0" w:line="480" w:lineRule="auto"/>
        <w:ind w:left="426" w:hanging="436"/>
        <w:jc w:val="both"/>
        <w:rPr>
          <w:rFonts w:ascii="Times New Roman" w:eastAsia="Malgun Gothic" w:hAnsi="Times New Roman" w:cs="Times New Roman"/>
          <w:sz w:val="24"/>
          <w:szCs w:val="24"/>
          <w:lang w:val="id-ID" w:eastAsia="ko-KR"/>
        </w:rPr>
      </w:pPr>
      <w:r>
        <w:rPr>
          <w:rFonts w:ascii="Times New Roman" w:eastAsia="Malgun Gothic" w:hAnsi="Times New Roman" w:cs="Times New Roman"/>
          <w:sz w:val="24"/>
          <w:szCs w:val="24"/>
          <w:lang w:val="id-ID" w:eastAsia="ko-KR"/>
        </w:rPr>
        <w:t>Teman-teman terdekat penulis di jurusan;</w:t>
      </w:r>
      <w:r w:rsidR="00DB64BF">
        <w:rPr>
          <w:rFonts w:ascii="Times New Roman" w:eastAsia="Malgun Gothic" w:hAnsi="Times New Roman" w:cs="Times New Roman"/>
          <w:sz w:val="24"/>
          <w:szCs w:val="24"/>
          <w:lang w:val="id-ID" w:eastAsia="ko-KR"/>
        </w:rPr>
        <w:t xml:space="preserve"> Errica, Naila, Deva, Dwinda, Gresia, </w:t>
      </w:r>
      <w:r w:rsidR="00D161F2">
        <w:rPr>
          <w:rFonts w:ascii="Times New Roman" w:eastAsia="Malgun Gothic" w:hAnsi="Times New Roman" w:cs="Times New Roman"/>
          <w:sz w:val="24"/>
          <w:szCs w:val="24"/>
          <w:lang w:val="en-US" w:eastAsia="ko-KR"/>
        </w:rPr>
        <w:t xml:space="preserve">Aul, Salma, </w:t>
      </w:r>
      <w:r w:rsidR="00D161F2">
        <w:rPr>
          <w:rFonts w:ascii="Times New Roman" w:eastAsia="Malgun Gothic" w:hAnsi="Times New Roman" w:cs="Times New Roman"/>
          <w:sz w:val="24"/>
          <w:szCs w:val="24"/>
          <w:lang w:val="id-ID" w:eastAsia="ko-KR"/>
        </w:rPr>
        <w:t>Naffa</w:t>
      </w:r>
      <w:r w:rsidR="00D161F2">
        <w:rPr>
          <w:rFonts w:ascii="Times New Roman" w:eastAsia="Malgun Gothic" w:hAnsi="Times New Roman" w:cs="Times New Roman"/>
          <w:sz w:val="24"/>
          <w:szCs w:val="24"/>
          <w:lang w:val="en-US" w:eastAsia="ko-KR"/>
        </w:rPr>
        <w:t xml:space="preserve">, </w:t>
      </w:r>
      <w:r w:rsidR="00DB64BF">
        <w:rPr>
          <w:rFonts w:ascii="Times New Roman" w:eastAsia="Malgun Gothic" w:hAnsi="Times New Roman" w:cs="Times New Roman"/>
          <w:sz w:val="24"/>
          <w:szCs w:val="24"/>
          <w:lang w:val="id-ID" w:eastAsia="ko-KR"/>
        </w:rPr>
        <w:t xml:space="preserve">Adam, Akmal, </w:t>
      </w:r>
      <w:r w:rsidR="00D161F2">
        <w:rPr>
          <w:rFonts w:ascii="Times New Roman" w:eastAsia="Malgun Gothic" w:hAnsi="Times New Roman" w:cs="Times New Roman"/>
          <w:sz w:val="24"/>
          <w:szCs w:val="24"/>
          <w:lang w:val="en-US" w:eastAsia="ko-KR"/>
        </w:rPr>
        <w:t>dan E</w:t>
      </w:r>
      <w:r w:rsidR="00D161F2">
        <w:rPr>
          <w:rFonts w:ascii="Times New Roman" w:eastAsia="Malgun Gothic" w:hAnsi="Times New Roman" w:cs="Times New Roman"/>
          <w:sz w:val="24"/>
          <w:szCs w:val="24"/>
          <w:lang w:val="id-ID" w:eastAsia="ko-KR"/>
        </w:rPr>
        <w:t>ky</w:t>
      </w:r>
      <w:r>
        <w:rPr>
          <w:rFonts w:ascii="Times New Roman" w:eastAsia="Malgun Gothic" w:hAnsi="Times New Roman" w:cs="Times New Roman"/>
          <w:sz w:val="24"/>
          <w:szCs w:val="24"/>
          <w:lang w:val="id-ID" w:eastAsia="ko-KR"/>
        </w:rPr>
        <w:t>. Terima kasih banyak atas suka citanya selama perkuliahan</w:t>
      </w:r>
      <w:r w:rsidR="00DB64BF">
        <w:rPr>
          <w:rFonts w:ascii="Times New Roman" w:eastAsia="Malgun Gothic" w:hAnsi="Times New Roman" w:cs="Times New Roman"/>
          <w:sz w:val="24"/>
          <w:szCs w:val="24"/>
          <w:lang w:val="id-ID" w:eastAsia="ko-KR"/>
        </w:rPr>
        <w:t>.K</w:t>
      </w:r>
      <w:r>
        <w:rPr>
          <w:rFonts w:ascii="Times New Roman" w:eastAsia="Malgun Gothic" w:hAnsi="Times New Roman" w:cs="Times New Roman"/>
          <w:sz w:val="24"/>
          <w:szCs w:val="24"/>
          <w:lang w:val="id-ID" w:eastAsia="ko-KR"/>
        </w:rPr>
        <w:t xml:space="preserve">esuksesan </w:t>
      </w:r>
      <w:r w:rsidR="00DB64BF">
        <w:rPr>
          <w:rFonts w:ascii="Times New Roman" w:eastAsia="Malgun Gothic" w:hAnsi="Times New Roman" w:cs="Times New Roman"/>
          <w:sz w:val="24"/>
          <w:szCs w:val="24"/>
          <w:lang w:val="id-ID" w:eastAsia="ko-KR"/>
        </w:rPr>
        <w:t xml:space="preserve">pasti </w:t>
      </w:r>
      <w:r>
        <w:rPr>
          <w:rFonts w:ascii="Times New Roman" w:eastAsia="Malgun Gothic" w:hAnsi="Times New Roman" w:cs="Times New Roman"/>
          <w:sz w:val="24"/>
          <w:szCs w:val="24"/>
          <w:lang w:val="id-ID" w:eastAsia="ko-KR"/>
        </w:rPr>
        <w:t>menunggu kita di depan;</w:t>
      </w:r>
    </w:p>
    <w:p w:rsidR="00102D9A" w:rsidRPr="00911D91" w:rsidRDefault="002826CF" w:rsidP="00911D91">
      <w:pPr>
        <w:pStyle w:val="ListParagraph"/>
        <w:numPr>
          <w:ilvl w:val="0"/>
          <w:numId w:val="9"/>
        </w:numPr>
        <w:spacing w:after="0" w:line="480" w:lineRule="auto"/>
        <w:ind w:left="426" w:hanging="436"/>
        <w:jc w:val="both"/>
        <w:rPr>
          <w:rFonts w:ascii="Times New Roman" w:eastAsia="Malgun Gothic" w:hAnsi="Times New Roman" w:cs="Times New Roman"/>
          <w:sz w:val="24"/>
          <w:szCs w:val="24"/>
          <w:lang w:val="id-ID" w:eastAsia="ko-KR"/>
        </w:rPr>
      </w:pPr>
      <w:r>
        <w:rPr>
          <w:rFonts w:ascii="Times New Roman" w:eastAsia="Malgun Gothic" w:hAnsi="Times New Roman" w:cs="Times New Roman"/>
          <w:sz w:val="24"/>
          <w:szCs w:val="24"/>
          <w:lang w:val="id-ID" w:eastAsia="ko-KR"/>
        </w:rPr>
        <w:t>Aris Porwanto yang selalu mendukung, menyemangati, dan sabar mendengarkan keluh-kesah penuli</w:t>
      </w:r>
      <w:r w:rsidR="00C947CB" w:rsidRPr="00D15993">
        <w:rPr>
          <w:rFonts w:ascii="Times New Roman" w:eastAsia="Malgun Gothic" w:hAnsi="Times New Roman" w:cs="Times New Roman"/>
          <w:sz w:val="24"/>
          <w:szCs w:val="24"/>
          <w:lang w:val="id-ID" w:eastAsia="ko-KR"/>
        </w:rPr>
        <w:t>s</w:t>
      </w:r>
      <w:r w:rsidR="009772EE">
        <w:rPr>
          <w:rFonts w:ascii="Times New Roman" w:eastAsia="Malgun Gothic" w:hAnsi="Times New Roman" w:cs="Times New Roman"/>
          <w:sz w:val="24"/>
          <w:szCs w:val="24"/>
          <w:lang w:val="id-ID" w:eastAsia="ko-KR"/>
        </w:rPr>
        <w:t xml:space="preserve"> baik ketika menulis skripsi maupun nanti </w:t>
      </w:r>
      <w:r w:rsidR="006A4322" w:rsidRPr="006A4322">
        <w:rPr>
          <w:rFonts w:ascii="Times New Roman" w:eastAsia="Malgun Gothic" w:hAnsi="Times New Roman" w:cs="Times New Roman"/>
          <w:sz w:val="24"/>
          <w:szCs w:val="24"/>
          <w:lang w:val="id-ID" w:eastAsia="ko-KR"/>
        </w:rPr>
        <w:t xml:space="preserve">jika </w:t>
      </w:r>
      <w:r w:rsidR="00D15993">
        <w:rPr>
          <w:rFonts w:ascii="Times New Roman" w:eastAsia="Malgun Gothic" w:hAnsi="Times New Roman" w:cs="Times New Roman"/>
          <w:sz w:val="24"/>
          <w:szCs w:val="24"/>
          <w:lang w:val="id-ID" w:eastAsia="ko-KR"/>
        </w:rPr>
        <w:t>ditakdirkan untuk bersama seumur hidup</w:t>
      </w:r>
      <w:r w:rsidR="00102D9A">
        <w:rPr>
          <w:rFonts w:ascii="Times New Roman" w:eastAsia="Malgun Gothic" w:hAnsi="Times New Roman" w:cs="Times New Roman"/>
          <w:sz w:val="24"/>
          <w:szCs w:val="24"/>
          <w:lang w:val="id-ID" w:eastAsia="ko-KR"/>
        </w:rPr>
        <w:t>;</w:t>
      </w:r>
    </w:p>
    <w:p w:rsidR="00123C39" w:rsidRDefault="00123C39" w:rsidP="002E5778">
      <w:pPr>
        <w:pStyle w:val="ListParagraph"/>
        <w:numPr>
          <w:ilvl w:val="0"/>
          <w:numId w:val="9"/>
        </w:numPr>
        <w:spacing w:after="0" w:line="480" w:lineRule="auto"/>
        <w:ind w:left="426" w:hanging="436"/>
        <w:jc w:val="both"/>
        <w:rPr>
          <w:rFonts w:ascii="Times New Roman" w:eastAsia="Malgun Gothic" w:hAnsi="Times New Roman" w:cs="Times New Roman"/>
          <w:sz w:val="24"/>
          <w:szCs w:val="24"/>
          <w:lang w:val="id-ID" w:eastAsia="ko-KR"/>
        </w:rPr>
      </w:pPr>
      <w:r>
        <w:rPr>
          <w:rFonts w:ascii="Times New Roman" w:eastAsia="Malgun Gothic" w:hAnsi="Times New Roman" w:cs="Times New Roman"/>
          <w:sz w:val="24"/>
          <w:szCs w:val="24"/>
          <w:lang w:val="id-ID" w:eastAsia="ko-KR"/>
        </w:rPr>
        <w:t>Seluruh rekan kerja di LPK Martani</w:t>
      </w:r>
      <w:r w:rsidR="00D15993">
        <w:rPr>
          <w:rFonts w:ascii="Times New Roman" w:eastAsia="Malgun Gothic" w:hAnsi="Times New Roman" w:cs="Times New Roman"/>
          <w:sz w:val="24"/>
          <w:szCs w:val="24"/>
          <w:lang w:val="id-ID" w:eastAsia="ko-KR"/>
        </w:rPr>
        <w:t xml:space="preserve">, Semarang. </w:t>
      </w:r>
      <w:r>
        <w:rPr>
          <w:rFonts w:ascii="Times New Roman" w:eastAsia="Malgun Gothic" w:hAnsi="Times New Roman" w:cs="Times New Roman"/>
          <w:sz w:val="24"/>
          <w:szCs w:val="24"/>
          <w:lang w:val="id-ID" w:eastAsia="ko-KR"/>
        </w:rPr>
        <w:t>Tidak lupa murid-murid tercinta penulis, yaitu dari Kelas Kiso 8 hingga Kiso 14 dan Kelas Hayabusha hingga Kelas Tottori, serta Kelas Yamaguchi;</w:t>
      </w:r>
    </w:p>
    <w:p w:rsidR="003138F6" w:rsidRDefault="003138F6" w:rsidP="002E5778">
      <w:pPr>
        <w:pStyle w:val="ListParagraph"/>
        <w:numPr>
          <w:ilvl w:val="0"/>
          <w:numId w:val="9"/>
        </w:numPr>
        <w:spacing w:after="0" w:line="480" w:lineRule="auto"/>
        <w:ind w:left="426" w:hanging="436"/>
        <w:jc w:val="both"/>
        <w:rPr>
          <w:rFonts w:ascii="Times New Roman" w:eastAsia="Malgun Gothic" w:hAnsi="Times New Roman" w:cs="Times New Roman"/>
          <w:sz w:val="24"/>
          <w:szCs w:val="24"/>
          <w:lang w:val="id-ID" w:eastAsia="ko-KR"/>
        </w:rPr>
      </w:pPr>
      <w:r>
        <w:rPr>
          <w:rFonts w:ascii="Times New Roman" w:eastAsia="Malgun Gothic" w:hAnsi="Times New Roman" w:cs="Times New Roman"/>
          <w:sz w:val="24"/>
          <w:szCs w:val="24"/>
          <w:lang w:val="id-ID" w:eastAsia="ko-KR"/>
        </w:rPr>
        <w:t xml:space="preserve">Pengurus HIMAWARI periode 2021, khususnya keluarga Badan Pengurus Harian </w:t>
      </w:r>
      <w:r w:rsidR="00A15068">
        <w:rPr>
          <w:rFonts w:ascii="Times New Roman" w:eastAsia="Malgun Gothic" w:hAnsi="Times New Roman" w:cs="Times New Roman"/>
          <w:sz w:val="24"/>
          <w:szCs w:val="24"/>
          <w:lang w:val="id-ID" w:eastAsia="ko-KR"/>
        </w:rPr>
        <w:t>tercinta</w:t>
      </w:r>
      <w:r>
        <w:rPr>
          <w:rFonts w:ascii="Times New Roman" w:eastAsia="Malgun Gothic" w:hAnsi="Times New Roman" w:cs="Times New Roman"/>
          <w:sz w:val="24"/>
          <w:szCs w:val="24"/>
          <w:lang w:val="id-ID" w:eastAsia="ko-KR"/>
        </w:rPr>
        <w:t xml:space="preserve">; Adam yang bersedia menjadi wakil </w:t>
      </w:r>
      <w:r w:rsidR="00C01640">
        <w:rPr>
          <w:rFonts w:ascii="Times New Roman" w:eastAsia="Malgun Gothic" w:hAnsi="Times New Roman" w:cs="Times New Roman"/>
          <w:sz w:val="24"/>
          <w:szCs w:val="24"/>
          <w:lang w:val="id-ID" w:eastAsia="ko-KR"/>
        </w:rPr>
        <w:t>ketua</w:t>
      </w:r>
      <w:r w:rsidR="00534246">
        <w:rPr>
          <w:rFonts w:ascii="Times New Roman" w:eastAsia="Malgun Gothic" w:hAnsi="Times New Roman" w:cs="Times New Roman"/>
          <w:sz w:val="24"/>
          <w:szCs w:val="24"/>
          <w:lang w:val="id-ID" w:eastAsia="ko-KR"/>
        </w:rPr>
        <w:t xml:space="preserve">; </w:t>
      </w:r>
      <w:r>
        <w:rPr>
          <w:rFonts w:ascii="Times New Roman" w:eastAsia="Malgun Gothic" w:hAnsi="Times New Roman" w:cs="Times New Roman"/>
          <w:sz w:val="24"/>
          <w:szCs w:val="24"/>
          <w:lang w:val="id-ID" w:eastAsia="ko-KR"/>
        </w:rPr>
        <w:t xml:space="preserve">Deva, Yolanda, Naila, Shofi, Akmal, Dwinda, Azis, dan Errica, yang </w:t>
      </w:r>
      <w:r w:rsidR="00534246">
        <w:rPr>
          <w:rFonts w:ascii="Times New Roman" w:eastAsia="Malgun Gothic" w:hAnsi="Times New Roman" w:cs="Times New Roman"/>
          <w:sz w:val="24"/>
          <w:szCs w:val="24"/>
          <w:lang w:val="id-ID" w:eastAsia="ko-KR"/>
        </w:rPr>
        <w:t xml:space="preserve">berkenan meluangkan waktunya </w:t>
      </w:r>
      <w:r>
        <w:rPr>
          <w:rFonts w:ascii="Times New Roman" w:eastAsia="Malgun Gothic" w:hAnsi="Times New Roman" w:cs="Times New Roman"/>
          <w:sz w:val="24"/>
          <w:szCs w:val="24"/>
          <w:lang w:val="id-ID" w:eastAsia="ko-KR"/>
        </w:rPr>
        <w:t xml:space="preserve">untuk bekerja selama satu periode sampai lelah. Tidak lupa </w:t>
      </w:r>
      <w:r w:rsidR="00102D9A">
        <w:rPr>
          <w:rFonts w:ascii="Times New Roman" w:eastAsia="Malgun Gothic" w:hAnsi="Times New Roman" w:cs="Times New Roman"/>
          <w:sz w:val="24"/>
          <w:szCs w:val="24"/>
          <w:lang w:val="id-ID" w:eastAsia="ko-KR"/>
        </w:rPr>
        <w:t>seluruh</w:t>
      </w:r>
      <w:r>
        <w:rPr>
          <w:rFonts w:ascii="Times New Roman" w:eastAsia="Malgun Gothic" w:hAnsi="Times New Roman" w:cs="Times New Roman"/>
          <w:sz w:val="24"/>
          <w:szCs w:val="24"/>
          <w:lang w:val="id-ID" w:eastAsia="ko-KR"/>
        </w:rPr>
        <w:t xml:space="preserve"> pengurus, baik dari staf ahli hingga staf muda</w:t>
      </w:r>
      <w:r w:rsidR="00C01640">
        <w:rPr>
          <w:rFonts w:ascii="Times New Roman" w:eastAsia="Malgun Gothic" w:hAnsi="Times New Roman" w:cs="Times New Roman"/>
          <w:sz w:val="24"/>
          <w:szCs w:val="24"/>
          <w:lang w:val="id-ID" w:eastAsia="ko-KR"/>
        </w:rPr>
        <w:t>;</w:t>
      </w:r>
    </w:p>
    <w:p w:rsidR="003138F6" w:rsidRDefault="003138F6" w:rsidP="002E5778">
      <w:pPr>
        <w:pStyle w:val="ListParagraph"/>
        <w:numPr>
          <w:ilvl w:val="0"/>
          <w:numId w:val="9"/>
        </w:numPr>
        <w:spacing w:after="0" w:line="480" w:lineRule="auto"/>
        <w:ind w:left="426" w:hanging="436"/>
        <w:jc w:val="both"/>
        <w:rPr>
          <w:rFonts w:ascii="Times New Roman" w:eastAsia="Malgun Gothic" w:hAnsi="Times New Roman" w:cs="Times New Roman"/>
          <w:sz w:val="24"/>
          <w:szCs w:val="24"/>
          <w:lang w:val="id-ID" w:eastAsia="ko-KR"/>
        </w:rPr>
      </w:pPr>
      <w:r>
        <w:rPr>
          <w:rFonts w:ascii="Times New Roman" w:eastAsia="Malgun Gothic" w:hAnsi="Times New Roman" w:cs="Times New Roman"/>
          <w:sz w:val="24"/>
          <w:szCs w:val="24"/>
          <w:lang w:val="id-ID" w:eastAsia="ko-KR"/>
        </w:rPr>
        <w:lastRenderedPageBreak/>
        <w:t xml:space="preserve">Panitia ORENJI 2021 yang telah meluangkan </w:t>
      </w:r>
      <w:r w:rsidR="005D6011" w:rsidRPr="0042369D">
        <w:rPr>
          <w:rFonts w:ascii="Times New Roman" w:eastAsia="Malgun Gothic" w:hAnsi="Times New Roman" w:cs="Times New Roman"/>
          <w:sz w:val="24"/>
          <w:szCs w:val="24"/>
          <w:lang w:val="id-ID" w:eastAsia="ko-KR"/>
        </w:rPr>
        <w:t>waktu dan tenaganya untuk</w:t>
      </w:r>
      <w:r>
        <w:rPr>
          <w:rFonts w:ascii="Times New Roman" w:eastAsia="Malgun Gothic" w:hAnsi="Times New Roman" w:cs="Times New Roman"/>
          <w:sz w:val="24"/>
          <w:szCs w:val="24"/>
          <w:lang w:val="id-ID" w:eastAsia="ko-KR"/>
        </w:rPr>
        <w:t xml:space="preserve"> acara ORENJI yang dilaksanakan secara daring pertama kali;</w:t>
      </w:r>
    </w:p>
    <w:p w:rsidR="003138F6" w:rsidRDefault="003138F6" w:rsidP="002E5778">
      <w:pPr>
        <w:pStyle w:val="ListParagraph"/>
        <w:numPr>
          <w:ilvl w:val="0"/>
          <w:numId w:val="9"/>
        </w:numPr>
        <w:spacing w:after="0" w:line="480" w:lineRule="auto"/>
        <w:ind w:left="426" w:hanging="436"/>
        <w:jc w:val="both"/>
        <w:rPr>
          <w:rFonts w:ascii="Times New Roman" w:eastAsia="Malgun Gothic" w:hAnsi="Times New Roman" w:cs="Times New Roman"/>
          <w:sz w:val="24"/>
          <w:szCs w:val="24"/>
          <w:lang w:val="id-ID" w:eastAsia="ko-KR"/>
        </w:rPr>
      </w:pPr>
      <w:r>
        <w:rPr>
          <w:rFonts w:ascii="Times New Roman" w:eastAsia="Malgun Gothic" w:hAnsi="Times New Roman" w:cs="Times New Roman"/>
          <w:sz w:val="24"/>
          <w:szCs w:val="24"/>
          <w:lang w:val="id-ID" w:eastAsia="ko-KR"/>
        </w:rPr>
        <w:t>Teman-teman seperjuangan KKN Tim I Universitas Diponegoro Tahun 2022/2023 Desa Lawu, Kabupaten Sukoharjo. Terima kasih atas suka dan dukanya selama kegiatan KKN. Sukses senantiasa menemani kita semua;</w:t>
      </w:r>
    </w:p>
    <w:p w:rsidR="003138F6" w:rsidRDefault="003138F6" w:rsidP="002E5778">
      <w:pPr>
        <w:pStyle w:val="ListParagraph"/>
        <w:numPr>
          <w:ilvl w:val="0"/>
          <w:numId w:val="9"/>
        </w:numPr>
        <w:spacing w:after="0" w:line="480" w:lineRule="auto"/>
        <w:ind w:left="426" w:hanging="436"/>
        <w:jc w:val="both"/>
        <w:rPr>
          <w:rFonts w:ascii="Times New Roman" w:eastAsia="Malgun Gothic" w:hAnsi="Times New Roman" w:cs="Times New Roman"/>
          <w:sz w:val="24"/>
          <w:szCs w:val="24"/>
          <w:lang w:val="id-ID" w:eastAsia="ko-KR"/>
        </w:rPr>
      </w:pPr>
      <w:r>
        <w:rPr>
          <w:rFonts w:ascii="Times New Roman" w:eastAsia="Malgun Gothic" w:hAnsi="Times New Roman" w:cs="Times New Roman"/>
          <w:sz w:val="24"/>
          <w:szCs w:val="24"/>
          <w:lang w:val="id-ID" w:eastAsia="ko-KR"/>
        </w:rPr>
        <w:t>Seluruh rekan mahasiswa S-1 Bahasa dan Kebudayaan Jepang angkatan 2019. Mari berjuang menghadapi langkah selanjutnya dalam kehidupan;</w:t>
      </w:r>
    </w:p>
    <w:p w:rsidR="003138F6" w:rsidRDefault="003138F6" w:rsidP="002E5778">
      <w:pPr>
        <w:pStyle w:val="ListParagraph"/>
        <w:numPr>
          <w:ilvl w:val="0"/>
          <w:numId w:val="9"/>
        </w:numPr>
        <w:spacing w:after="0" w:line="480" w:lineRule="auto"/>
        <w:ind w:left="426" w:hanging="436"/>
        <w:jc w:val="both"/>
        <w:rPr>
          <w:rFonts w:ascii="Times New Roman" w:eastAsia="Malgun Gothic" w:hAnsi="Times New Roman" w:cs="Times New Roman"/>
          <w:sz w:val="24"/>
          <w:szCs w:val="24"/>
          <w:lang w:val="id-ID" w:eastAsia="ko-KR"/>
        </w:rPr>
      </w:pPr>
      <w:r>
        <w:rPr>
          <w:rFonts w:ascii="Times New Roman" w:eastAsia="Malgun Gothic" w:hAnsi="Times New Roman" w:cs="Times New Roman"/>
          <w:sz w:val="24"/>
          <w:szCs w:val="24"/>
          <w:lang w:val="id-ID" w:eastAsia="ko-KR"/>
        </w:rPr>
        <w:t>HIGHLIGHT dan Apink yang setia menemani penuli</w:t>
      </w:r>
      <w:r w:rsidR="002E5778">
        <w:rPr>
          <w:rFonts w:ascii="Times New Roman" w:eastAsia="Malgun Gothic" w:hAnsi="Times New Roman" w:cs="Times New Roman"/>
          <w:sz w:val="24"/>
          <w:szCs w:val="24"/>
          <w:lang w:val="id-ID" w:eastAsia="ko-KR"/>
        </w:rPr>
        <w:t>s dengan lagunya</w:t>
      </w:r>
      <w:r>
        <w:rPr>
          <w:rFonts w:ascii="Times New Roman" w:eastAsia="Malgun Gothic" w:hAnsi="Times New Roman" w:cs="Times New Roman"/>
          <w:sz w:val="24"/>
          <w:szCs w:val="24"/>
          <w:lang w:val="id-ID" w:eastAsia="ko-KR"/>
        </w:rPr>
        <w:t>; dan</w:t>
      </w:r>
    </w:p>
    <w:p w:rsidR="003138F6" w:rsidRDefault="003138F6" w:rsidP="002E5778">
      <w:pPr>
        <w:pStyle w:val="ListParagraph"/>
        <w:numPr>
          <w:ilvl w:val="0"/>
          <w:numId w:val="9"/>
        </w:numPr>
        <w:spacing w:after="0" w:line="480" w:lineRule="auto"/>
        <w:ind w:left="426" w:hanging="436"/>
        <w:jc w:val="both"/>
        <w:rPr>
          <w:rFonts w:ascii="Times New Roman" w:eastAsia="Malgun Gothic" w:hAnsi="Times New Roman" w:cs="Times New Roman"/>
          <w:sz w:val="24"/>
          <w:szCs w:val="24"/>
          <w:lang w:val="id-ID" w:eastAsia="ko-KR"/>
        </w:rPr>
      </w:pPr>
      <w:r>
        <w:rPr>
          <w:rFonts w:ascii="Times New Roman" w:eastAsia="Malgun Gothic" w:hAnsi="Times New Roman" w:cs="Times New Roman"/>
          <w:sz w:val="24"/>
          <w:szCs w:val="24"/>
          <w:lang w:val="id-ID" w:eastAsia="ko-KR"/>
        </w:rPr>
        <w:t xml:space="preserve">Terakhir, </w:t>
      </w:r>
      <w:r w:rsidR="00235819">
        <w:rPr>
          <w:rFonts w:ascii="Times New Roman" w:eastAsia="Malgun Gothic" w:hAnsi="Times New Roman" w:cs="Times New Roman"/>
          <w:sz w:val="24"/>
          <w:szCs w:val="24"/>
          <w:lang w:val="id-ID" w:eastAsia="ko-KR"/>
        </w:rPr>
        <w:t xml:space="preserve">khususnya untuk </w:t>
      </w:r>
      <w:r>
        <w:rPr>
          <w:rFonts w:ascii="Times New Roman" w:eastAsia="Malgun Gothic" w:hAnsi="Times New Roman" w:cs="Times New Roman"/>
          <w:sz w:val="24"/>
          <w:szCs w:val="24"/>
          <w:lang w:val="id-ID" w:eastAsia="ko-KR"/>
        </w:rPr>
        <w:t>miHoYo yang</w:t>
      </w:r>
      <w:r w:rsidR="001414BE">
        <w:rPr>
          <w:rFonts w:ascii="Times New Roman" w:eastAsia="Malgun Gothic" w:hAnsi="Times New Roman" w:cs="Times New Roman"/>
          <w:sz w:val="24"/>
          <w:szCs w:val="24"/>
          <w:lang w:val="id-ID" w:eastAsia="ko-KR"/>
        </w:rPr>
        <w:t xml:space="preserve"> telah menciptakan</w:t>
      </w:r>
      <w:r w:rsidR="008C6421">
        <w:rPr>
          <w:rFonts w:ascii="Times New Roman" w:eastAsia="Malgun Gothic" w:hAnsi="Times New Roman" w:cs="Times New Roman"/>
          <w:sz w:val="24"/>
          <w:szCs w:val="24"/>
          <w:lang w:val="id-ID" w:eastAsia="ko-KR"/>
        </w:rPr>
        <w:t xml:space="preserve"> gim yang luar biasa indah, yaitu </w:t>
      </w:r>
      <w:r>
        <w:rPr>
          <w:rFonts w:ascii="Times New Roman" w:eastAsia="Malgun Gothic" w:hAnsi="Times New Roman" w:cs="Times New Roman"/>
          <w:sz w:val="24"/>
          <w:szCs w:val="24"/>
          <w:lang w:val="id-ID" w:eastAsia="ko-KR"/>
        </w:rPr>
        <w:t xml:space="preserve">Genshin Impact </w:t>
      </w:r>
      <w:r w:rsidR="001414BE">
        <w:rPr>
          <w:rFonts w:ascii="Times New Roman" w:eastAsia="Malgun Gothic" w:hAnsi="Times New Roman" w:cs="Times New Roman"/>
          <w:sz w:val="24"/>
          <w:szCs w:val="24"/>
          <w:lang w:val="id-ID" w:eastAsia="ko-KR"/>
        </w:rPr>
        <w:t>dan</w:t>
      </w:r>
      <w:r>
        <w:rPr>
          <w:rFonts w:ascii="Times New Roman" w:eastAsia="Malgun Gothic" w:hAnsi="Times New Roman" w:cs="Times New Roman"/>
          <w:sz w:val="24"/>
          <w:szCs w:val="24"/>
          <w:lang w:val="id-ID" w:eastAsia="ko-KR"/>
        </w:rPr>
        <w:t xml:space="preserve"> karakter bernama Lumine</w:t>
      </w:r>
      <w:r w:rsidR="008C6421">
        <w:rPr>
          <w:rFonts w:ascii="Times New Roman" w:eastAsia="Malgun Gothic" w:hAnsi="Times New Roman" w:cs="Times New Roman"/>
          <w:sz w:val="24"/>
          <w:szCs w:val="24"/>
          <w:lang w:val="id-ID" w:eastAsia="ko-KR"/>
        </w:rPr>
        <w:t>.</w:t>
      </w:r>
    </w:p>
    <w:p w:rsidR="003138F6" w:rsidRDefault="003138F6" w:rsidP="002E5778">
      <w:pPr>
        <w:spacing w:after="0" w:line="480" w:lineRule="auto"/>
        <w:ind w:left="-10"/>
        <w:jc w:val="both"/>
        <w:rPr>
          <w:rFonts w:ascii="Times New Roman" w:eastAsia="Malgun Gothic" w:hAnsi="Times New Roman" w:cs="Times New Roman"/>
          <w:sz w:val="24"/>
          <w:szCs w:val="24"/>
          <w:lang w:val="id-ID" w:eastAsia="ko-KR"/>
        </w:rPr>
      </w:pPr>
      <w:r>
        <w:rPr>
          <w:rFonts w:ascii="Times New Roman" w:eastAsia="Malgun Gothic" w:hAnsi="Times New Roman" w:cs="Times New Roman"/>
          <w:sz w:val="24"/>
          <w:szCs w:val="24"/>
          <w:lang w:val="id-ID" w:eastAsia="ko-KR"/>
        </w:rPr>
        <w:t>Penul</w:t>
      </w:r>
      <w:r w:rsidR="002E5778">
        <w:rPr>
          <w:rFonts w:ascii="Times New Roman" w:eastAsia="Malgun Gothic" w:hAnsi="Times New Roman" w:cs="Times New Roman"/>
          <w:sz w:val="24"/>
          <w:szCs w:val="24"/>
          <w:lang w:val="id-ID" w:eastAsia="ko-KR"/>
        </w:rPr>
        <w:t xml:space="preserve">is menyadari bahwa penulisan skripsi ini masih jauh dari kata sempurna. </w:t>
      </w:r>
      <w:r>
        <w:rPr>
          <w:rFonts w:ascii="Times New Roman" w:eastAsia="Malgun Gothic" w:hAnsi="Times New Roman" w:cs="Times New Roman"/>
          <w:sz w:val="24"/>
          <w:szCs w:val="24"/>
          <w:lang w:val="id-ID" w:eastAsia="ko-KR"/>
        </w:rPr>
        <w:t>Maka dari itu, penulis mengharapkan kritik dan saran dari pembaca guna perbaikan pada waktu yang akan datang.</w:t>
      </w:r>
    </w:p>
    <w:p w:rsidR="003138F6" w:rsidRDefault="003138F6" w:rsidP="002E5778">
      <w:pPr>
        <w:spacing w:after="0" w:line="480" w:lineRule="auto"/>
        <w:ind w:left="-10"/>
        <w:jc w:val="both"/>
        <w:rPr>
          <w:rFonts w:ascii="Times New Roman" w:eastAsia="Malgun Gothic" w:hAnsi="Times New Roman" w:cs="Times New Roman"/>
          <w:sz w:val="24"/>
          <w:szCs w:val="24"/>
          <w:lang w:val="id-ID" w:eastAsia="ko-KR"/>
        </w:rPr>
      </w:pPr>
    </w:p>
    <w:p w:rsidR="00286F90" w:rsidRDefault="00286F90" w:rsidP="002E5778">
      <w:pPr>
        <w:spacing w:after="0" w:line="480" w:lineRule="auto"/>
        <w:ind w:left="-10"/>
        <w:jc w:val="both"/>
        <w:rPr>
          <w:rFonts w:ascii="Times New Roman" w:eastAsia="Malgun Gothic" w:hAnsi="Times New Roman" w:cs="Times New Roman"/>
          <w:sz w:val="24"/>
          <w:szCs w:val="24"/>
          <w:lang w:val="id-ID" w:eastAsia="ko-KR"/>
        </w:rPr>
      </w:pPr>
    </w:p>
    <w:p w:rsidR="003138F6" w:rsidRDefault="003138F6" w:rsidP="002E5778">
      <w:pPr>
        <w:spacing w:after="0" w:line="480" w:lineRule="auto"/>
        <w:ind w:left="-10"/>
        <w:jc w:val="right"/>
        <w:rPr>
          <w:rFonts w:ascii="Times New Roman" w:eastAsia="Malgun Gothic" w:hAnsi="Times New Roman" w:cs="Times New Roman"/>
          <w:sz w:val="24"/>
          <w:szCs w:val="24"/>
          <w:lang w:val="id-ID" w:eastAsia="ko-KR"/>
        </w:rPr>
      </w:pPr>
      <w:r>
        <w:rPr>
          <w:rFonts w:ascii="Times New Roman" w:eastAsia="Malgun Gothic" w:hAnsi="Times New Roman" w:cs="Times New Roman"/>
          <w:sz w:val="24"/>
          <w:szCs w:val="24"/>
          <w:lang w:val="id-ID" w:eastAsia="ko-KR"/>
        </w:rPr>
        <w:t xml:space="preserve">Semarang, </w:t>
      </w:r>
      <w:r w:rsidR="003E4B1C">
        <w:rPr>
          <w:rFonts w:ascii="Times New Roman" w:eastAsia="Malgun Gothic" w:hAnsi="Times New Roman" w:cs="Times New Roman"/>
          <w:sz w:val="24"/>
          <w:szCs w:val="24"/>
          <w:lang w:val="en-US" w:eastAsia="ko-KR"/>
        </w:rPr>
        <w:t>30 Agustus</w:t>
      </w:r>
      <w:r>
        <w:rPr>
          <w:rFonts w:ascii="Times New Roman" w:eastAsia="Malgun Gothic" w:hAnsi="Times New Roman" w:cs="Times New Roman"/>
          <w:sz w:val="24"/>
          <w:szCs w:val="24"/>
          <w:lang w:val="id-ID" w:eastAsia="ko-KR"/>
        </w:rPr>
        <w:t xml:space="preserve"> 2023</w:t>
      </w:r>
    </w:p>
    <w:p w:rsidR="003138F6" w:rsidRDefault="000C488F" w:rsidP="002E5778">
      <w:pPr>
        <w:spacing w:after="0" w:line="480" w:lineRule="auto"/>
        <w:ind w:left="-10"/>
        <w:jc w:val="right"/>
        <w:rPr>
          <w:rFonts w:ascii="Times New Roman" w:eastAsia="Malgun Gothic" w:hAnsi="Times New Roman" w:cs="Times New Roman"/>
          <w:sz w:val="24"/>
          <w:szCs w:val="24"/>
          <w:lang w:val="id-ID" w:eastAsia="ko-KR"/>
        </w:rPr>
      </w:pPr>
      <w:r>
        <w:rPr>
          <w:rFonts w:ascii="Times New Roman" w:eastAsia="Malgun Gothic" w:hAnsi="Times New Roman" w:cs="Times New Roman"/>
          <w:noProof/>
          <w:sz w:val="24"/>
          <w:szCs w:val="24"/>
          <w:lang w:val="id-ID" w:eastAsia="id-ID"/>
        </w:rPr>
        <w:drawing>
          <wp:anchor distT="0" distB="0" distL="114300" distR="114300" simplePos="0" relativeHeight="251664384" behindDoc="0" locked="0" layoutInCell="1" allowOverlap="1">
            <wp:simplePos x="0" y="0"/>
            <wp:positionH relativeFrom="page">
              <wp:posOffset>5069205</wp:posOffset>
            </wp:positionH>
            <wp:positionV relativeFrom="page">
              <wp:posOffset>7310755</wp:posOffset>
            </wp:positionV>
            <wp:extent cx="1409700" cy="722167"/>
            <wp:effectExtent l="0" t="0" r="0" b="1905"/>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1409700" cy="722167"/>
                    </a:xfrm>
                    <a:prstGeom prst="rect">
                      <a:avLst/>
                    </a:prstGeom>
                  </pic:spPr>
                </pic:pic>
              </a:graphicData>
            </a:graphic>
          </wp:anchor>
        </w:drawing>
      </w:r>
      <w:r w:rsidR="003138F6">
        <w:rPr>
          <w:rFonts w:ascii="Times New Roman" w:eastAsia="Malgun Gothic" w:hAnsi="Times New Roman" w:cs="Times New Roman"/>
          <w:sz w:val="24"/>
          <w:szCs w:val="24"/>
          <w:lang w:val="id-ID" w:eastAsia="ko-KR"/>
        </w:rPr>
        <w:t>Penulis,</w:t>
      </w:r>
    </w:p>
    <w:p w:rsidR="003138F6" w:rsidRDefault="003138F6" w:rsidP="002E5778">
      <w:pPr>
        <w:spacing w:after="0" w:line="480" w:lineRule="auto"/>
        <w:ind w:left="-10"/>
        <w:jc w:val="right"/>
        <w:rPr>
          <w:rFonts w:ascii="Times New Roman" w:eastAsia="Malgun Gothic" w:hAnsi="Times New Roman" w:cs="Times New Roman"/>
          <w:sz w:val="24"/>
          <w:szCs w:val="24"/>
          <w:lang w:val="id-ID" w:eastAsia="ko-KR"/>
        </w:rPr>
      </w:pPr>
    </w:p>
    <w:p w:rsidR="002E5778" w:rsidRDefault="002E5778" w:rsidP="002E5778">
      <w:pPr>
        <w:spacing w:after="0" w:line="480" w:lineRule="auto"/>
        <w:ind w:left="-10"/>
        <w:jc w:val="right"/>
        <w:rPr>
          <w:rFonts w:ascii="Times New Roman" w:eastAsia="Malgun Gothic" w:hAnsi="Times New Roman" w:cs="Times New Roman"/>
          <w:sz w:val="24"/>
          <w:szCs w:val="24"/>
          <w:lang w:val="id-ID" w:eastAsia="ko-KR"/>
        </w:rPr>
      </w:pPr>
    </w:p>
    <w:p w:rsidR="003138F6" w:rsidRDefault="003138F6" w:rsidP="002E5778">
      <w:pPr>
        <w:spacing w:after="0" w:line="480" w:lineRule="auto"/>
        <w:ind w:left="-10"/>
        <w:jc w:val="right"/>
        <w:rPr>
          <w:rFonts w:ascii="Times New Roman" w:eastAsia="Malgun Gothic" w:hAnsi="Times New Roman" w:cs="Times New Roman"/>
          <w:sz w:val="24"/>
          <w:szCs w:val="24"/>
          <w:lang w:val="id-ID" w:eastAsia="ko-KR"/>
        </w:rPr>
      </w:pPr>
      <w:r>
        <w:rPr>
          <w:rFonts w:ascii="Times New Roman" w:eastAsia="Malgun Gothic" w:hAnsi="Times New Roman" w:cs="Times New Roman"/>
          <w:sz w:val="24"/>
          <w:szCs w:val="24"/>
          <w:lang w:val="id-ID" w:eastAsia="ko-KR"/>
        </w:rPr>
        <w:t xml:space="preserve">Tribuana Tunggadewi Kusumowardhani Baiquni </w:t>
      </w:r>
    </w:p>
    <w:p w:rsidR="003138F6" w:rsidRPr="00715881" w:rsidRDefault="003138F6" w:rsidP="003138F6">
      <w:pPr>
        <w:rPr>
          <w:rFonts w:ascii="Times New Roman" w:eastAsia="Malgun Gothic" w:hAnsi="Times New Roman" w:cs="Times New Roman"/>
          <w:sz w:val="24"/>
          <w:szCs w:val="24"/>
          <w:lang w:val="id-ID" w:eastAsia="ko-KR"/>
        </w:rPr>
      </w:pPr>
      <w:r>
        <w:rPr>
          <w:rFonts w:ascii="Times New Roman" w:eastAsia="Malgun Gothic" w:hAnsi="Times New Roman" w:cs="Times New Roman"/>
          <w:sz w:val="24"/>
          <w:szCs w:val="24"/>
          <w:lang w:val="id-ID" w:eastAsia="ko-KR"/>
        </w:rPr>
        <w:br w:type="page"/>
      </w:r>
    </w:p>
    <w:p w:rsidR="00B00465" w:rsidRPr="0038330F" w:rsidRDefault="00B00465" w:rsidP="00B00465">
      <w:pPr>
        <w:spacing w:after="0" w:line="360" w:lineRule="auto"/>
        <w:jc w:val="center"/>
        <w:rPr>
          <w:rFonts w:ascii="Times New Roman" w:eastAsia="Malgun Gothic" w:hAnsi="Times New Roman" w:cs="Times New Roman"/>
          <w:b/>
          <w:bCs/>
          <w:sz w:val="24"/>
          <w:szCs w:val="24"/>
          <w:lang w:val="id-ID" w:eastAsia="ko-KR"/>
        </w:rPr>
        <w:sectPr w:rsidR="00B00465" w:rsidRPr="0038330F" w:rsidSect="00D83695">
          <w:footerReference w:type="default" r:id="rId16"/>
          <w:pgSz w:w="11906" w:h="16838" w:code="9"/>
          <w:pgMar w:top="2268" w:right="1701" w:bottom="1701" w:left="2268" w:header="709" w:footer="709" w:gutter="0"/>
          <w:pgNumType w:fmt="lowerRoman" w:start="1"/>
          <w:cols w:space="708"/>
          <w:docGrid w:linePitch="360"/>
        </w:sectPr>
      </w:pPr>
    </w:p>
    <w:bookmarkStart w:id="15" w:name="_Toc146551643" w:displacedByCustomXml="next"/>
    <w:sdt>
      <w:sdtPr>
        <w:rPr>
          <w:rFonts w:asciiTheme="minorHAnsi" w:eastAsiaTheme="minorEastAsia" w:hAnsiTheme="minorHAnsi" w:cstheme="minorBidi"/>
          <w:b w:val="0"/>
          <w:bCs w:val="0"/>
          <w:sz w:val="22"/>
          <w:szCs w:val="22"/>
          <w:lang w:val="en-ID" w:eastAsia="ja-JP"/>
        </w:rPr>
        <w:id w:val="-8835505"/>
        <w:docPartObj>
          <w:docPartGallery w:val="Table of Contents"/>
          <w:docPartUnique/>
        </w:docPartObj>
      </w:sdtPr>
      <w:sdtEndPr>
        <w:rPr>
          <w:noProof/>
        </w:rPr>
      </w:sdtEndPr>
      <w:sdtContent>
        <w:p w:rsidR="00C970FE" w:rsidRPr="005B4FD1" w:rsidRDefault="00C970FE" w:rsidP="00F65EAA">
          <w:pPr>
            <w:pStyle w:val="JudulBab"/>
            <w:spacing w:after="100"/>
            <w:contextualSpacing w:val="0"/>
          </w:pPr>
          <w:r w:rsidRPr="00EF0E22">
            <w:t>DAFTAR ISI</w:t>
          </w:r>
          <w:bookmarkEnd w:id="15"/>
        </w:p>
        <w:p w:rsidR="0028044C" w:rsidRDefault="0028044C" w:rsidP="00F65EAA">
          <w:pPr>
            <w:pStyle w:val="TOC1"/>
          </w:pPr>
        </w:p>
        <w:p w:rsidR="00B65BE5" w:rsidRDefault="001A43CC" w:rsidP="00F65EAA">
          <w:pPr>
            <w:pStyle w:val="TOC1"/>
            <w:rPr>
              <w:rFonts w:asciiTheme="minorHAnsi" w:hAnsiTheme="minorHAnsi"/>
              <w:b w:val="0"/>
              <w:bCs w:val="0"/>
              <w:sz w:val="22"/>
              <w:lang w:val="en-ID"/>
            </w:rPr>
          </w:pPr>
          <w:r w:rsidRPr="001A43CC">
            <w:rPr>
              <w:rFonts w:cs="Times New Roman"/>
              <w:b w:val="0"/>
              <w:bCs w:val="0"/>
              <w:szCs w:val="24"/>
            </w:rPr>
            <w:fldChar w:fldCharType="begin"/>
          </w:r>
          <w:r w:rsidR="00B65BE5">
            <w:rPr>
              <w:rFonts w:cs="Times New Roman"/>
              <w:b w:val="0"/>
              <w:bCs w:val="0"/>
              <w:szCs w:val="24"/>
            </w:rPr>
            <w:instrText xml:space="preserve"> TOC \o "1-3" \h \z \u </w:instrText>
          </w:r>
          <w:r w:rsidRPr="001A43CC">
            <w:rPr>
              <w:rFonts w:cs="Times New Roman"/>
              <w:b w:val="0"/>
              <w:bCs w:val="0"/>
              <w:szCs w:val="24"/>
            </w:rPr>
            <w:fldChar w:fldCharType="separate"/>
          </w:r>
          <w:hyperlink w:anchor="_Toc146551636" w:history="1">
            <w:r w:rsidR="00BD2929">
              <w:rPr>
                <w:rStyle w:val="Hyperlink"/>
                <w:u w:val="none"/>
              </w:rPr>
              <w:t>HALAMAN JUDUL</w:t>
            </w:r>
            <w:r w:rsidR="00B65BE5">
              <w:rPr>
                <w:webHidden/>
              </w:rPr>
              <w:tab/>
            </w:r>
            <w:r>
              <w:rPr>
                <w:webHidden/>
              </w:rPr>
              <w:fldChar w:fldCharType="begin"/>
            </w:r>
            <w:r w:rsidR="00B65BE5">
              <w:rPr>
                <w:webHidden/>
              </w:rPr>
              <w:instrText xml:space="preserve"> PAGEREF _Toc146551636 \h </w:instrText>
            </w:r>
            <w:r>
              <w:rPr>
                <w:webHidden/>
              </w:rPr>
            </w:r>
            <w:r>
              <w:rPr>
                <w:webHidden/>
              </w:rPr>
              <w:fldChar w:fldCharType="separate"/>
            </w:r>
            <w:r w:rsidR="00B65BE5">
              <w:rPr>
                <w:webHidden/>
              </w:rPr>
              <w:t>i</w:t>
            </w:r>
            <w:r>
              <w:rPr>
                <w:webHidden/>
              </w:rPr>
              <w:fldChar w:fldCharType="end"/>
            </w:r>
          </w:hyperlink>
        </w:p>
        <w:p w:rsidR="00B65BE5" w:rsidRDefault="001A43CC" w:rsidP="00F65EAA">
          <w:pPr>
            <w:pStyle w:val="TOC1"/>
            <w:rPr>
              <w:rFonts w:asciiTheme="minorHAnsi" w:hAnsiTheme="minorHAnsi"/>
              <w:b w:val="0"/>
              <w:bCs w:val="0"/>
              <w:sz w:val="22"/>
              <w:lang w:val="en-ID"/>
            </w:rPr>
          </w:pPr>
          <w:hyperlink w:anchor="_Toc146551637" w:history="1">
            <w:r w:rsidR="00B65BE5" w:rsidRPr="00660749">
              <w:rPr>
                <w:rStyle w:val="Hyperlink"/>
              </w:rPr>
              <w:t>HALAMAN PERNYATAAN</w:t>
            </w:r>
            <w:r w:rsidR="00B65BE5">
              <w:rPr>
                <w:webHidden/>
              </w:rPr>
              <w:tab/>
            </w:r>
            <w:r>
              <w:rPr>
                <w:webHidden/>
              </w:rPr>
              <w:fldChar w:fldCharType="begin"/>
            </w:r>
            <w:r w:rsidR="00B65BE5">
              <w:rPr>
                <w:webHidden/>
              </w:rPr>
              <w:instrText xml:space="preserve"> PAGEREF _Toc146551637 \h </w:instrText>
            </w:r>
            <w:r>
              <w:rPr>
                <w:webHidden/>
              </w:rPr>
            </w:r>
            <w:r>
              <w:rPr>
                <w:webHidden/>
              </w:rPr>
              <w:fldChar w:fldCharType="separate"/>
            </w:r>
            <w:r w:rsidR="00B65BE5">
              <w:rPr>
                <w:webHidden/>
              </w:rPr>
              <w:t>ii</w:t>
            </w:r>
            <w:r>
              <w:rPr>
                <w:webHidden/>
              </w:rPr>
              <w:fldChar w:fldCharType="end"/>
            </w:r>
          </w:hyperlink>
        </w:p>
        <w:p w:rsidR="00B65BE5" w:rsidRDefault="001A43CC" w:rsidP="00F65EAA">
          <w:pPr>
            <w:pStyle w:val="TOC1"/>
            <w:rPr>
              <w:rFonts w:asciiTheme="minorHAnsi" w:hAnsiTheme="minorHAnsi"/>
              <w:b w:val="0"/>
              <w:bCs w:val="0"/>
              <w:sz w:val="22"/>
              <w:lang w:val="en-ID"/>
            </w:rPr>
          </w:pPr>
          <w:hyperlink w:anchor="_Toc146551638" w:history="1">
            <w:r w:rsidR="00B65BE5" w:rsidRPr="00660749">
              <w:rPr>
                <w:rStyle w:val="Hyperlink"/>
              </w:rPr>
              <w:t>HALAMAN PERSETUJUAN</w:t>
            </w:r>
            <w:r w:rsidR="00B65BE5">
              <w:rPr>
                <w:webHidden/>
              </w:rPr>
              <w:tab/>
            </w:r>
            <w:r>
              <w:rPr>
                <w:webHidden/>
              </w:rPr>
              <w:fldChar w:fldCharType="begin"/>
            </w:r>
            <w:r w:rsidR="00B65BE5">
              <w:rPr>
                <w:webHidden/>
              </w:rPr>
              <w:instrText xml:space="preserve"> PAGEREF _Toc146551638 \h </w:instrText>
            </w:r>
            <w:r>
              <w:rPr>
                <w:webHidden/>
              </w:rPr>
            </w:r>
            <w:r>
              <w:rPr>
                <w:webHidden/>
              </w:rPr>
              <w:fldChar w:fldCharType="separate"/>
            </w:r>
            <w:r w:rsidR="00B65BE5">
              <w:rPr>
                <w:webHidden/>
              </w:rPr>
              <w:t>iii</w:t>
            </w:r>
            <w:r>
              <w:rPr>
                <w:webHidden/>
              </w:rPr>
              <w:fldChar w:fldCharType="end"/>
            </w:r>
          </w:hyperlink>
        </w:p>
        <w:p w:rsidR="00B65BE5" w:rsidRDefault="001A43CC" w:rsidP="00F65EAA">
          <w:pPr>
            <w:pStyle w:val="TOC1"/>
            <w:rPr>
              <w:rFonts w:asciiTheme="minorHAnsi" w:hAnsiTheme="minorHAnsi"/>
              <w:b w:val="0"/>
              <w:bCs w:val="0"/>
              <w:sz w:val="22"/>
              <w:lang w:val="en-ID"/>
            </w:rPr>
          </w:pPr>
          <w:hyperlink w:anchor="_Toc146551639" w:history="1">
            <w:r w:rsidR="00B65BE5" w:rsidRPr="00660749">
              <w:rPr>
                <w:rStyle w:val="Hyperlink"/>
              </w:rPr>
              <w:t>HALAMAN PENGESAHAN</w:t>
            </w:r>
            <w:r w:rsidR="00B65BE5">
              <w:rPr>
                <w:webHidden/>
              </w:rPr>
              <w:tab/>
            </w:r>
            <w:r>
              <w:rPr>
                <w:webHidden/>
              </w:rPr>
              <w:fldChar w:fldCharType="begin"/>
            </w:r>
            <w:r w:rsidR="00B65BE5">
              <w:rPr>
                <w:webHidden/>
              </w:rPr>
              <w:instrText xml:space="preserve"> PAGEREF _Toc146551639 \h </w:instrText>
            </w:r>
            <w:r>
              <w:rPr>
                <w:webHidden/>
              </w:rPr>
            </w:r>
            <w:r>
              <w:rPr>
                <w:webHidden/>
              </w:rPr>
              <w:fldChar w:fldCharType="separate"/>
            </w:r>
            <w:r w:rsidR="00B65BE5">
              <w:rPr>
                <w:webHidden/>
              </w:rPr>
              <w:t>iv</w:t>
            </w:r>
            <w:r>
              <w:rPr>
                <w:webHidden/>
              </w:rPr>
              <w:fldChar w:fldCharType="end"/>
            </w:r>
          </w:hyperlink>
        </w:p>
        <w:p w:rsidR="00B65BE5" w:rsidRDefault="001A43CC" w:rsidP="00F65EAA">
          <w:pPr>
            <w:pStyle w:val="TOC1"/>
            <w:rPr>
              <w:rFonts w:asciiTheme="minorHAnsi" w:hAnsiTheme="minorHAnsi"/>
              <w:b w:val="0"/>
              <w:bCs w:val="0"/>
              <w:sz w:val="22"/>
              <w:lang w:val="en-ID"/>
            </w:rPr>
          </w:pPr>
          <w:hyperlink w:anchor="_Toc146551640" w:history="1">
            <w:r w:rsidR="00B65BE5" w:rsidRPr="00660749">
              <w:rPr>
                <w:rStyle w:val="Hyperlink"/>
              </w:rPr>
              <w:t>HALAMAN MOTTO</w:t>
            </w:r>
            <w:r w:rsidR="00B65BE5">
              <w:rPr>
                <w:webHidden/>
              </w:rPr>
              <w:tab/>
            </w:r>
            <w:r>
              <w:rPr>
                <w:webHidden/>
              </w:rPr>
              <w:fldChar w:fldCharType="begin"/>
            </w:r>
            <w:r w:rsidR="00B65BE5">
              <w:rPr>
                <w:webHidden/>
              </w:rPr>
              <w:instrText xml:space="preserve"> PAGEREF _Toc146551640 \h </w:instrText>
            </w:r>
            <w:r>
              <w:rPr>
                <w:webHidden/>
              </w:rPr>
            </w:r>
            <w:r>
              <w:rPr>
                <w:webHidden/>
              </w:rPr>
              <w:fldChar w:fldCharType="separate"/>
            </w:r>
            <w:r w:rsidR="00B65BE5">
              <w:rPr>
                <w:webHidden/>
              </w:rPr>
              <w:t>v</w:t>
            </w:r>
            <w:r>
              <w:rPr>
                <w:webHidden/>
              </w:rPr>
              <w:fldChar w:fldCharType="end"/>
            </w:r>
          </w:hyperlink>
        </w:p>
        <w:p w:rsidR="00B65BE5" w:rsidRDefault="001A43CC" w:rsidP="00F65EAA">
          <w:pPr>
            <w:pStyle w:val="TOC1"/>
            <w:rPr>
              <w:rFonts w:asciiTheme="minorHAnsi" w:hAnsiTheme="minorHAnsi"/>
              <w:b w:val="0"/>
              <w:bCs w:val="0"/>
              <w:sz w:val="22"/>
              <w:lang w:val="en-ID"/>
            </w:rPr>
          </w:pPr>
          <w:hyperlink w:anchor="_Toc146551641" w:history="1">
            <w:r w:rsidR="00B65BE5" w:rsidRPr="00660749">
              <w:rPr>
                <w:rStyle w:val="Hyperlink"/>
              </w:rPr>
              <w:t>HALAMAN PERSEMBAHAN</w:t>
            </w:r>
            <w:r w:rsidR="00B65BE5">
              <w:rPr>
                <w:webHidden/>
              </w:rPr>
              <w:tab/>
            </w:r>
            <w:r>
              <w:rPr>
                <w:webHidden/>
              </w:rPr>
              <w:fldChar w:fldCharType="begin"/>
            </w:r>
            <w:r w:rsidR="00B65BE5">
              <w:rPr>
                <w:webHidden/>
              </w:rPr>
              <w:instrText xml:space="preserve"> PAGEREF _Toc146551641 \h </w:instrText>
            </w:r>
            <w:r>
              <w:rPr>
                <w:webHidden/>
              </w:rPr>
            </w:r>
            <w:r>
              <w:rPr>
                <w:webHidden/>
              </w:rPr>
              <w:fldChar w:fldCharType="separate"/>
            </w:r>
            <w:r w:rsidR="00B65BE5">
              <w:rPr>
                <w:webHidden/>
              </w:rPr>
              <w:t>vi</w:t>
            </w:r>
            <w:r>
              <w:rPr>
                <w:webHidden/>
              </w:rPr>
              <w:fldChar w:fldCharType="end"/>
            </w:r>
          </w:hyperlink>
        </w:p>
        <w:p w:rsidR="00B65BE5" w:rsidRDefault="001A43CC" w:rsidP="00F65EAA">
          <w:pPr>
            <w:pStyle w:val="TOC1"/>
            <w:rPr>
              <w:rFonts w:asciiTheme="minorHAnsi" w:hAnsiTheme="minorHAnsi"/>
              <w:b w:val="0"/>
              <w:bCs w:val="0"/>
              <w:sz w:val="22"/>
              <w:lang w:val="en-ID"/>
            </w:rPr>
          </w:pPr>
          <w:hyperlink w:anchor="_Toc146551642" w:history="1">
            <w:r w:rsidR="00B65BE5" w:rsidRPr="00660749">
              <w:rPr>
                <w:rStyle w:val="Hyperlink"/>
              </w:rPr>
              <w:t>PRAKATA</w:t>
            </w:r>
            <w:r w:rsidR="00B65BE5">
              <w:rPr>
                <w:webHidden/>
              </w:rPr>
              <w:tab/>
            </w:r>
            <w:r>
              <w:rPr>
                <w:webHidden/>
              </w:rPr>
              <w:fldChar w:fldCharType="begin"/>
            </w:r>
            <w:r w:rsidR="00B65BE5">
              <w:rPr>
                <w:webHidden/>
              </w:rPr>
              <w:instrText xml:space="preserve"> PAGEREF _Toc146551642 \h </w:instrText>
            </w:r>
            <w:r>
              <w:rPr>
                <w:webHidden/>
              </w:rPr>
            </w:r>
            <w:r>
              <w:rPr>
                <w:webHidden/>
              </w:rPr>
              <w:fldChar w:fldCharType="separate"/>
            </w:r>
            <w:r w:rsidR="00B65BE5">
              <w:rPr>
                <w:webHidden/>
              </w:rPr>
              <w:t>vii</w:t>
            </w:r>
            <w:r>
              <w:rPr>
                <w:webHidden/>
              </w:rPr>
              <w:fldChar w:fldCharType="end"/>
            </w:r>
          </w:hyperlink>
        </w:p>
        <w:p w:rsidR="00B65BE5" w:rsidRDefault="001A43CC" w:rsidP="00F65EAA">
          <w:pPr>
            <w:pStyle w:val="TOC1"/>
            <w:rPr>
              <w:rFonts w:asciiTheme="minorHAnsi" w:hAnsiTheme="minorHAnsi"/>
              <w:b w:val="0"/>
              <w:bCs w:val="0"/>
              <w:sz w:val="22"/>
              <w:lang w:val="en-ID"/>
            </w:rPr>
          </w:pPr>
          <w:hyperlink w:anchor="_Toc146551643" w:history="1">
            <w:r w:rsidR="00B65BE5" w:rsidRPr="00660749">
              <w:rPr>
                <w:rStyle w:val="Hyperlink"/>
              </w:rPr>
              <w:t>DAFTAR ISI</w:t>
            </w:r>
            <w:r w:rsidR="00B65BE5">
              <w:rPr>
                <w:webHidden/>
              </w:rPr>
              <w:tab/>
            </w:r>
            <w:r>
              <w:rPr>
                <w:webHidden/>
              </w:rPr>
              <w:fldChar w:fldCharType="begin"/>
            </w:r>
            <w:r w:rsidR="00B65BE5">
              <w:rPr>
                <w:webHidden/>
              </w:rPr>
              <w:instrText xml:space="preserve"> PAGEREF _Toc146551643 \h </w:instrText>
            </w:r>
            <w:r>
              <w:rPr>
                <w:webHidden/>
              </w:rPr>
            </w:r>
            <w:r>
              <w:rPr>
                <w:webHidden/>
              </w:rPr>
              <w:fldChar w:fldCharType="separate"/>
            </w:r>
            <w:r w:rsidR="00B65BE5">
              <w:rPr>
                <w:webHidden/>
              </w:rPr>
              <w:t>x</w:t>
            </w:r>
            <w:r>
              <w:rPr>
                <w:webHidden/>
              </w:rPr>
              <w:fldChar w:fldCharType="end"/>
            </w:r>
          </w:hyperlink>
        </w:p>
        <w:p w:rsidR="00B65BE5" w:rsidRDefault="001A43CC" w:rsidP="00F65EAA">
          <w:pPr>
            <w:pStyle w:val="TOC1"/>
            <w:rPr>
              <w:rFonts w:asciiTheme="minorHAnsi" w:hAnsiTheme="minorHAnsi"/>
              <w:b w:val="0"/>
              <w:bCs w:val="0"/>
              <w:sz w:val="22"/>
              <w:lang w:val="en-ID"/>
            </w:rPr>
          </w:pPr>
          <w:hyperlink w:anchor="_Toc146551644" w:history="1">
            <w:r w:rsidR="00B65BE5" w:rsidRPr="00660749">
              <w:rPr>
                <w:rStyle w:val="Hyperlink"/>
              </w:rPr>
              <w:t>DAFTAR GAMBAR</w:t>
            </w:r>
            <w:r w:rsidR="00B65BE5">
              <w:rPr>
                <w:webHidden/>
              </w:rPr>
              <w:tab/>
            </w:r>
            <w:r>
              <w:rPr>
                <w:webHidden/>
              </w:rPr>
              <w:fldChar w:fldCharType="begin"/>
            </w:r>
            <w:r w:rsidR="00B65BE5">
              <w:rPr>
                <w:webHidden/>
              </w:rPr>
              <w:instrText xml:space="preserve"> PAGEREF _Toc146551644 \h </w:instrText>
            </w:r>
            <w:r>
              <w:rPr>
                <w:webHidden/>
              </w:rPr>
            </w:r>
            <w:r>
              <w:rPr>
                <w:webHidden/>
              </w:rPr>
              <w:fldChar w:fldCharType="separate"/>
            </w:r>
            <w:r w:rsidR="00B65BE5">
              <w:rPr>
                <w:webHidden/>
              </w:rPr>
              <w:t>xiii</w:t>
            </w:r>
            <w:r>
              <w:rPr>
                <w:webHidden/>
              </w:rPr>
              <w:fldChar w:fldCharType="end"/>
            </w:r>
          </w:hyperlink>
        </w:p>
        <w:p w:rsidR="00B65BE5" w:rsidRDefault="001A43CC" w:rsidP="00F65EAA">
          <w:pPr>
            <w:pStyle w:val="TOC1"/>
            <w:rPr>
              <w:rFonts w:asciiTheme="minorHAnsi" w:hAnsiTheme="minorHAnsi"/>
              <w:b w:val="0"/>
              <w:bCs w:val="0"/>
              <w:sz w:val="22"/>
              <w:lang w:val="en-ID"/>
            </w:rPr>
          </w:pPr>
          <w:hyperlink w:anchor="_Toc146551645" w:history="1">
            <w:r w:rsidR="00B65BE5" w:rsidRPr="00660749">
              <w:rPr>
                <w:rStyle w:val="Hyperlink"/>
              </w:rPr>
              <w:t>INTISARI</w:t>
            </w:r>
            <w:r w:rsidR="00B65BE5">
              <w:rPr>
                <w:webHidden/>
              </w:rPr>
              <w:tab/>
            </w:r>
            <w:r>
              <w:rPr>
                <w:webHidden/>
              </w:rPr>
              <w:fldChar w:fldCharType="begin"/>
            </w:r>
            <w:r w:rsidR="00B65BE5">
              <w:rPr>
                <w:webHidden/>
              </w:rPr>
              <w:instrText xml:space="preserve"> PAGEREF _Toc146551645 \h </w:instrText>
            </w:r>
            <w:r>
              <w:rPr>
                <w:webHidden/>
              </w:rPr>
            </w:r>
            <w:r>
              <w:rPr>
                <w:webHidden/>
              </w:rPr>
              <w:fldChar w:fldCharType="separate"/>
            </w:r>
            <w:r w:rsidR="00B65BE5">
              <w:rPr>
                <w:webHidden/>
              </w:rPr>
              <w:t>xiv</w:t>
            </w:r>
            <w:r>
              <w:rPr>
                <w:webHidden/>
              </w:rPr>
              <w:fldChar w:fldCharType="end"/>
            </w:r>
          </w:hyperlink>
        </w:p>
        <w:p w:rsidR="00B65BE5" w:rsidRDefault="001A43CC" w:rsidP="00F65EAA">
          <w:pPr>
            <w:pStyle w:val="TOC1"/>
            <w:rPr>
              <w:rFonts w:asciiTheme="minorHAnsi" w:hAnsiTheme="minorHAnsi"/>
              <w:b w:val="0"/>
              <w:bCs w:val="0"/>
              <w:sz w:val="22"/>
              <w:lang w:val="en-ID"/>
            </w:rPr>
          </w:pPr>
          <w:hyperlink w:anchor="_Toc146551646" w:history="1">
            <w:r w:rsidR="00B65BE5" w:rsidRPr="00660749">
              <w:rPr>
                <w:rStyle w:val="Hyperlink"/>
              </w:rPr>
              <w:t>ABSTRACT</w:t>
            </w:r>
            <w:r w:rsidR="00B65BE5">
              <w:rPr>
                <w:webHidden/>
              </w:rPr>
              <w:tab/>
            </w:r>
            <w:r>
              <w:rPr>
                <w:webHidden/>
              </w:rPr>
              <w:fldChar w:fldCharType="begin"/>
            </w:r>
            <w:r w:rsidR="00B65BE5">
              <w:rPr>
                <w:webHidden/>
              </w:rPr>
              <w:instrText xml:space="preserve"> PAGEREF _Toc146551646 \h </w:instrText>
            </w:r>
            <w:r>
              <w:rPr>
                <w:webHidden/>
              </w:rPr>
            </w:r>
            <w:r>
              <w:rPr>
                <w:webHidden/>
              </w:rPr>
              <w:fldChar w:fldCharType="separate"/>
            </w:r>
            <w:r w:rsidR="00B65BE5">
              <w:rPr>
                <w:webHidden/>
              </w:rPr>
              <w:t>xv</w:t>
            </w:r>
            <w:r>
              <w:rPr>
                <w:webHidden/>
              </w:rPr>
              <w:fldChar w:fldCharType="end"/>
            </w:r>
          </w:hyperlink>
        </w:p>
        <w:p w:rsidR="00B65BE5" w:rsidRDefault="001A43CC" w:rsidP="00F65EAA">
          <w:pPr>
            <w:pStyle w:val="TOC1"/>
            <w:rPr>
              <w:rFonts w:asciiTheme="minorHAnsi" w:hAnsiTheme="minorHAnsi"/>
              <w:b w:val="0"/>
              <w:bCs w:val="0"/>
              <w:sz w:val="22"/>
              <w:lang w:val="en-ID"/>
            </w:rPr>
          </w:pPr>
          <w:hyperlink w:anchor="_Toc146551647" w:history="1">
            <w:r w:rsidR="00B65BE5" w:rsidRPr="00660749">
              <w:rPr>
                <w:rStyle w:val="Hyperlink"/>
              </w:rPr>
              <w:t>BAB I PENDAHULUAN</w:t>
            </w:r>
            <w:r w:rsidR="00B65BE5">
              <w:rPr>
                <w:webHidden/>
              </w:rPr>
              <w:tab/>
            </w:r>
            <w:r>
              <w:rPr>
                <w:webHidden/>
              </w:rPr>
              <w:fldChar w:fldCharType="begin"/>
            </w:r>
            <w:r w:rsidR="00B65BE5">
              <w:rPr>
                <w:webHidden/>
              </w:rPr>
              <w:instrText xml:space="preserve"> PAGEREF _Toc146551647 \h </w:instrText>
            </w:r>
            <w:r>
              <w:rPr>
                <w:webHidden/>
              </w:rPr>
            </w:r>
            <w:r>
              <w:rPr>
                <w:webHidden/>
              </w:rPr>
              <w:fldChar w:fldCharType="separate"/>
            </w:r>
            <w:r w:rsidR="00B65BE5">
              <w:rPr>
                <w:webHidden/>
              </w:rPr>
              <w:t>1</w:t>
            </w:r>
            <w:r>
              <w:rPr>
                <w:webHidden/>
              </w:rPr>
              <w:fldChar w:fldCharType="end"/>
            </w:r>
          </w:hyperlink>
        </w:p>
        <w:p w:rsidR="00B65BE5" w:rsidRDefault="001A43CC" w:rsidP="00F65EAA">
          <w:pPr>
            <w:pStyle w:val="TOC2"/>
            <w:tabs>
              <w:tab w:val="left" w:pos="880"/>
              <w:tab w:val="right" w:leader="dot" w:pos="7927"/>
            </w:tabs>
            <w:spacing w:line="480" w:lineRule="auto"/>
            <w:rPr>
              <w:rFonts w:asciiTheme="minorHAnsi" w:hAnsiTheme="minorHAnsi"/>
              <w:noProof/>
              <w:sz w:val="22"/>
            </w:rPr>
          </w:pPr>
          <w:hyperlink w:anchor="_Toc146551648" w:history="1">
            <w:r w:rsidR="00B65BE5" w:rsidRPr="00660749">
              <w:rPr>
                <w:rStyle w:val="Hyperlink"/>
                <w:noProof/>
              </w:rPr>
              <w:t>1.1</w:t>
            </w:r>
            <w:r w:rsidR="00B65BE5">
              <w:rPr>
                <w:rFonts w:asciiTheme="minorHAnsi" w:hAnsiTheme="minorHAnsi"/>
                <w:noProof/>
                <w:sz w:val="22"/>
              </w:rPr>
              <w:tab/>
            </w:r>
            <w:r w:rsidR="00B65BE5" w:rsidRPr="00660749">
              <w:rPr>
                <w:rStyle w:val="Hyperlink"/>
                <w:noProof/>
              </w:rPr>
              <w:t>Latar Belakang</w:t>
            </w:r>
            <w:r w:rsidR="00B65BE5">
              <w:rPr>
                <w:noProof/>
                <w:webHidden/>
              </w:rPr>
              <w:tab/>
            </w:r>
            <w:r>
              <w:rPr>
                <w:noProof/>
                <w:webHidden/>
              </w:rPr>
              <w:fldChar w:fldCharType="begin"/>
            </w:r>
            <w:r w:rsidR="00B65BE5">
              <w:rPr>
                <w:noProof/>
                <w:webHidden/>
              </w:rPr>
              <w:instrText xml:space="preserve"> PAGEREF _Toc146551648 \h </w:instrText>
            </w:r>
            <w:r>
              <w:rPr>
                <w:noProof/>
                <w:webHidden/>
              </w:rPr>
            </w:r>
            <w:r>
              <w:rPr>
                <w:noProof/>
                <w:webHidden/>
              </w:rPr>
              <w:fldChar w:fldCharType="separate"/>
            </w:r>
            <w:r w:rsidR="00B65BE5">
              <w:rPr>
                <w:noProof/>
                <w:webHidden/>
              </w:rPr>
              <w:t>1</w:t>
            </w:r>
            <w:r>
              <w:rPr>
                <w:noProof/>
                <w:webHidden/>
              </w:rPr>
              <w:fldChar w:fldCharType="end"/>
            </w:r>
          </w:hyperlink>
        </w:p>
        <w:p w:rsidR="00B65BE5" w:rsidRDefault="001A43CC" w:rsidP="00F65EAA">
          <w:pPr>
            <w:pStyle w:val="TOC2"/>
            <w:tabs>
              <w:tab w:val="left" w:pos="880"/>
              <w:tab w:val="right" w:leader="dot" w:pos="7927"/>
            </w:tabs>
            <w:spacing w:line="480" w:lineRule="auto"/>
            <w:rPr>
              <w:rFonts w:asciiTheme="minorHAnsi" w:hAnsiTheme="minorHAnsi"/>
              <w:noProof/>
              <w:sz w:val="22"/>
            </w:rPr>
          </w:pPr>
          <w:hyperlink w:anchor="_Toc146551649" w:history="1">
            <w:r w:rsidR="00B65BE5" w:rsidRPr="00660749">
              <w:rPr>
                <w:rStyle w:val="Hyperlink"/>
                <w:noProof/>
              </w:rPr>
              <w:t>1.2</w:t>
            </w:r>
            <w:r w:rsidR="00B65BE5">
              <w:rPr>
                <w:rFonts w:asciiTheme="minorHAnsi" w:hAnsiTheme="minorHAnsi"/>
                <w:noProof/>
                <w:sz w:val="22"/>
              </w:rPr>
              <w:tab/>
            </w:r>
            <w:r w:rsidR="00B65BE5" w:rsidRPr="00660749">
              <w:rPr>
                <w:rStyle w:val="Hyperlink"/>
                <w:noProof/>
              </w:rPr>
              <w:t>Rumusan Masalah</w:t>
            </w:r>
            <w:r w:rsidR="00B65BE5">
              <w:rPr>
                <w:noProof/>
                <w:webHidden/>
              </w:rPr>
              <w:tab/>
            </w:r>
            <w:r>
              <w:rPr>
                <w:noProof/>
                <w:webHidden/>
              </w:rPr>
              <w:fldChar w:fldCharType="begin"/>
            </w:r>
            <w:r w:rsidR="00B65BE5">
              <w:rPr>
                <w:noProof/>
                <w:webHidden/>
              </w:rPr>
              <w:instrText xml:space="preserve"> PAGEREF _Toc146551649 \h </w:instrText>
            </w:r>
            <w:r>
              <w:rPr>
                <w:noProof/>
                <w:webHidden/>
              </w:rPr>
            </w:r>
            <w:r>
              <w:rPr>
                <w:noProof/>
                <w:webHidden/>
              </w:rPr>
              <w:fldChar w:fldCharType="separate"/>
            </w:r>
            <w:r w:rsidR="00B65BE5">
              <w:rPr>
                <w:noProof/>
                <w:webHidden/>
              </w:rPr>
              <w:t>7</w:t>
            </w:r>
            <w:r>
              <w:rPr>
                <w:noProof/>
                <w:webHidden/>
              </w:rPr>
              <w:fldChar w:fldCharType="end"/>
            </w:r>
          </w:hyperlink>
        </w:p>
        <w:p w:rsidR="00B65BE5" w:rsidRDefault="001A43CC" w:rsidP="00F65EAA">
          <w:pPr>
            <w:pStyle w:val="TOC2"/>
            <w:tabs>
              <w:tab w:val="left" w:pos="880"/>
              <w:tab w:val="right" w:leader="dot" w:pos="7927"/>
            </w:tabs>
            <w:spacing w:line="480" w:lineRule="auto"/>
            <w:rPr>
              <w:rFonts w:asciiTheme="minorHAnsi" w:hAnsiTheme="minorHAnsi"/>
              <w:noProof/>
              <w:sz w:val="22"/>
            </w:rPr>
          </w:pPr>
          <w:hyperlink w:anchor="_Toc146551650" w:history="1">
            <w:r w:rsidR="00B65BE5" w:rsidRPr="00660749">
              <w:rPr>
                <w:rStyle w:val="Hyperlink"/>
                <w:noProof/>
              </w:rPr>
              <w:t>1.3</w:t>
            </w:r>
            <w:r w:rsidR="00B65BE5">
              <w:rPr>
                <w:rFonts w:asciiTheme="minorHAnsi" w:hAnsiTheme="minorHAnsi"/>
                <w:noProof/>
                <w:sz w:val="22"/>
              </w:rPr>
              <w:tab/>
            </w:r>
            <w:r w:rsidR="00B65BE5" w:rsidRPr="00660749">
              <w:rPr>
                <w:rStyle w:val="Hyperlink"/>
                <w:noProof/>
              </w:rPr>
              <w:t>Tujuan Penelitian</w:t>
            </w:r>
            <w:r w:rsidR="00B65BE5">
              <w:rPr>
                <w:noProof/>
                <w:webHidden/>
              </w:rPr>
              <w:tab/>
            </w:r>
            <w:r>
              <w:rPr>
                <w:noProof/>
                <w:webHidden/>
              </w:rPr>
              <w:fldChar w:fldCharType="begin"/>
            </w:r>
            <w:r w:rsidR="00B65BE5">
              <w:rPr>
                <w:noProof/>
                <w:webHidden/>
              </w:rPr>
              <w:instrText xml:space="preserve"> PAGEREF _Toc146551650 \h </w:instrText>
            </w:r>
            <w:r>
              <w:rPr>
                <w:noProof/>
                <w:webHidden/>
              </w:rPr>
            </w:r>
            <w:r>
              <w:rPr>
                <w:noProof/>
                <w:webHidden/>
              </w:rPr>
              <w:fldChar w:fldCharType="separate"/>
            </w:r>
            <w:r w:rsidR="00B65BE5">
              <w:rPr>
                <w:noProof/>
                <w:webHidden/>
              </w:rPr>
              <w:t>7</w:t>
            </w:r>
            <w:r>
              <w:rPr>
                <w:noProof/>
                <w:webHidden/>
              </w:rPr>
              <w:fldChar w:fldCharType="end"/>
            </w:r>
          </w:hyperlink>
        </w:p>
        <w:p w:rsidR="00B65BE5" w:rsidRDefault="001A43CC" w:rsidP="00F65EAA">
          <w:pPr>
            <w:pStyle w:val="TOC2"/>
            <w:tabs>
              <w:tab w:val="left" w:pos="880"/>
              <w:tab w:val="right" w:leader="dot" w:pos="7927"/>
            </w:tabs>
            <w:spacing w:line="480" w:lineRule="auto"/>
            <w:rPr>
              <w:rFonts w:asciiTheme="minorHAnsi" w:hAnsiTheme="minorHAnsi"/>
              <w:noProof/>
              <w:sz w:val="22"/>
            </w:rPr>
          </w:pPr>
          <w:hyperlink w:anchor="_Toc146551651" w:history="1">
            <w:r w:rsidR="00B65BE5" w:rsidRPr="00660749">
              <w:rPr>
                <w:rStyle w:val="Hyperlink"/>
                <w:noProof/>
              </w:rPr>
              <w:t>1.4</w:t>
            </w:r>
            <w:r w:rsidR="00B65BE5">
              <w:rPr>
                <w:rFonts w:asciiTheme="minorHAnsi" w:hAnsiTheme="minorHAnsi"/>
                <w:noProof/>
                <w:sz w:val="22"/>
              </w:rPr>
              <w:tab/>
            </w:r>
            <w:r w:rsidR="00B65BE5" w:rsidRPr="00660749">
              <w:rPr>
                <w:rStyle w:val="Hyperlink"/>
                <w:noProof/>
              </w:rPr>
              <w:t>Ruang Lingkup Penelitian</w:t>
            </w:r>
            <w:r w:rsidR="00B65BE5">
              <w:rPr>
                <w:noProof/>
                <w:webHidden/>
              </w:rPr>
              <w:tab/>
            </w:r>
            <w:r>
              <w:rPr>
                <w:noProof/>
                <w:webHidden/>
              </w:rPr>
              <w:fldChar w:fldCharType="begin"/>
            </w:r>
            <w:r w:rsidR="00B65BE5">
              <w:rPr>
                <w:noProof/>
                <w:webHidden/>
              </w:rPr>
              <w:instrText xml:space="preserve"> PAGEREF _Toc146551651 \h </w:instrText>
            </w:r>
            <w:r>
              <w:rPr>
                <w:noProof/>
                <w:webHidden/>
              </w:rPr>
            </w:r>
            <w:r>
              <w:rPr>
                <w:noProof/>
                <w:webHidden/>
              </w:rPr>
              <w:fldChar w:fldCharType="separate"/>
            </w:r>
            <w:r w:rsidR="00B65BE5">
              <w:rPr>
                <w:noProof/>
                <w:webHidden/>
              </w:rPr>
              <w:t>7</w:t>
            </w:r>
            <w:r>
              <w:rPr>
                <w:noProof/>
                <w:webHidden/>
              </w:rPr>
              <w:fldChar w:fldCharType="end"/>
            </w:r>
          </w:hyperlink>
        </w:p>
        <w:p w:rsidR="00B65BE5" w:rsidRDefault="001A43CC" w:rsidP="00F65EAA">
          <w:pPr>
            <w:pStyle w:val="TOC2"/>
            <w:tabs>
              <w:tab w:val="left" w:pos="880"/>
              <w:tab w:val="right" w:leader="dot" w:pos="7927"/>
            </w:tabs>
            <w:spacing w:line="480" w:lineRule="auto"/>
            <w:rPr>
              <w:rFonts w:asciiTheme="minorHAnsi" w:hAnsiTheme="minorHAnsi"/>
              <w:noProof/>
              <w:sz w:val="22"/>
            </w:rPr>
          </w:pPr>
          <w:hyperlink w:anchor="_Toc146551652" w:history="1">
            <w:r w:rsidR="00B65BE5" w:rsidRPr="00660749">
              <w:rPr>
                <w:rStyle w:val="Hyperlink"/>
                <w:noProof/>
              </w:rPr>
              <w:t>1.5</w:t>
            </w:r>
            <w:r w:rsidR="00B65BE5">
              <w:rPr>
                <w:rFonts w:asciiTheme="minorHAnsi" w:hAnsiTheme="minorHAnsi"/>
                <w:noProof/>
                <w:sz w:val="22"/>
              </w:rPr>
              <w:tab/>
            </w:r>
            <w:r w:rsidR="00B65BE5" w:rsidRPr="00660749">
              <w:rPr>
                <w:rStyle w:val="Hyperlink"/>
                <w:noProof/>
              </w:rPr>
              <w:t>Metode Penelitian</w:t>
            </w:r>
            <w:r w:rsidR="00B65BE5">
              <w:rPr>
                <w:noProof/>
                <w:webHidden/>
              </w:rPr>
              <w:tab/>
            </w:r>
            <w:r>
              <w:rPr>
                <w:noProof/>
                <w:webHidden/>
              </w:rPr>
              <w:fldChar w:fldCharType="begin"/>
            </w:r>
            <w:r w:rsidR="00B65BE5">
              <w:rPr>
                <w:noProof/>
                <w:webHidden/>
              </w:rPr>
              <w:instrText xml:space="preserve"> PAGEREF _Toc146551652 \h </w:instrText>
            </w:r>
            <w:r>
              <w:rPr>
                <w:noProof/>
                <w:webHidden/>
              </w:rPr>
            </w:r>
            <w:r>
              <w:rPr>
                <w:noProof/>
                <w:webHidden/>
              </w:rPr>
              <w:fldChar w:fldCharType="separate"/>
            </w:r>
            <w:r w:rsidR="00B65BE5">
              <w:rPr>
                <w:noProof/>
                <w:webHidden/>
              </w:rPr>
              <w:t>8</w:t>
            </w:r>
            <w:r>
              <w:rPr>
                <w:noProof/>
                <w:webHidden/>
              </w:rPr>
              <w:fldChar w:fldCharType="end"/>
            </w:r>
          </w:hyperlink>
        </w:p>
        <w:p w:rsidR="00B65BE5" w:rsidRDefault="001A43CC" w:rsidP="00F65EAA">
          <w:pPr>
            <w:pStyle w:val="TOC2"/>
            <w:tabs>
              <w:tab w:val="left" w:pos="880"/>
              <w:tab w:val="right" w:leader="dot" w:pos="7927"/>
            </w:tabs>
            <w:spacing w:line="480" w:lineRule="auto"/>
            <w:rPr>
              <w:rFonts w:asciiTheme="minorHAnsi" w:hAnsiTheme="minorHAnsi"/>
              <w:noProof/>
              <w:sz w:val="22"/>
            </w:rPr>
          </w:pPr>
          <w:hyperlink w:anchor="_Toc146551653" w:history="1">
            <w:r w:rsidR="00B65BE5" w:rsidRPr="00660749">
              <w:rPr>
                <w:rStyle w:val="Hyperlink"/>
                <w:noProof/>
              </w:rPr>
              <w:t>1.6</w:t>
            </w:r>
            <w:r w:rsidR="00B65BE5">
              <w:rPr>
                <w:rFonts w:asciiTheme="minorHAnsi" w:hAnsiTheme="minorHAnsi"/>
                <w:noProof/>
                <w:sz w:val="22"/>
              </w:rPr>
              <w:tab/>
            </w:r>
            <w:r w:rsidR="00B65BE5" w:rsidRPr="00660749">
              <w:rPr>
                <w:rStyle w:val="Hyperlink"/>
                <w:noProof/>
              </w:rPr>
              <w:t>Manfaat Penelitian</w:t>
            </w:r>
            <w:r w:rsidR="00B65BE5">
              <w:rPr>
                <w:noProof/>
                <w:webHidden/>
              </w:rPr>
              <w:tab/>
            </w:r>
            <w:r>
              <w:rPr>
                <w:noProof/>
                <w:webHidden/>
              </w:rPr>
              <w:fldChar w:fldCharType="begin"/>
            </w:r>
            <w:r w:rsidR="00B65BE5">
              <w:rPr>
                <w:noProof/>
                <w:webHidden/>
              </w:rPr>
              <w:instrText xml:space="preserve"> PAGEREF _Toc146551653 \h </w:instrText>
            </w:r>
            <w:r>
              <w:rPr>
                <w:noProof/>
                <w:webHidden/>
              </w:rPr>
            </w:r>
            <w:r>
              <w:rPr>
                <w:noProof/>
                <w:webHidden/>
              </w:rPr>
              <w:fldChar w:fldCharType="separate"/>
            </w:r>
            <w:r w:rsidR="00B65BE5">
              <w:rPr>
                <w:noProof/>
                <w:webHidden/>
              </w:rPr>
              <w:t>10</w:t>
            </w:r>
            <w:r>
              <w:rPr>
                <w:noProof/>
                <w:webHidden/>
              </w:rPr>
              <w:fldChar w:fldCharType="end"/>
            </w:r>
          </w:hyperlink>
        </w:p>
        <w:p w:rsidR="00B65BE5" w:rsidRDefault="001A43CC" w:rsidP="00F65EAA">
          <w:pPr>
            <w:pStyle w:val="TOC2"/>
            <w:tabs>
              <w:tab w:val="left" w:pos="880"/>
              <w:tab w:val="right" w:leader="dot" w:pos="7927"/>
            </w:tabs>
            <w:spacing w:line="480" w:lineRule="auto"/>
            <w:rPr>
              <w:rFonts w:asciiTheme="minorHAnsi" w:hAnsiTheme="minorHAnsi"/>
              <w:noProof/>
              <w:sz w:val="22"/>
            </w:rPr>
          </w:pPr>
          <w:hyperlink w:anchor="_Toc146551654" w:history="1">
            <w:r w:rsidR="00B65BE5" w:rsidRPr="00660749">
              <w:rPr>
                <w:rStyle w:val="Hyperlink"/>
                <w:noProof/>
              </w:rPr>
              <w:t>1.7</w:t>
            </w:r>
            <w:r w:rsidR="00B65BE5">
              <w:rPr>
                <w:rFonts w:asciiTheme="minorHAnsi" w:hAnsiTheme="minorHAnsi"/>
                <w:noProof/>
                <w:sz w:val="22"/>
              </w:rPr>
              <w:tab/>
            </w:r>
            <w:r w:rsidR="00B65BE5" w:rsidRPr="00660749">
              <w:rPr>
                <w:rStyle w:val="Hyperlink"/>
                <w:noProof/>
              </w:rPr>
              <w:t>Sistematika Penulisan</w:t>
            </w:r>
            <w:r w:rsidR="00B65BE5">
              <w:rPr>
                <w:noProof/>
                <w:webHidden/>
              </w:rPr>
              <w:tab/>
            </w:r>
            <w:r>
              <w:rPr>
                <w:noProof/>
                <w:webHidden/>
              </w:rPr>
              <w:fldChar w:fldCharType="begin"/>
            </w:r>
            <w:r w:rsidR="00B65BE5">
              <w:rPr>
                <w:noProof/>
                <w:webHidden/>
              </w:rPr>
              <w:instrText xml:space="preserve"> PAGEREF _Toc146551654 \h </w:instrText>
            </w:r>
            <w:r>
              <w:rPr>
                <w:noProof/>
                <w:webHidden/>
              </w:rPr>
            </w:r>
            <w:r>
              <w:rPr>
                <w:noProof/>
                <w:webHidden/>
              </w:rPr>
              <w:fldChar w:fldCharType="separate"/>
            </w:r>
            <w:r w:rsidR="00B65BE5">
              <w:rPr>
                <w:noProof/>
                <w:webHidden/>
              </w:rPr>
              <w:t>11</w:t>
            </w:r>
            <w:r>
              <w:rPr>
                <w:noProof/>
                <w:webHidden/>
              </w:rPr>
              <w:fldChar w:fldCharType="end"/>
            </w:r>
          </w:hyperlink>
        </w:p>
        <w:p w:rsidR="00B65BE5" w:rsidRDefault="001A43CC" w:rsidP="00F65EAA">
          <w:pPr>
            <w:pStyle w:val="TOC1"/>
            <w:rPr>
              <w:rFonts w:asciiTheme="minorHAnsi" w:hAnsiTheme="minorHAnsi"/>
              <w:b w:val="0"/>
              <w:bCs w:val="0"/>
              <w:sz w:val="22"/>
              <w:lang w:val="en-ID"/>
            </w:rPr>
          </w:pPr>
          <w:hyperlink w:anchor="_Toc146551655" w:history="1">
            <w:r w:rsidR="00B65BE5" w:rsidRPr="00660749">
              <w:rPr>
                <w:rStyle w:val="Hyperlink"/>
              </w:rPr>
              <w:t>BAB II TINJAUAN PUSTAKA DAN KERANGKA TEORI</w:t>
            </w:r>
            <w:r w:rsidR="00B65BE5">
              <w:rPr>
                <w:webHidden/>
              </w:rPr>
              <w:tab/>
            </w:r>
            <w:r>
              <w:rPr>
                <w:webHidden/>
              </w:rPr>
              <w:fldChar w:fldCharType="begin"/>
            </w:r>
            <w:r w:rsidR="00B65BE5">
              <w:rPr>
                <w:webHidden/>
              </w:rPr>
              <w:instrText xml:space="preserve"> PAGEREF _Toc146551655 \h </w:instrText>
            </w:r>
            <w:r>
              <w:rPr>
                <w:webHidden/>
              </w:rPr>
            </w:r>
            <w:r>
              <w:rPr>
                <w:webHidden/>
              </w:rPr>
              <w:fldChar w:fldCharType="separate"/>
            </w:r>
            <w:r w:rsidR="00B65BE5">
              <w:rPr>
                <w:webHidden/>
              </w:rPr>
              <w:t>12</w:t>
            </w:r>
            <w:r>
              <w:rPr>
                <w:webHidden/>
              </w:rPr>
              <w:fldChar w:fldCharType="end"/>
            </w:r>
          </w:hyperlink>
        </w:p>
        <w:p w:rsidR="00B65BE5" w:rsidRDefault="001A43CC" w:rsidP="00F65EAA">
          <w:pPr>
            <w:pStyle w:val="TOC2"/>
            <w:tabs>
              <w:tab w:val="left" w:pos="880"/>
              <w:tab w:val="right" w:leader="dot" w:pos="7927"/>
            </w:tabs>
            <w:spacing w:line="480" w:lineRule="auto"/>
            <w:rPr>
              <w:rFonts w:asciiTheme="minorHAnsi" w:hAnsiTheme="minorHAnsi"/>
              <w:noProof/>
              <w:sz w:val="22"/>
            </w:rPr>
          </w:pPr>
          <w:hyperlink w:anchor="_Toc146551656" w:history="1">
            <w:r w:rsidR="00B65BE5" w:rsidRPr="00660749">
              <w:rPr>
                <w:rStyle w:val="Hyperlink"/>
                <w:noProof/>
              </w:rPr>
              <w:t>2.1</w:t>
            </w:r>
            <w:r w:rsidR="00B65BE5">
              <w:rPr>
                <w:rFonts w:asciiTheme="minorHAnsi" w:hAnsiTheme="minorHAnsi"/>
                <w:noProof/>
                <w:sz w:val="22"/>
              </w:rPr>
              <w:tab/>
            </w:r>
            <w:r w:rsidR="00B65BE5" w:rsidRPr="00660749">
              <w:rPr>
                <w:rStyle w:val="Hyperlink"/>
                <w:noProof/>
              </w:rPr>
              <w:t>Penelitian Terdahulu</w:t>
            </w:r>
            <w:r w:rsidR="00B65BE5">
              <w:rPr>
                <w:noProof/>
                <w:webHidden/>
              </w:rPr>
              <w:tab/>
            </w:r>
            <w:r>
              <w:rPr>
                <w:noProof/>
                <w:webHidden/>
              </w:rPr>
              <w:fldChar w:fldCharType="begin"/>
            </w:r>
            <w:r w:rsidR="00B65BE5">
              <w:rPr>
                <w:noProof/>
                <w:webHidden/>
              </w:rPr>
              <w:instrText xml:space="preserve"> PAGEREF _Toc146551656 \h </w:instrText>
            </w:r>
            <w:r>
              <w:rPr>
                <w:noProof/>
                <w:webHidden/>
              </w:rPr>
            </w:r>
            <w:r>
              <w:rPr>
                <w:noProof/>
                <w:webHidden/>
              </w:rPr>
              <w:fldChar w:fldCharType="separate"/>
            </w:r>
            <w:r w:rsidR="00B65BE5">
              <w:rPr>
                <w:noProof/>
                <w:webHidden/>
              </w:rPr>
              <w:t>12</w:t>
            </w:r>
            <w:r>
              <w:rPr>
                <w:noProof/>
                <w:webHidden/>
              </w:rPr>
              <w:fldChar w:fldCharType="end"/>
            </w:r>
          </w:hyperlink>
        </w:p>
        <w:p w:rsidR="00B65BE5" w:rsidRDefault="001A43CC" w:rsidP="00F65EAA">
          <w:pPr>
            <w:pStyle w:val="TOC2"/>
            <w:tabs>
              <w:tab w:val="left" w:pos="880"/>
              <w:tab w:val="right" w:leader="dot" w:pos="7927"/>
            </w:tabs>
            <w:spacing w:line="480" w:lineRule="auto"/>
            <w:rPr>
              <w:rFonts w:asciiTheme="minorHAnsi" w:hAnsiTheme="minorHAnsi"/>
              <w:noProof/>
              <w:sz w:val="22"/>
            </w:rPr>
          </w:pPr>
          <w:hyperlink w:anchor="_Toc146551657" w:history="1">
            <w:r w:rsidR="00B65BE5" w:rsidRPr="00660749">
              <w:rPr>
                <w:rStyle w:val="Hyperlink"/>
                <w:noProof/>
              </w:rPr>
              <w:t>2.2</w:t>
            </w:r>
            <w:r w:rsidR="00B65BE5">
              <w:rPr>
                <w:rFonts w:asciiTheme="minorHAnsi" w:hAnsiTheme="minorHAnsi"/>
                <w:noProof/>
                <w:sz w:val="22"/>
              </w:rPr>
              <w:tab/>
            </w:r>
            <w:r w:rsidR="00B65BE5" w:rsidRPr="00660749">
              <w:rPr>
                <w:rStyle w:val="Hyperlink"/>
                <w:noProof/>
              </w:rPr>
              <w:t>Konsep Gender</w:t>
            </w:r>
            <w:r w:rsidR="00B65BE5">
              <w:rPr>
                <w:noProof/>
                <w:webHidden/>
              </w:rPr>
              <w:tab/>
            </w:r>
            <w:r>
              <w:rPr>
                <w:noProof/>
                <w:webHidden/>
              </w:rPr>
              <w:fldChar w:fldCharType="begin"/>
            </w:r>
            <w:r w:rsidR="00B65BE5">
              <w:rPr>
                <w:noProof/>
                <w:webHidden/>
              </w:rPr>
              <w:instrText xml:space="preserve"> PAGEREF _Toc146551657 \h </w:instrText>
            </w:r>
            <w:r>
              <w:rPr>
                <w:noProof/>
                <w:webHidden/>
              </w:rPr>
            </w:r>
            <w:r>
              <w:rPr>
                <w:noProof/>
                <w:webHidden/>
              </w:rPr>
              <w:fldChar w:fldCharType="separate"/>
            </w:r>
            <w:r w:rsidR="00B65BE5">
              <w:rPr>
                <w:noProof/>
                <w:webHidden/>
              </w:rPr>
              <w:t>17</w:t>
            </w:r>
            <w:r>
              <w:rPr>
                <w:noProof/>
                <w:webHidden/>
              </w:rPr>
              <w:fldChar w:fldCharType="end"/>
            </w:r>
          </w:hyperlink>
        </w:p>
        <w:p w:rsidR="00B65BE5" w:rsidRDefault="001A43CC" w:rsidP="00F65EAA">
          <w:pPr>
            <w:pStyle w:val="TOC2"/>
            <w:tabs>
              <w:tab w:val="left" w:pos="880"/>
              <w:tab w:val="right" w:leader="dot" w:pos="7927"/>
            </w:tabs>
            <w:spacing w:line="480" w:lineRule="auto"/>
            <w:rPr>
              <w:rFonts w:asciiTheme="minorHAnsi" w:hAnsiTheme="minorHAnsi"/>
              <w:noProof/>
              <w:sz w:val="22"/>
            </w:rPr>
          </w:pPr>
          <w:hyperlink w:anchor="_Toc146551658" w:history="1">
            <w:r w:rsidR="00B65BE5" w:rsidRPr="00660749">
              <w:rPr>
                <w:rStyle w:val="Hyperlink"/>
                <w:noProof/>
              </w:rPr>
              <w:t>2.3</w:t>
            </w:r>
            <w:r w:rsidR="00B65BE5">
              <w:rPr>
                <w:rFonts w:asciiTheme="minorHAnsi" w:hAnsiTheme="minorHAnsi"/>
                <w:noProof/>
                <w:sz w:val="22"/>
              </w:rPr>
              <w:tab/>
            </w:r>
            <w:r w:rsidR="00B65BE5" w:rsidRPr="00660749">
              <w:rPr>
                <w:rStyle w:val="Hyperlink"/>
                <w:noProof/>
              </w:rPr>
              <w:t>Teori Struktural-Fungsional</w:t>
            </w:r>
            <w:r w:rsidR="00B65BE5">
              <w:rPr>
                <w:noProof/>
                <w:webHidden/>
              </w:rPr>
              <w:tab/>
            </w:r>
            <w:r>
              <w:rPr>
                <w:noProof/>
                <w:webHidden/>
              </w:rPr>
              <w:fldChar w:fldCharType="begin"/>
            </w:r>
            <w:r w:rsidR="00B65BE5">
              <w:rPr>
                <w:noProof/>
                <w:webHidden/>
              </w:rPr>
              <w:instrText xml:space="preserve"> PAGEREF _Toc146551658 \h </w:instrText>
            </w:r>
            <w:r>
              <w:rPr>
                <w:noProof/>
                <w:webHidden/>
              </w:rPr>
            </w:r>
            <w:r>
              <w:rPr>
                <w:noProof/>
                <w:webHidden/>
              </w:rPr>
              <w:fldChar w:fldCharType="separate"/>
            </w:r>
            <w:r w:rsidR="00B65BE5">
              <w:rPr>
                <w:noProof/>
                <w:webHidden/>
              </w:rPr>
              <w:t>19</w:t>
            </w:r>
            <w:r>
              <w:rPr>
                <w:noProof/>
                <w:webHidden/>
              </w:rPr>
              <w:fldChar w:fldCharType="end"/>
            </w:r>
          </w:hyperlink>
        </w:p>
        <w:p w:rsidR="00B65BE5" w:rsidRDefault="001A43CC" w:rsidP="00F65EAA">
          <w:pPr>
            <w:pStyle w:val="TOC2"/>
            <w:tabs>
              <w:tab w:val="left" w:pos="880"/>
              <w:tab w:val="right" w:leader="dot" w:pos="7927"/>
            </w:tabs>
            <w:spacing w:line="480" w:lineRule="auto"/>
            <w:rPr>
              <w:rFonts w:asciiTheme="minorHAnsi" w:hAnsiTheme="minorHAnsi"/>
              <w:noProof/>
              <w:sz w:val="22"/>
            </w:rPr>
          </w:pPr>
          <w:hyperlink w:anchor="_Toc146551659" w:history="1">
            <w:r w:rsidR="00B65BE5" w:rsidRPr="00660749">
              <w:rPr>
                <w:rStyle w:val="Hyperlink"/>
                <w:noProof/>
              </w:rPr>
              <w:t>2.4</w:t>
            </w:r>
            <w:r w:rsidR="00B65BE5">
              <w:rPr>
                <w:rFonts w:asciiTheme="minorHAnsi" w:hAnsiTheme="minorHAnsi"/>
                <w:noProof/>
                <w:sz w:val="22"/>
              </w:rPr>
              <w:tab/>
            </w:r>
            <w:r w:rsidR="00B65BE5" w:rsidRPr="00660749">
              <w:rPr>
                <w:rStyle w:val="Hyperlink"/>
                <w:noProof/>
              </w:rPr>
              <w:t>Restorasi Meiji dan Piagam Sumpah</w:t>
            </w:r>
            <w:r w:rsidR="00B65BE5">
              <w:rPr>
                <w:noProof/>
                <w:webHidden/>
              </w:rPr>
              <w:tab/>
            </w:r>
            <w:r>
              <w:rPr>
                <w:noProof/>
                <w:webHidden/>
              </w:rPr>
              <w:fldChar w:fldCharType="begin"/>
            </w:r>
            <w:r w:rsidR="00B65BE5">
              <w:rPr>
                <w:noProof/>
                <w:webHidden/>
              </w:rPr>
              <w:instrText xml:space="preserve"> PAGEREF _Toc146551659 \h </w:instrText>
            </w:r>
            <w:r>
              <w:rPr>
                <w:noProof/>
                <w:webHidden/>
              </w:rPr>
            </w:r>
            <w:r>
              <w:rPr>
                <w:noProof/>
                <w:webHidden/>
              </w:rPr>
              <w:fldChar w:fldCharType="separate"/>
            </w:r>
            <w:r w:rsidR="00B65BE5">
              <w:rPr>
                <w:noProof/>
                <w:webHidden/>
              </w:rPr>
              <w:t>23</w:t>
            </w:r>
            <w:r>
              <w:rPr>
                <w:noProof/>
                <w:webHidden/>
              </w:rPr>
              <w:fldChar w:fldCharType="end"/>
            </w:r>
          </w:hyperlink>
        </w:p>
        <w:p w:rsidR="00B65BE5" w:rsidRDefault="001A43CC" w:rsidP="00F65EAA">
          <w:pPr>
            <w:pStyle w:val="TOC2"/>
            <w:tabs>
              <w:tab w:val="left" w:pos="880"/>
              <w:tab w:val="right" w:leader="dot" w:pos="7927"/>
            </w:tabs>
            <w:spacing w:line="480" w:lineRule="auto"/>
            <w:rPr>
              <w:rFonts w:asciiTheme="minorHAnsi" w:hAnsiTheme="minorHAnsi"/>
              <w:noProof/>
              <w:sz w:val="22"/>
            </w:rPr>
          </w:pPr>
          <w:hyperlink w:anchor="_Toc146551660" w:history="1">
            <w:r w:rsidR="00B65BE5" w:rsidRPr="00660749">
              <w:rPr>
                <w:rStyle w:val="Hyperlink"/>
                <w:noProof/>
              </w:rPr>
              <w:t>2.5</w:t>
            </w:r>
            <w:r w:rsidR="00B65BE5">
              <w:rPr>
                <w:rFonts w:asciiTheme="minorHAnsi" w:hAnsiTheme="minorHAnsi"/>
                <w:noProof/>
                <w:sz w:val="22"/>
              </w:rPr>
              <w:tab/>
            </w:r>
            <w:r w:rsidR="00B65BE5" w:rsidRPr="00660749">
              <w:rPr>
                <w:rStyle w:val="Hyperlink"/>
                <w:noProof/>
              </w:rPr>
              <w:t>Misi Iwakura</w:t>
            </w:r>
            <w:r w:rsidR="00B65BE5">
              <w:rPr>
                <w:noProof/>
                <w:webHidden/>
              </w:rPr>
              <w:tab/>
            </w:r>
            <w:r>
              <w:rPr>
                <w:noProof/>
                <w:webHidden/>
              </w:rPr>
              <w:fldChar w:fldCharType="begin"/>
            </w:r>
            <w:r w:rsidR="00B65BE5">
              <w:rPr>
                <w:noProof/>
                <w:webHidden/>
              </w:rPr>
              <w:instrText xml:space="preserve"> PAGEREF _Toc146551660 \h </w:instrText>
            </w:r>
            <w:r>
              <w:rPr>
                <w:noProof/>
                <w:webHidden/>
              </w:rPr>
            </w:r>
            <w:r>
              <w:rPr>
                <w:noProof/>
                <w:webHidden/>
              </w:rPr>
              <w:fldChar w:fldCharType="separate"/>
            </w:r>
            <w:r w:rsidR="00B65BE5">
              <w:rPr>
                <w:noProof/>
                <w:webHidden/>
              </w:rPr>
              <w:t>28</w:t>
            </w:r>
            <w:r>
              <w:rPr>
                <w:noProof/>
                <w:webHidden/>
              </w:rPr>
              <w:fldChar w:fldCharType="end"/>
            </w:r>
          </w:hyperlink>
        </w:p>
        <w:p w:rsidR="00B65BE5" w:rsidRDefault="001A43CC" w:rsidP="00F65EAA">
          <w:pPr>
            <w:pStyle w:val="TOC2"/>
            <w:tabs>
              <w:tab w:val="left" w:pos="880"/>
              <w:tab w:val="right" w:leader="dot" w:pos="7927"/>
            </w:tabs>
            <w:spacing w:line="480" w:lineRule="auto"/>
            <w:rPr>
              <w:rFonts w:asciiTheme="minorHAnsi" w:hAnsiTheme="minorHAnsi"/>
              <w:noProof/>
              <w:sz w:val="22"/>
            </w:rPr>
          </w:pPr>
          <w:hyperlink w:anchor="_Toc146551661" w:history="1">
            <w:r w:rsidR="00B65BE5" w:rsidRPr="00660749">
              <w:rPr>
                <w:rStyle w:val="Hyperlink"/>
                <w:noProof/>
              </w:rPr>
              <w:t>2.6</w:t>
            </w:r>
            <w:r w:rsidR="00B65BE5">
              <w:rPr>
                <w:rFonts w:asciiTheme="minorHAnsi" w:hAnsiTheme="minorHAnsi"/>
                <w:noProof/>
                <w:sz w:val="22"/>
              </w:rPr>
              <w:tab/>
            </w:r>
            <w:r w:rsidR="00B65BE5" w:rsidRPr="00660749">
              <w:rPr>
                <w:rStyle w:val="Hyperlink"/>
                <w:noProof/>
              </w:rPr>
              <w:t xml:space="preserve">Ideologi </w:t>
            </w:r>
            <w:r w:rsidR="00B65BE5" w:rsidRPr="00660749">
              <w:rPr>
                <w:rStyle w:val="Hyperlink"/>
                <w:i/>
                <w:iCs/>
                <w:noProof/>
              </w:rPr>
              <w:t>Ryousai Kenbo</w:t>
            </w:r>
            <w:r w:rsidR="00B65BE5">
              <w:rPr>
                <w:noProof/>
                <w:webHidden/>
              </w:rPr>
              <w:tab/>
            </w:r>
            <w:r>
              <w:rPr>
                <w:noProof/>
                <w:webHidden/>
              </w:rPr>
              <w:fldChar w:fldCharType="begin"/>
            </w:r>
            <w:r w:rsidR="00B65BE5">
              <w:rPr>
                <w:noProof/>
                <w:webHidden/>
              </w:rPr>
              <w:instrText xml:space="preserve"> PAGEREF _Toc146551661 \h </w:instrText>
            </w:r>
            <w:r>
              <w:rPr>
                <w:noProof/>
                <w:webHidden/>
              </w:rPr>
            </w:r>
            <w:r>
              <w:rPr>
                <w:noProof/>
                <w:webHidden/>
              </w:rPr>
              <w:fldChar w:fldCharType="separate"/>
            </w:r>
            <w:r w:rsidR="00B65BE5">
              <w:rPr>
                <w:noProof/>
                <w:webHidden/>
              </w:rPr>
              <w:t>30</w:t>
            </w:r>
            <w:r>
              <w:rPr>
                <w:noProof/>
                <w:webHidden/>
              </w:rPr>
              <w:fldChar w:fldCharType="end"/>
            </w:r>
          </w:hyperlink>
        </w:p>
        <w:p w:rsidR="00B65BE5" w:rsidRDefault="001A43CC" w:rsidP="00F65EAA">
          <w:pPr>
            <w:pStyle w:val="TOC1"/>
            <w:rPr>
              <w:rFonts w:asciiTheme="minorHAnsi" w:hAnsiTheme="minorHAnsi"/>
              <w:b w:val="0"/>
              <w:bCs w:val="0"/>
              <w:sz w:val="22"/>
              <w:lang w:val="en-ID"/>
            </w:rPr>
          </w:pPr>
          <w:hyperlink w:anchor="_Toc146551662" w:history="1">
            <w:r w:rsidR="00B65BE5" w:rsidRPr="00660749">
              <w:rPr>
                <w:rStyle w:val="Hyperlink"/>
              </w:rPr>
              <w:t>BAB III PEMBAHASAN</w:t>
            </w:r>
            <w:r w:rsidR="00B65BE5">
              <w:rPr>
                <w:webHidden/>
              </w:rPr>
              <w:tab/>
            </w:r>
            <w:r>
              <w:rPr>
                <w:webHidden/>
              </w:rPr>
              <w:fldChar w:fldCharType="begin"/>
            </w:r>
            <w:r w:rsidR="00B65BE5">
              <w:rPr>
                <w:webHidden/>
              </w:rPr>
              <w:instrText xml:space="preserve"> PAGEREF _Toc146551662 \h </w:instrText>
            </w:r>
            <w:r>
              <w:rPr>
                <w:webHidden/>
              </w:rPr>
            </w:r>
            <w:r>
              <w:rPr>
                <w:webHidden/>
              </w:rPr>
              <w:fldChar w:fldCharType="separate"/>
            </w:r>
            <w:r w:rsidR="00B65BE5">
              <w:rPr>
                <w:webHidden/>
              </w:rPr>
              <w:t>36</w:t>
            </w:r>
            <w:r>
              <w:rPr>
                <w:webHidden/>
              </w:rPr>
              <w:fldChar w:fldCharType="end"/>
            </w:r>
          </w:hyperlink>
        </w:p>
        <w:p w:rsidR="00B65BE5" w:rsidRDefault="001A43CC" w:rsidP="00F65EAA">
          <w:pPr>
            <w:pStyle w:val="TOC2"/>
            <w:tabs>
              <w:tab w:val="left" w:pos="880"/>
              <w:tab w:val="right" w:leader="dot" w:pos="7927"/>
            </w:tabs>
            <w:spacing w:line="480" w:lineRule="auto"/>
            <w:rPr>
              <w:rFonts w:asciiTheme="minorHAnsi" w:hAnsiTheme="minorHAnsi"/>
              <w:noProof/>
              <w:sz w:val="22"/>
            </w:rPr>
          </w:pPr>
          <w:hyperlink w:anchor="_Toc146551663" w:history="1">
            <w:r w:rsidR="00B65BE5" w:rsidRPr="00660749">
              <w:rPr>
                <w:rStyle w:val="Hyperlink"/>
                <w:noProof/>
              </w:rPr>
              <w:t>3.1</w:t>
            </w:r>
            <w:r w:rsidR="00B65BE5">
              <w:rPr>
                <w:rFonts w:asciiTheme="minorHAnsi" w:hAnsiTheme="minorHAnsi"/>
                <w:noProof/>
                <w:sz w:val="22"/>
              </w:rPr>
              <w:tab/>
            </w:r>
            <w:r w:rsidR="00B65BE5" w:rsidRPr="00660749">
              <w:rPr>
                <w:rStyle w:val="Hyperlink"/>
                <w:noProof/>
              </w:rPr>
              <w:t xml:space="preserve">Perkembangan Ideologi </w:t>
            </w:r>
            <w:r w:rsidR="00B65BE5" w:rsidRPr="00660749">
              <w:rPr>
                <w:rStyle w:val="Hyperlink"/>
                <w:i/>
                <w:iCs/>
                <w:noProof/>
              </w:rPr>
              <w:t xml:space="preserve">Ryousai Kenbo </w:t>
            </w:r>
            <w:r w:rsidR="00B65BE5" w:rsidRPr="00660749">
              <w:rPr>
                <w:rStyle w:val="Hyperlink"/>
                <w:noProof/>
              </w:rPr>
              <w:t>pada Zaman Meiji Hingga Akhir Perang Dunia ke-I</w:t>
            </w:r>
            <w:r w:rsidR="00B65BE5">
              <w:rPr>
                <w:noProof/>
                <w:webHidden/>
              </w:rPr>
              <w:tab/>
            </w:r>
            <w:r>
              <w:rPr>
                <w:noProof/>
                <w:webHidden/>
              </w:rPr>
              <w:fldChar w:fldCharType="begin"/>
            </w:r>
            <w:r w:rsidR="00B65BE5">
              <w:rPr>
                <w:noProof/>
                <w:webHidden/>
              </w:rPr>
              <w:instrText xml:space="preserve"> PAGEREF _Toc146551663 \h </w:instrText>
            </w:r>
            <w:r>
              <w:rPr>
                <w:noProof/>
                <w:webHidden/>
              </w:rPr>
            </w:r>
            <w:r>
              <w:rPr>
                <w:noProof/>
                <w:webHidden/>
              </w:rPr>
              <w:fldChar w:fldCharType="separate"/>
            </w:r>
            <w:r w:rsidR="00B65BE5">
              <w:rPr>
                <w:noProof/>
                <w:webHidden/>
              </w:rPr>
              <w:t>36</w:t>
            </w:r>
            <w:r>
              <w:rPr>
                <w:noProof/>
                <w:webHidden/>
              </w:rPr>
              <w:fldChar w:fldCharType="end"/>
            </w:r>
          </w:hyperlink>
        </w:p>
        <w:p w:rsidR="00B65BE5" w:rsidRDefault="001A43CC" w:rsidP="00F65EAA">
          <w:pPr>
            <w:pStyle w:val="TOC3"/>
            <w:tabs>
              <w:tab w:val="left" w:pos="1320"/>
              <w:tab w:val="right" w:leader="dot" w:pos="7927"/>
            </w:tabs>
            <w:spacing w:line="480" w:lineRule="auto"/>
            <w:rPr>
              <w:rFonts w:asciiTheme="minorHAnsi" w:hAnsiTheme="minorHAnsi"/>
              <w:noProof/>
              <w:sz w:val="22"/>
            </w:rPr>
          </w:pPr>
          <w:hyperlink w:anchor="_Toc146551664" w:history="1">
            <w:r w:rsidR="00B65BE5" w:rsidRPr="00660749">
              <w:rPr>
                <w:rStyle w:val="Hyperlink"/>
                <w:noProof/>
                <w:lang w:val="id-ID"/>
              </w:rPr>
              <w:t>3.1.1</w:t>
            </w:r>
            <w:r w:rsidR="00B65BE5">
              <w:rPr>
                <w:rFonts w:asciiTheme="minorHAnsi" w:hAnsiTheme="minorHAnsi"/>
                <w:noProof/>
                <w:sz w:val="22"/>
              </w:rPr>
              <w:tab/>
            </w:r>
            <w:r w:rsidR="00B65BE5" w:rsidRPr="00660749">
              <w:rPr>
                <w:rStyle w:val="Hyperlink"/>
                <w:noProof/>
                <w:lang w:val="id-ID"/>
              </w:rPr>
              <w:t>Masyarakat Meiji ke-6 (</w:t>
            </w:r>
            <w:r w:rsidR="00B65BE5" w:rsidRPr="00660749">
              <w:rPr>
                <w:rStyle w:val="Hyperlink"/>
                <w:i/>
                <w:iCs/>
                <w:noProof/>
                <w:lang w:val="id-ID"/>
              </w:rPr>
              <w:t>Meirokusha</w:t>
            </w:r>
            <w:r w:rsidR="00B65BE5" w:rsidRPr="00660749">
              <w:rPr>
                <w:rStyle w:val="Hyperlink"/>
                <w:noProof/>
                <w:lang w:val="id-ID"/>
              </w:rPr>
              <w:t xml:space="preserve">) dan </w:t>
            </w:r>
            <w:r w:rsidR="00B65BE5" w:rsidRPr="00660749">
              <w:rPr>
                <w:rStyle w:val="Hyperlink"/>
                <w:i/>
                <w:iCs/>
                <w:noProof/>
                <w:lang w:val="id-ID"/>
              </w:rPr>
              <w:t>Meiroku Zasshi</w:t>
            </w:r>
            <w:r w:rsidR="00B65BE5">
              <w:rPr>
                <w:noProof/>
                <w:webHidden/>
              </w:rPr>
              <w:tab/>
            </w:r>
            <w:r>
              <w:rPr>
                <w:noProof/>
                <w:webHidden/>
              </w:rPr>
              <w:fldChar w:fldCharType="begin"/>
            </w:r>
            <w:r w:rsidR="00B65BE5">
              <w:rPr>
                <w:noProof/>
                <w:webHidden/>
              </w:rPr>
              <w:instrText xml:space="preserve"> PAGEREF _Toc146551664 \h </w:instrText>
            </w:r>
            <w:r>
              <w:rPr>
                <w:noProof/>
                <w:webHidden/>
              </w:rPr>
            </w:r>
            <w:r>
              <w:rPr>
                <w:noProof/>
                <w:webHidden/>
              </w:rPr>
              <w:fldChar w:fldCharType="separate"/>
            </w:r>
            <w:r w:rsidR="00B65BE5">
              <w:rPr>
                <w:noProof/>
                <w:webHidden/>
              </w:rPr>
              <w:t>36</w:t>
            </w:r>
            <w:r>
              <w:rPr>
                <w:noProof/>
                <w:webHidden/>
              </w:rPr>
              <w:fldChar w:fldCharType="end"/>
            </w:r>
          </w:hyperlink>
        </w:p>
        <w:p w:rsidR="00B65BE5" w:rsidRDefault="001A43CC" w:rsidP="00F65EAA">
          <w:pPr>
            <w:pStyle w:val="TOC3"/>
            <w:tabs>
              <w:tab w:val="left" w:pos="1320"/>
              <w:tab w:val="right" w:leader="dot" w:pos="7927"/>
            </w:tabs>
            <w:spacing w:line="480" w:lineRule="auto"/>
            <w:rPr>
              <w:rFonts w:asciiTheme="minorHAnsi" w:hAnsiTheme="minorHAnsi"/>
              <w:noProof/>
              <w:sz w:val="22"/>
            </w:rPr>
          </w:pPr>
          <w:hyperlink w:anchor="_Toc146551665" w:history="1">
            <w:r w:rsidR="00B65BE5" w:rsidRPr="00660749">
              <w:rPr>
                <w:rStyle w:val="Hyperlink"/>
                <w:noProof/>
              </w:rPr>
              <w:t>3.1.2</w:t>
            </w:r>
            <w:r w:rsidR="00B65BE5">
              <w:rPr>
                <w:rFonts w:asciiTheme="minorHAnsi" w:hAnsiTheme="minorHAnsi"/>
                <w:noProof/>
                <w:sz w:val="22"/>
              </w:rPr>
              <w:tab/>
            </w:r>
            <w:r w:rsidR="00B65BE5" w:rsidRPr="00660749">
              <w:rPr>
                <w:rStyle w:val="Hyperlink"/>
                <w:noProof/>
              </w:rPr>
              <w:t xml:space="preserve">Nakamura Masanao dan Istilah </w:t>
            </w:r>
            <w:r w:rsidR="00B65BE5" w:rsidRPr="00660749">
              <w:rPr>
                <w:rStyle w:val="Hyperlink"/>
                <w:i/>
                <w:iCs/>
                <w:noProof/>
                <w:lang w:val="id-ID"/>
              </w:rPr>
              <w:t>Ryousai Kenbo</w:t>
            </w:r>
            <w:r w:rsidR="00B65BE5">
              <w:rPr>
                <w:noProof/>
                <w:webHidden/>
              </w:rPr>
              <w:tab/>
            </w:r>
            <w:r>
              <w:rPr>
                <w:noProof/>
                <w:webHidden/>
              </w:rPr>
              <w:fldChar w:fldCharType="begin"/>
            </w:r>
            <w:r w:rsidR="00B65BE5">
              <w:rPr>
                <w:noProof/>
                <w:webHidden/>
              </w:rPr>
              <w:instrText xml:space="preserve"> PAGEREF _Toc146551665 \h </w:instrText>
            </w:r>
            <w:r>
              <w:rPr>
                <w:noProof/>
                <w:webHidden/>
              </w:rPr>
            </w:r>
            <w:r>
              <w:rPr>
                <w:noProof/>
                <w:webHidden/>
              </w:rPr>
              <w:fldChar w:fldCharType="separate"/>
            </w:r>
            <w:r w:rsidR="00B65BE5">
              <w:rPr>
                <w:noProof/>
                <w:webHidden/>
              </w:rPr>
              <w:t>41</w:t>
            </w:r>
            <w:r>
              <w:rPr>
                <w:noProof/>
                <w:webHidden/>
              </w:rPr>
              <w:fldChar w:fldCharType="end"/>
            </w:r>
          </w:hyperlink>
        </w:p>
        <w:p w:rsidR="00B65BE5" w:rsidRDefault="001A43CC" w:rsidP="00F65EAA">
          <w:pPr>
            <w:pStyle w:val="TOC3"/>
            <w:tabs>
              <w:tab w:val="left" w:pos="1320"/>
              <w:tab w:val="right" w:leader="dot" w:pos="7927"/>
            </w:tabs>
            <w:spacing w:line="480" w:lineRule="auto"/>
            <w:rPr>
              <w:rFonts w:asciiTheme="minorHAnsi" w:hAnsiTheme="minorHAnsi"/>
              <w:noProof/>
              <w:sz w:val="22"/>
            </w:rPr>
          </w:pPr>
          <w:hyperlink w:anchor="_Toc146551666" w:history="1">
            <w:r w:rsidR="00B65BE5" w:rsidRPr="00660749">
              <w:rPr>
                <w:rStyle w:val="Hyperlink"/>
                <w:noProof/>
                <w:lang w:val="id-ID"/>
              </w:rPr>
              <w:t>3.1.3</w:t>
            </w:r>
            <w:r w:rsidR="00B65BE5">
              <w:rPr>
                <w:rFonts w:asciiTheme="minorHAnsi" w:hAnsiTheme="minorHAnsi"/>
                <w:noProof/>
                <w:sz w:val="22"/>
              </w:rPr>
              <w:tab/>
            </w:r>
            <w:r w:rsidR="00B65BE5" w:rsidRPr="00660749">
              <w:rPr>
                <w:rStyle w:val="Hyperlink"/>
                <w:noProof/>
                <w:lang w:val="id-ID"/>
              </w:rPr>
              <w:t xml:space="preserve">Perkembangan </w:t>
            </w:r>
            <w:r w:rsidR="00B65BE5" w:rsidRPr="00660749">
              <w:rPr>
                <w:rStyle w:val="Hyperlink"/>
                <w:i/>
                <w:iCs/>
                <w:noProof/>
                <w:lang w:val="id-ID"/>
              </w:rPr>
              <w:t xml:space="preserve">Ryousai Kenbo </w:t>
            </w:r>
            <w:r w:rsidR="00B65BE5" w:rsidRPr="00660749">
              <w:rPr>
                <w:rStyle w:val="Hyperlink"/>
                <w:noProof/>
                <w:lang w:val="id-ID"/>
              </w:rPr>
              <w:t>oleh Mori Arinori</w:t>
            </w:r>
            <w:r w:rsidR="00B65BE5">
              <w:rPr>
                <w:noProof/>
                <w:webHidden/>
              </w:rPr>
              <w:tab/>
            </w:r>
            <w:r>
              <w:rPr>
                <w:noProof/>
                <w:webHidden/>
              </w:rPr>
              <w:fldChar w:fldCharType="begin"/>
            </w:r>
            <w:r w:rsidR="00B65BE5">
              <w:rPr>
                <w:noProof/>
                <w:webHidden/>
              </w:rPr>
              <w:instrText xml:space="preserve"> PAGEREF _Toc146551666 \h </w:instrText>
            </w:r>
            <w:r>
              <w:rPr>
                <w:noProof/>
                <w:webHidden/>
              </w:rPr>
            </w:r>
            <w:r>
              <w:rPr>
                <w:noProof/>
                <w:webHidden/>
              </w:rPr>
              <w:fldChar w:fldCharType="separate"/>
            </w:r>
            <w:r w:rsidR="00B65BE5">
              <w:rPr>
                <w:noProof/>
                <w:webHidden/>
              </w:rPr>
              <w:t>48</w:t>
            </w:r>
            <w:r>
              <w:rPr>
                <w:noProof/>
                <w:webHidden/>
              </w:rPr>
              <w:fldChar w:fldCharType="end"/>
            </w:r>
          </w:hyperlink>
        </w:p>
        <w:p w:rsidR="00B65BE5" w:rsidRDefault="001A43CC" w:rsidP="00F65EAA">
          <w:pPr>
            <w:pStyle w:val="TOC3"/>
            <w:tabs>
              <w:tab w:val="left" w:pos="1320"/>
              <w:tab w:val="right" w:leader="dot" w:pos="7927"/>
            </w:tabs>
            <w:spacing w:line="480" w:lineRule="auto"/>
            <w:rPr>
              <w:rFonts w:asciiTheme="minorHAnsi" w:hAnsiTheme="minorHAnsi"/>
              <w:noProof/>
              <w:sz w:val="22"/>
            </w:rPr>
          </w:pPr>
          <w:hyperlink w:anchor="_Toc146551667" w:history="1">
            <w:r w:rsidR="00B65BE5" w:rsidRPr="00660749">
              <w:rPr>
                <w:rStyle w:val="Hyperlink"/>
                <w:noProof/>
                <w:lang w:val="id-ID"/>
              </w:rPr>
              <w:t>3.1.4</w:t>
            </w:r>
            <w:r w:rsidR="00B65BE5">
              <w:rPr>
                <w:rFonts w:asciiTheme="minorHAnsi" w:hAnsiTheme="minorHAnsi"/>
                <w:noProof/>
                <w:sz w:val="22"/>
              </w:rPr>
              <w:tab/>
            </w:r>
            <w:r w:rsidR="00B65BE5" w:rsidRPr="00660749">
              <w:rPr>
                <w:rStyle w:val="Hyperlink"/>
                <w:noProof/>
                <w:lang w:val="id-ID"/>
              </w:rPr>
              <w:t>Amanat Kaisar Tentang Pendidikan (</w:t>
            </w:r>
            <w:r w:rsidR="00B65BE5" w:rsidRPr="00660749">
              <w:rPr>
                <w:rStyle w:val="Hyperlink"/>
                <w:i/>
                <w:iCs/>
                <w:noProof/>
                <w:lang w:val="id-ID"/>
              </w:rPr>
              <w:t>Kyouiku Chokugo</w:t>
            </w:r>
            <w:r w:rsidR="00B65BE5" w:rsidRPr="00660749">
              <w:rPr>
                <w:rStyle w:val="Hyperlink"/>
                <w:noProof/>
                <w:lang w:val="id-ID"/>
              </w:rPr>
              <w:t>)</w:t>
            </w:r>
            <w:r w:rsidR="00B65BE5">
              <w:rPr>
                <w:noProof/>
                <w:webHidden/>
              </w:rPr>
              <w:tab/>
            </w:r>
            <w:r>
              <w:rPr>
                <w:noProof/>
                <w:webHidden/>
              </w:rPr>
              <w:fldChar w:fldCharType="begin"/>
            </w:r>
            <w:r w:rsidR="00B65BE5">
              <w:rPr>
                <w:noProof/>
                <w:webHidden/>
              </w:rPr>
              <w:instrText xml:space="preserve"> PAGEREF _Toc146551667 \h </w:instrText>
            </w:r>
            <w:r>
              <w:rPr>
                <w:noProof/>
                <w:webHidden/>
              </w:rPr>
            </w:r>
            <w:r>
              <w:rPr>
                <w:noProof/>
                <w:webHidden/>
              </w:rPr>
              <w:fldChar w:fldCharType="separate"/>
            </w:r>
            <w:r w:rsidR="00B65BE5">
              <w:rPr>
                <w:noProof/>
                <w:webHidden/>
              </w:rPr>
              <w:t>51</w:t>
            </w:r>
            <w:r>
              <w:rPr>
                <w:noProof/>
                <w:webHidden/>
              </w:rPr>
              <w:fldChar w:fldCharType="end"/>
            </w:r>
          </w:hyperlink>
        </w:p>
        <w:p w:rsidR="00B65BE5" w:rsidRDefault="001A43CC" w:rsidP="00F65EAA">
          <w:pPr>
            <w:pStyle w:val="TOC3"/>
            <w:tabs>
              <w:tab w:val="left" w:pos="1320"/>
              <w:tab w:val="right" w:leader="dot" w:pos="7927"/>
            </w:tabs>
            <w:spacing w:line="480" w:lineRule="auto"/>
            <w:rPr>
              <w:rFonts w:asciiTheme="minorHAnsi" w:hAnsiTheme="minorHAnsi"/>
              <w:noProof/>
              <w:sz w:val="22"/>
            </w:rPr>
          </w:pPr>
          <w:hyperlink w:anchor="_Toc146551668" w:history="1">
            <w:r w:rsidR="00B65BE5" w:rsidRPr="00660749">
              <w:rPr>
                <w:rStyle w:val="Hyperlink"/>
                <w:noProof/>
                <w:lang w:val="id-ID"/>
              </w:rPr>
              <w:t>3.1.5</w:t>
            </w:r>
            <w:r w:rsidR="00B65BE5">
              <w:rPr>
                <w:rFonts w:asciiTheme="minorHAnsi" w:hAnsiTheme="minorHAnsi"/>
                <w:noProof/>
                <w:sz w:val="22"/>
              </w:rPr>
              <w:tab/>
            </w:r>
            <w:r w:rsidR="00B65BE5" w:rsidRPr="00660749">
              <w:rPr>
                <w:rStyle w:val="Hyperlink"/>
                <w:noProof/>
                <w:lang w:val="id-ID"/>
              </w:rPr>
              <w:t>Kemenangan Jepang atas Perang Sino-Jepang ke-I</w:t>
            </w:r>
            <w:r w:rsidR="00B65BE5">
              <w:rPr>
                <w:noProof/>
                <w:webHidden/>
              </w:rPr>
              <w:tab/>
            </w:r>
            <w:r>
              <w:rPr>
                <w:noProof/>
                <w:webHidden/>
              </w:rPr>
              <w:fldChar w:fldCharType="begin"/>
            </w:r>
            <w:r w:rsidR="00B65BE5">
              <w:rPr>
                <w:noProof/>
                <w:webHidden/>
              </w:rPr>
              <w:instrText xml:space="preserve"> PAGEREF _Toc146551668 \h </w:instrText>
            </w:r>
            <w:r>
              <w:rPr>
                <w:noProof/>
                <w:webHidden/>
              </w:rPr>
            </w:r>
            <w:r>
              <w:rPr>
                <w:noProof/>
                <w:webHidden/>
              </w:rPr>
              <w:fldChar w:fldCharType="separate"/>
            </w:r>
            <w:r w:rsidR="00B65BE5">
              <w:rPr>
                <w:noProof/>
                <w:webHidden/>
              </w:rPr>
              <w:t>57</w:t>
            </w:r>
            <w:r>
              <w:rPr>
                <w:noProof/>
                <w:webHidden/>
              </w:rPr>
              <w:fldChar w:fldCharType="end"/>
            </w:r>
          </w:hyperlink>
        </w:p>
        <w:p w:rsidR="00B65BE5" w:rsidRDefault="001A43CC" w:rsidP="00F65EAA">
          <w:pPr>
            <w:pStyle w:val="TOC3"/>
            <w:tabs>
              <w:tab w:val="left" w:pos="1320"/>
              <w:tab w:val="right" w:leader="dot" w:pos="7927"/>
            </w:tabs>
            <w:spacing w:line="480" w:lineRule="auto"/>
            <w:rPr>
              <w:rFonts w:asciiTheme="minorHAnsi" w:hAnsiTheme="minorHAnsi"/>
              <w:noProof/>
              <w:sz w:val="22"/>
            </w:rPr>
          </w:pPr>
          <w:hyperlink w:anchor="_Toc146551669" w:history="1">
            <w:r w:rsidR="00B65BE5" w:rsidRPr="00660749">
              <w:rPr>
                <w:rStyle w:val="Hyperlink"/>
                <w:noProof/>
                <w:lang w:val="id-ID"/>
              </w:rPr>
              <w:t>3.1.6</w:t>
            </w:r>
            <w:r w:rsidR="00B65BE5">
              <w:rPr>
                <w:rFonts w:asciiTheme="minorHAnsi" w:hAnsiTheme="minorHAnsi"/>
                <w:noProof/>
                <w:sz w:val="22"/>
              </w:rPr>
              <w:tab/>
            </w:r>
            <w:r w:rsidR="00B65BE5" w:rsidRPr="00660749">
              <w:rPr>
                <w:rStyle w:val="Hyperlink"/>
                <w:i/>
                <w:iCs/>
                <w:noProof/>
                <w:lang w:val="id-ID"/>
              </w:rPr>
              <w:t xml:space="preserve">Ryousai Kenbo </w:t>
            </w:r>
            <w:r w:rsidR="00B65BE5" w:rsidRPr="00660749">
              <w:rPr>
                <w:rStyle w:val="Hyperlink"/>
                <w:noProof/>
                <w:lang w:val="id-ID"/>
              </w:rPr>
              <w:t>Bagi Negara pada Perang Dunia ke-I</w:t>
            </w:r>
            <w:r w:rsidR="00B65BE5">
              <w:rPr>
                <w:noProof/>
                <w:webHidden/>
              </w:rPr>
              <w:tab/>
            </w:r>
            <w:r>
              <w:rPr>
                <w:noProof/>
                <w:webHidden/>
              </w:rPr>
              <w:fldChar w:fldCharType="begin"/>
            </w:r>
            <w:r w:rsidR="00B65BE5">
              <w:rPr>
                <w:noProof/>
                <w:webHidden/>
              </w:rPr>
              <w:instrText xml:space="preserve"> PAGEREF _Toc146551669 \h </w:instrText>
            </w:r>
            <w:r>
              <w:rPr>
                <w:noProof/>
                <w:webHidden/>
              </w:rPr>
            </w:r>
            <w:r>
              <w:rPr>
                <w:noProof/>
                <w:webHidden/>
              </w:rPr>
              <w:fldChar w:fldCharType="separate"/>
            </w:r>
            <w:r w:rsidR="00B65BE5">
              <w:rPr>
                <w:noProof/>
                <w:webHidden/>
              </w:rPr>
              <w:t>64</w:t>
            </w:r>
            <w:r>
              <w:rPr>
                <w:noProof/>
                <w:webHidden/>
              </w:rPr>
              <w:fldChar w:fldCharType="end"/>
            </w:r>
          </w:hyperlink>
        </w:p>
        <w:p w:rsidR="00B65BE5" w:rsidRDefault="001A43CC" w:rsidP="00F65EAA">
          <w:pPr>
            <w:pStyle w:val="TOC2"/>
            <w:tabs>
              <w:tab w:val="left" w:pos="880"/>
              <w:tab w:val="right" w:leader="dot" w:pos="7927"/>
            </w:tabs>
            <w:spacing w:line="480" w:lineRule="auto"/>
            <w:rPr>
              <w:rFonts w:asciiTheme="minorHAnsi" w:hAnsiTheme="minorHAnsi"/>
              <w:noProof/>
              <w:sz w:val="22"/>
            </w:rPr>
          </w:pPr>
          <w:hyperlink w:anchor="_Toc146551670" w:history="1">
            <w:r w:rsidR="00B65BE5" w:rsidRPr="00660749">
              <w:rPr>
                <w:rStyle w:val="Hyperlink"/>
                <w:noProof/>
              </w:rPr>
              <w:t>3.2</w:t>
            </w:r>
            <w:r w:rsidR="00B65BE5">
              <w:rPr>
                <w:rFonts w:asciiTheme="minorHAnsi" w:hAnsiTheme="minorHAnsi"/>
                <w:noProof/>
                <w:sz w:val="22"/>
              </w:rPr>
              <w:tab/>
            </w:r>
            <w:r w:rsidR="00B65BE5" w:rsidRPr="00660749">
              <w:rPr>
                <w:rStyle w:val="Hyperlink"/>
                <w:noProof/>
              </w:rPr>
              <w:t xml:space="preserve">Dampak </w:t>
            </w:r>
            <w:r w:rsidR="00B65BE5" w:rsidRPr="00660749">
              <w:rPr>
                <w:rStyle w:val="Hyperlink"/>
                <w:i/>
                <w:iCs/>
                <w:noProof/>
              </w:rPr>
              <w:t>Ryous</w:t>
            </w:r>
            <w:r w:rsidR="00B65BE5" w:rsidRPr="00660749">
              <w:rPr>
                <w:rStyle w:val="Hyperlink"/>
                <w:noProof/>
              </w:rPr>
              <w:t>ai Kenbo Terhadap Pendidikan Perempuan Jepang pada Zaman Meiji</w:t>
            </w:r>
            <w:r w:rsidR="00B65BE5">
              <w:rPr>
                <w:noProof/>
                <w:webHidden/>
              </w:rPr>
              <w:tab/>
            </w:r>
            <w:r>
              <w:rPr>
                <w:noProof/>
                <w:webHidden/>
              </w:rPr>
              <w:fldChar w:fldCharType="begin"/>
            </w:r>
            <w:r w:rsidR="00B65BE5">
              <w:rPr>
                <w:noProof/>
                <w:webHidden/>
              </w:rPr>
              <w:instrText xml:space="preserve"> PAGEREF _Toc146551670 \h </w:instrText>
            </w:r>
            <w:r>
              <w:rPr>
                <w:noProof/>
                <w:webHidden/>
              </w:rPr>
            </w:r>
            <w:r>
              <w:rPr>
                <w:noProof/>
                <w:webHidden/>
              </w:rPr>
              <w:fldChar w:fldCharType="separate"/>
            </w:r>
            <w:r w:rsidR="00B65BE5">
              <w:rPr>
                <w:noProof/>
                <w:webHidden/>
              </w:rPr>
              <w:t>74</w:t>
            </w:r>
            <w:r>
              <w:rPr>
                <w:noProof/>
                <w:webHidden/>
              </w:rPr>
              <w:fldChar w:fldCharType="end"/>
            </w:r>
          </w:hyperlink>
        </w:p>
        <w:p w:rsidR="00B65BE5" w:rsidRDefault="001A43CC" w:rsidP="00F65EAA">
          <w:pPr>
            <w:pStyle w:val="TOC3"/>
            <w:tabs>
              <w:tab w:val="left" w:pos="1320"/>
              <w:tab w:val="right" w:leader="dot" w:pos="7927"/>
            </w:tabs>
            <w:spacing w:line="480" w:lineRule="auto"/>
            <w:rPr>
              <w:rFonts w:asciiTheme="minorHAnsi" w:hAnsiTheme="minorHAnsi"/>
              <w:noProof/>
              <w:sz w:val="22"/>
            </w:rPr>
          </w:pPr>
          <w:hyperlink w:anchor="_Toc146551671" w:history="1">
            <w:r w:rsidR="00B65BE5" w:rsidRPr="00660749">
              <w:rPr>
                <w:rStyle w:val="Hyperlink"/>
                <w:bCs/>
                <w:noProof/>
                <w:lang w:val="id-ID"/>
              </w:rPr>
              <w:t>3.2.1</w:t>
            </w:r>
            <w:r w:rsidR="00B65BE5">
              <w:rPr>
                <w:rFonts w:asciiTheme="minorHAnsi" w:hAnsiTheme="minorHAnsi"/>
                <w:noProof/>
                <w:sz w:val="22"/>
              </w:rPr>
              <w:tab/>
            </w:r>
            <w:r w:rsidR="00B65BE5" w:rsidRPr="00660749">
              <w:rPr>
                <w:rStyle w:val="Hyperlink"/>
                <w:noProof/>
                <w:lang w:val="id-ID"/>
              </w:rPr>
              <w:t>Urgensi Pendidikan Perempuan Zaman Meiji</w:t>
            </w:r>
            <w:r w:rsidR="00B65BE5">
              <w:rPr>
                <w:noProof/>
                <w:webHidden/>
              </w:rPr>
              <w:tab/>
            </w:r>
            <w:r>
              <w:rPr>
                <w:noProof/>
                <w:webHidden/>
              </w:rPr>
              <w:fldChar w:fldCharType="begin"/>
            </w:r>
            <w:r w:rsidR="00B65BE5">
              <w:rPr>
                <w:noProof/>
                <w:webHidden/>
              </w:rPr>
              <w:instrText xml:space="preserve"> PAGEREF _Toc146551671 \h </w:instrText>
            </w:r>
            <w:r>
              <w:rPr>
                <w:noProof/>
                <w:webHidden/>
              </w:rPr>
            </w:r>
            <w:r>
              <w:rPr>
                <w:noProof/>
                <w:webHidden/>
              </w:rPr>
              <w:fldChar w:fldCharType="separate"/>
            </w:r>
            <w:r w:rsidR="00B65BE5">
              <w:rPr>
                <w:noProof/>
                <w:webHidden/>
              </w:rPr>
              <w:t>77</w:t>
            </w:r>
            <w:r>
              <w:rPr>
                <w:noProof/>
                <w:webHidden/>
              </w:rPr>
              <w:fldChar w:fldCharType="end"/>
            </w:r>
          </w:hyperlink>
        </w:p>
        <w:p w:rsidR="00B65BE5" w:rsidRDefault="001A43CC" w:rsidP="00F65EAA">
          <w:pPr>
            <w:pStyle w:val="TOC3"/>
            <w:tabs>
              <w:tab w:val="left" w:pos="1320"/>
              <w:tab w:val="right" w:leader="dot" w:pos="7927"/>
            </w:tabs>
            <w:spacing w:line="480" w:lineRule="auto"/>
            <w:rPr>
              <w:rFonts w:asciiTheme="minorHAnsi" w:hAnsiTheme="minorHAnsi"/>
              <w:noProof/>
              <w:sz w:val="22"/>
            </w:rPr>
          </w:pPr>
          <w:hyperlink w:anchor="_Toc146551672" w:history="1">
            <w:r w:rsidR="00B65BE5" w:rsidRPr="00660749">
              <w:rPr>
                <w:rStyle w:val="Hyperlink"/>
                <w:bCs/>
                <w:noProof/>
                <w:lang w:val="id-ID"/>
              </w:rPr>
              <w:t>3.2.2</w:t>
            </w:r>
            <w:r w:rsidR="00B65BE5">
              <w:rPr>
                <w:rFonts w:asciiTheme="minorHAnsi" w:hAnsiTheme="minorHAnsi"/>
                <w:noProof/>
                <w:sz w:val="22"/>
              </w:rPr>
              <w:tab/>
            </w:r>
            <w:r w:rsidR="00B65BE5" w:rsidRPr="00660749">
              <w:rPr>
                <w:rStyle w:val="Hyperlink"/>
                <w:noProof/>
                <w:lang w:val="id-ID"/>
              </w:rPr>
              <w:t>Sekolah Perempuan Zaman Meiji</w:t>
            </w:r>
            <w:r w:rsidR="00B65BE5">
              <w:rPr>
                <w:noProof/>
                <w:webHidden/>
              </w:rPr>
              <w:tab/>
            </w:r>
            <w:r>
              <w:rPr>
                <w:noProof/>
                <w:webHidden/>
              </w:rPr>
              <w:fldChar w:fldCharType="begin"/>
            </w:r>
            <w:r w:rsidR="00B65BE5">
              <w:rPr>
                <w:noProof/>
                <w:webHidden/>
              </w:rPr>
              <w:instrText xml:space="preserve"> PAGEREF _Toc146551672 \h </w:instrText>
            </w:r>
            <w:r>
              <w:rPr>
                <w:noProof/>
                <w:webHidden/>
              </w:rPr>
            </w:r>
            <w:r>
              <w:rPr>
                <w:noProof/>
                <w:webHidden/>
              </w:rPr>
              <w:fldChar w:fldCharType="separate"/>
            </w:r>
            <w:r w:rsidR="00B65BE5">
              <w:rPr>
                <w:noProof/>
                <w:webHidden/>
              </w:rPr>
              <w:t>82</w:t>
            </w:r>
            <w:r>
              <w:rPr>
                <w:noProof/>
                <w:webHidden/>
              </w:rPr>
              <w:fldChar w:fldCharType="end"/>
            </w:r>
          </w:hyperlink>
        </w:p>
        <w:p w:rsidR="00B65BE5" w:rsidRDefault="001A43CC" w:rsidP="00F65EAA">
          <w:pPr>
            <w:pStyle w:val="TOC3"/>
            <w:tabs>
              <w:tab w:val="left" w:pos="1320"/>
              <w:tab w:val="right" w:leader="dot" w:pos="7927"/>
            </w:tabs>
            <w:spacing w:line="480" w:lineRule="auto"/>
            <w:rPr>
              <w:rFonts w:asciiTheme="minorHAnsi" w:hAnsiTheme="minorHAnsi"/>
              <w:noProof/>
              <w:sz w:val="22"/>
            </w:rPr>
          </w:pPr>
          <w:hyperlink w:anchor="_Toc146551673" w:history="1">
            <w:r w:rsidR="00B65BE5" w:rsidRPr="00660749">
              <w:rPr>
                <w:rStyle w:val="Hyperlink"/>
                <w:bCs/>
                <w:noProof/>
                <w:lang w:val="id-ID"/>
              </w:rPr>
              <w:t>3.2.3</w:t>
            </w:r>
            <w:r w:rsidR="00B65BE5">
              <w:rPr>
                <w:rFonts w:asciiTheme="minorHAnsi" w:hAnsiTheme="minorHAnsi"/>
                <w:noProof/>
                <w:sz w:val="22"/>
              </w:rPr>
              <w:tab/>
            </w:r>
            <w:r w:rsidR="00B65BE5" w:rsidRPr="00660749">
              <w:rPr>
                <w:rStyle w:val="Hyperlink"/>
                <w:i/>
                <w:iCs/>
                <w:noProof/>
                <w:lang w:val="id-ID"/>
              </w:rPr>
              <w:t xml:space="preserve">Ryousai Kenbo </w:t>
            </w:r>
            <w:r w:rsidR="00B65BE5" w:rsidRPr="00660749">
              <w:rPr>
                <w:rStyle w:val="Hyperlink"/>
                <w:noProof/>
                <w:lang w:val="id-ID"/>
              </w:rPr>
              <w:t>dalam Pendidikan Perempuan</w:t>
            </w:r>
            <w:r w:rsidR="00B65BE5">
              <w:rPr>
                <w:noProof/>
                <w:webHidden/>
              </w:rPr>
              <w:tab/>
            </w:r>
            <w:r>
              <w:rPr>
                <w:noProof/>
                <w:webHidden/>
              </w:rPr>
              <w:fldChar w:fldCharType="begin"/>
            </w:r>
            <w:r w:rsidR="00B65BE5">
              <w:rPr>
                <w:noProof/>
                <w:webHidden/>
              </w:rPr>
              <w:instrText xml:space="preserve"> PAGEREF _Toc146551673 \h </w:instrText>
            </w:r>
            <w:r>
              <w:rPr>
                <w:noProof/>
                <w:webHidden/>
              </w:rPr>
            </w:r>
            <w:r>
              <w:rPr>
                <w:noProof/>
                <w:webHidden/>
              </w:rPr>
              <w:fldChar w:fldCharType="separate"/>
            </w:r>
            <w:r w:rsidR="00B65BE5">
              <w:rPr>
                <w:noProof/>
                <w:webHidden/>
              </w:rPr>
              <w:t>86</w:t>
            </w:r>
            <w:r>
              <w:rPr>
                <w:noProof/>
                <w:webHidden/>
              </w:rPr>
              <w:fldChar w:fldCharType="end"/>
            </w:r>
          </w:hyperlink>
        </w:p>
        <w:p w:rsidR="00B65BE5" w:rsidRDefault="001A43CC" w:rsidP="00F65EAA">
          <w:pPr>
            <w:pStyle w:val="TOC3"/>
            <w:tabs>
              <w:tab w:val="left" w:pos="1320"/>
              <w:tab w:val="right" w:leader="dot" w:pos="7927"/>
            </w:tabs>
            <w:spacing w:line="480" w:lineRule="auto"/>
            <w:rPr>
              <w:rFonts w:asciiTheme="minorHAnsi" w:hAnsiTheme="minorHAnsi"/>
              <w:noProof/>
              <w:sz w:val="22"/>
            </w:rPr>
          </w:pPr>
          <w:hyperlink w:anchor="_Toc146551674" w:history="1">
            <w:r w:rsidR="00B65BE5" w:rsidRPr="00660749">
              <w:rPr>
                <w:rStyle w:val="Hyperlink"/>
                <w:bCs/>
                <w:noProof/>
                <w:lang w:val="id-ID"/>
              </w:rPr>
              <w:t>3.2.4</w:t>
            </w:r>
            <w:r w:rsidR="00B65BE5">
              <w:rPr>
                <w:rFonts w:asciiTheme="minorHAnsi" w:hAnsiTheme="minorHAnsi"/>
                <w:noProof/>
                <w:sz w:val="22"/>
              </w:rPr>
              <w:tab/>
            </w:r>
            <w:r w:rsidR="00B65BE5" w:rsidRPr="00660749">
              <w:rPr>
                <w:rStyle w:val="Hyperlink"/>
                <w:noProof/>
                <w:lang w:val="id-ID"/>
              </w:rPr>
              <w:t xml:space="preserve">Urgensi </w:t>
            </w:r>
            <w:r w:rsidR="00B65BE5" w:rsidRPr="00660749">
              <w:rPr>
                <w:rStyle w:val="Hyperlink"/>
                <w:i/>
                <w:iCs/>
                <w:noProof/>
                <w:lang w:val="id-ID"/>
              </w:rPr>
              <w:t xml:space="preserve">Ryousai Kenbo </w:t>
            </w:r>
            <w:r w:rsidR="00B65BE5" w:rsidRPr="00660749">
              <w:rPr>
                <w:rStyle w:val="Hyperlink"/>
                <w:noProof/>
                <w:lang w:val="id-ID"/>
              </w:rPr>
              <w:t>dalam Pendidikan Perempuan</w:t>
            </w:r>
            <w:r w:rsidR="00B65BE5">
              <w:rPr>
                <w:noProof/>
                <w:webHidden/>
              </w:rPr>
              <w:tab/>
            </w:r>
            <w:r>
              <w:rPr>
                <w:noProof/>
                <w:webHidden/>
              </w:rPr>
              <w:fldChar w:fldCharType="begin"/>
            </w:r>
            <w:r w:rsidR="00B65BE5">
              <w:rPr>
                <w:noProof/>
                <w:webHidden/>
              </w:rPr>
              <w:instrText xml:space="preserve"> PAGEREF _Toc146551674 \h </w:instrText>
            </w:r>
            <w:r>
              <w:rPr>
                <w:noProof/>
                <w:webHidden/>
              </w:rPr>
            </w:r>
            <w:r>
              <w:rPr>
                <w:noProof/>
                <w:webHidden/>
              </w:rPr>
              <w:fldChar w:fldCharType="separate"/>
            </w:r>
            <w:r w:rsidR="00B65BE5">
              <w:rPr>
                <w:noProof/>
                <w:webHidden/>
              </w:rPr>
              <w:t>92</w:t>
            </w:r>
            <w:r>
              <w:rPr>
                <w:noProof/>
                <w:webHidden/>
              </w:rPr>
              <w:fldChar w:fldCharType="end"/>
            </w:r>
          </w:hyperlink>
        </w:p>
        <w:p w:rsidR="00B65BE5" w:rsidRDefault="001A43CC" w:rsidP="00F65EAA">
          <w:pPr>
            <w:pStyle w:val="TOC1"/>
            <w:rPr>
              <w:rFonts w:asciiTheme="minorHAnsi" w:hAnsiTheme="minorHAnsi"/>
              <w:b w:val="0"/>
              <w:bCs w:val="0"/>
              <w:sz w:val="22"/>
              <w:lang w:val="en-ID"/>
            </w:rPr>
          </w:pPr>
          <w:hyperlink w:anchor="_Toc146551675" w:history="1">
            <w:r w:rsidR="00B65BE5" w:rsidRPr="00660749">
              <w:rPr>
                <w:rStyle w:val="Hyperlink"/>
              </w:rPr>
              <w:t>BAB IV PENUTUP</w:t>
            </w:r>
            <w:r w:rsidR="00B65BE5">
              <w:rPr>
                <w:webHidden/>
              </w:rPr>
              <w:tab/>
            </w:r>
            <w:r>
              <w:rPr>
                <w:webHidden/>
              </w:rPr>
              <w:fldChar w:fldCharType="begin"/>
            </w:r>
            <w:r w:rsidR="00B65BE5">
              <w:rPr>
                <w:webHidden/>
              </w:rPr>
              <w:instrText xml:space="preserve"> PAGEREF _Toc146551675 \h </w:instrText>
            </w:r>
            <w:r>
              <w:rPr>
                <w:webHidden/>
              </w:rPr>
            </w:r>
            <w:r>
              <w:rPr>
                <w:webHidden/>
              </w:rPr>
              <w:fldChar w:fldCharType="separate"/>
            </w:r>
            <w:r w:rsidR="00B65BE5">
              <w:rPr>
                <w:webHidden/>
              </w:rPr>
              <w:t>102</w:t>
            </w:r>
            <w:r>
              <w:rPr>
                <w:webHidden/>
              </w:rPr>
              <w:fldChar w:fldCharType="end"/>
            </w:r>
          </w:hyperlink>
        </w:p>
        <w:p w:rsidR="00B65BE5" w:rsidRDefault="001A43CC" w:rsidP="00F65EAA">
          <w:pPr>
            <w:pStyle w:val="TOC2"/>
            <w:tabs>
              <w:tab w:val="left" w:pos="880"/>
              <w:tab w:val="right" w:leader="dot" w:pos="7927"/>
            </w:tabs>
            <w:spacing w:line="480" w:lineRule="auto"/>
            <w:rPr>
              <w:rFonts w:asciiTheme="minorHAnsi" w:hAnsiTheme="minorHAnsi"/>
              <w:noProof/>
              <w:sz w:val="22"/>
            </w:rPr>
          </w:pPr>
          <w:hyperlink w:anchor="_Toc146551676" w:history="1">
            <w:r w:rsidR="00B65BE5" w:rsidRPr="00660749">
              <w:rPr>
                <w:rStyle w:val="Hyperlink"/>
                <w:noProof/>
              </w:rPr>
              <w:t>4.1</w:t>
            </w:r>
            <w:r w:rsidR="00B65BE5">
              <w:rPr>
                <w:rFonts w:asciiTheme="minorHAnsi" w:hAnsiTheme="minorHAnsi"/>
                <w:noProof/>
                <w:sz w:val="22"/>
              </w:rPr>
              <w:tab/>
            </w:r>
            <w:r w:rsidR="00B65BE5" w:rsidRPr="00660749">
              <w:rPr>
                <w:rStyle w:val="Hyperlink"/>
                <w:noProof/>
              </w:rPr>
              <w:t>Simpulan</w:t>
            </w:r>
            <w:r w:rsidR="00B65BE5">
              <w:rPr>
                <w:noProof/>
                <w:webHidden/>
              </w:rPr>
              <w:tab/>
            </w:r>
            <w:r>
              <w:rPr>
                <w:noProof/>
                <w:webHidden/>
              </w:rPr>
              <w:fldChar w:fldCharType="begin"/>
            </w:r>
            <w:r w:rsidR="00B65BE5">
              <w:rPr>
                <w:noProof/>
                <w:webHidden/>
              </w:rPr>
              <w:instrText xml:space="preserve"> PAGEREF _Toc146551676 \h </w:instrText>
            </w:r>
            <w:r>
              <w:rPr>
                <w:noProof/>
                <w:webHidden/>
              </w:rPr>
            </w:r>
            <w:r>
              <w:rPr>
                <w:noProof/>
                <w:webHidden/>
              </w:rPr>
              <w:fldChar w:fldCharType="separate"/>
            </w:r>
            <w:r w:rsidR="00B65BE5">
              <w:rPr>
                <w:noProof/>
                <w:webHidden/>
              </w:rPr>
              <w:t>102</w:t>
            </w:r>
            <w:r>
              <w:rPr>
                <w:noProof/>
                <w:webHidden/>
              </w:rPr>
              <w:fldChar w:fldCharType="end"/>
            </w:r>
          </w:hyperlink>
        </w:p>
        <w:p w:rsidR="00B65BE5" w:rsidRDefault="001A43CC" w:rsidP="00F65EAA">
          <w:pPr>
            <w:pStyle w:val="TOC2"/>
            <w:tabs>
              <w:tab w:val="left" w:pos="880"/>
              <w:tab w:val="right" w:leader="dot" w:pos="7927"/>
            </w:tabs>
            <w:spacing w:line="480" w:lineRule="auto"/>
            <w:rPr>
              <w:rFonts w:asciiTheme="minorHAnsi" w:hAnsiTheme="minorHAnsi"/>
              <w:noProof/>
              <w:sz w:val="22"/>
            </w:rPr>
          </w:pPr>
          <w:hyperlink w:anchor="_Toc146551677" w:history="1">
            <w:r w:rsidR="00B65BE5" w:rsidRPr="00660749">
              <w:rPr>
                <w:rStyle w:val="Hyperlink"/>
                <w:noProof/>
              </w:rPr>
              <w:t>4.2</w:t>
            </w:r>
            <w:r w:rsidR="00B65BE5">
              <w:rPr>
                <w:rFonts w:asciiTheme="minorHAnsi" w:hAnsiTheme="minorHAnsi"/>
                <w:noProof/>
                <w:sz w:val="22"/>
              </w:rPr>
              <w:tab/>
            </w:r>
            <w:r w:rsidR="00B65BE5" w:rsidRPr="00660749">
              <w:rPr>
                <w:rStyle w:val="Hyperlink"/>
                <w:noProof/>
                <w:lang w:val="en-US"/>
              </w:rPr>
              <w:t>Saran</w:t>
            </w:r>
            <w:r w:rsidR="00B65BE5">
              <w:rPr>
                <w:noProof/>
                <w:webHidden/>
              </w:rPr>
              <w:tab/>
            </w:r>
            <w:r>
              <w:rPr>
                <w:noProof/>
                <w:webHidden/>
              </w:rPr>
              <w:fldChar w:fldCharType="begin"/>
            </w:r>
            <w:r w:rsidR="00B65BE5">
              <w:rPr>
                <w:noProof/>
                <w:webHidden/>
              </w:rPr>
              <w:instrText xml:space="preserve"> PAGEREF _Toc146551677 \h </w:instrText>
            </w:r>
            <w:r>
              <w:rPr>
                <w:noProof/>
                <w:webHidden/>
              </w:rPr>
            </w:r>
            <w:r>
              <w:rPr>
                <w:noProof/>
                <w:webHidden/>
              </w:rPr>
              <w:fldChar w:fldCharType="separate"/>
            </w:r>
            <w:r w:rsidR="00B65BE5">
              <w:rPr>
                <w:noProof/>
                <w:webHidden/>
              </w:rPr>
              <w:t>104</w:t>
            </w:r>
            <w:r>
              <w:rPr>
                <w:noProof/>
                <w:webHidden/>
              </w:rPr>
              <w:fldChar w:fldCharType="end"/>
            </w:r>
          </w:hyperlink>
        </w:p>
        <w:p w:rsidR="00B65BE5" w:rsidRDefault="001A43CC" w:rsidP="00F65EAA">
          <w:pPr>
            <w:pStyle w:val="TOC1"/>
            <w:spacing w:after="0"/>
            <w:rPr>
              <w:rFonts w:asciiTheme="minorHAnsi" w:hAnsiTheme="minorHAnsi"/>
              <w:b w:val="0"/>
              <w:bCs w:val="0"/>
              <w:sz w:val="22"/>
              <w:lang w:val="en-ID"/>
            </w:rPr>
          </w:pPr>
          <w:hyperlink w:anchor="_Toc146551678" w:history="1">
            <w:r w:rsidR="00B65BE5" w:rsidRPr="00660749">
              <w:rPr>
                <w:rStyle w:val="Hyperlink"/>
                <w:rFonts w:hint="eastAsia"/>
              </w:rPr>
              <w:t>要旨</w:t>
            </w:r>
            <w:r w:rsidR="00B65BE5">
              <w:rPr>
                <w:webHidden/>
              </w:rPr>
              <w:tab/>
            </w:r>
            <w:r>
              <w:rPr>
                <w:webHidden/>
              </w:rPr>
              <w:fldChar w:fldCharType="begin"/>
            </w:r>
            <w:r w:rsidR="00B65BE5">
              <w:rPr>
                <w:webHidden/>
              </w:rPr>
              <w:instrText xml:space="preserve"> PAGEREF _Toc146551678 \h </w:instrText>
            </w:r>
            <w:r>
              <w:rPr>
                <w:webHidden/>
              </w:rPr>
            </w:r>
            <w:r>
              <w:rPr>
                <w:webHidden/>
              </w:rPr>
              <w:fldChar w:fldCharType="separate"/>
            </w:r>
            <w:r w:rsidR="00B65BE5">
              <w:rPr>
                <w:webHidden/>
              </w:rPr>
              <w:t>105</w:t>
            </w:r>
            <w:r>
              <w:rPr>
                <w:webHidden/>
              </w:rPr>
              <w:fldChar w:fldCharType="end"/>
            </w:r>
          </w:hyperlink>
        </w:p>
        <w:p w:rsidR="00B65BE5" w:rsidRDefault="001A43CC" w:rsidP="00F65EAA">
          <w:pPr>
            <w:pStyle w:val="TOC1"/>
            <w:rPr>
              <w:rFonts w:asciiTheme="minorHAnsi" w:hAnsiTheme="minorHAnsi"/>
              <w:b w:val="0"/>
              <w:bCs w:val="0"/>
              <w:sz w:val="22"/>
              <w:lang w:val="en-ID"/>
            </w:rPr>
          </w:pPr>
          <w:hyperlink w:anchor="_Toc146551679" w:history="1">
            <w:r w:rsidR="00B65BE5" w:rsidRPr="00660749">
              <w:rPr>
                <w:rStyle w:val="Hyperlink"/>
              </w:rPr>
              <w:t>DAFTAR PUSTAKA</w:t>
            </w:r>
            <w:r w:rsidR="00B65BE5">
              <w:rPr>
                <w:webHidden/>
              </w:rPr>
              <w:tab/>
            </w:r>
            <w:r>
              <w:rPr>
                <w:webHidden/>
              </w:rPr>
              <w:fldChar w:fldCharType="begin"/>
            </w:r>
            <w:r w:rsidR="00B65BE5">
              <w:rPr>
                <w:webHidden/>
              </w:rPr>
              <w:instrText xml:space="preserve"> PAGEREF _Toc146551679 \h </w:instrText>
            </w:r>
            <w:r>
              <w:rPr>
                <w:webHidden/>
              </w:rPr>
            </w:r>
            <w:r>
              <w:rPr>
                <w:webHidden/>
              </w:rPr>
              <w:fldChar w:fldCharType="separate"/>
            </w:r>
            <w:r w:rsidR="00B65BE5">
              <w:rPr>
                <w:webHidden/>
              </w:rPr>
              <w:t>108</w:t>
            </w:r>
            <w:r>
              <w:rPr>
                <w:webHidden/>
              </w:rPr>
              <w:fldChar w:fldCharType="end"/>
            </w:r>
          </w:hyperlink>
        </w:p>
        <w:p w:rsidR="00B65BE5" w:rsidRDefault="001A43CC" w:rsidP="00F65EAA">
          <w:pPr>
            <w:pStyle w:val="TOC1"/>
            <w:rPr>
              <w:rFonts w:asciiTheme="minorHAnsi" w:hAnsiTheme="minorHAnsi"/>
              <w:b w:val="0"/>
              <w:bCs w:val="0"/>
              <w:sz w:val="22"/>
              <w:lang w:val="en-ID"/>
            </w:rPr>
          </w:pPr>
          <w:hyperlink w:anchor="_Toc146551680" w:history="1">
            <w:r w:rsidR="00B65BE5" w:rsidRPr="00660749">
              <w:rPr>
                <w:rStyle w:val="Hyperlink"/>
              </w:rPr>
              <w:t>BIODATA PENULIS</w:t>
            </w:r>
            <w:r w:rsidR="00B65BE5">
              <w:rPr>
                <w:webHidden/>
              </w:rPr>
              <w:tab/>
            </w:r>
            <w:r>
              <w:rPr>
                <w:webHidden/>
              </w:rPr>
              <w:fldChar w:fldCharType="begin"/>
            </w:r>
            <w:r w:rsidR="00B65BE5">
              <w:rPr>
                <w:webHidden/>
              </w:rPr>
              <w:instrText xml:space="preserve"> PAGEREF _Toc146551680 \h </w:instrText>
            </w:r>
            <w:r>
              <w:rPr>
                <w:webHidden/>
              </w:rPr>
            </w:r>
            <w:r>
              <w:rPr>
                <w:webHidden/>
              </w:rPr>
              <w:fldChar w:fldCharType="separate"/>
            </w:r>
            <w:r w:rsidR="00B65BE5">
              <w:rPr>
                <w:webHidden/>
              </w:rPr>
              <w:t>114</w:t>
            </w:r>
            <w:r>
              <w:rPr>
                <w:webHidden/>
              </w:rPr>
              <w:fldChar w:fldCharType="end"/>
            </w:r>
          </w:hyperlink>
        </w:p>
        <w:p w:rsidR="00C970FE" w:rsidRDefault="001A43CC" w:rsidP="00F65EAA">
          <w:pPr>
            <w:spacing w:after="100" w:line="480" w:lineRule="auto"/>
            <w:jc w:val="both"/>
          </w:pPr>
          <w:r>
            <w:rPr>
              <w:rFonts w:ascii="Times New Roman" w:hAnsi="Times New Roman" w:cs="Times New Roman"/>
              <w:b/>
              <w:bCs/>
              <w:noProof/>
              <w:sz w:val="24"/>
              <w:szCs w:val="24"/>
              <w:lang w:val="id-ID"/>
            </w:rPr>
            <w:fldChar w:fldCharType="end"/>
          </w:r>
        </w:p>
      </w:sdtContent>
    </w:sdt>
    <w:p w:rsidR="00904429" w:rsidRDefault="00904429" w:rsidP="00855671">
      <w:pPr>
        <w:spacing w:line="360" w:lineRule="auto"/>
        <w:jc w:val="both"/>
        <w:rPr>
          <w:rFonts w:ascii="Times New Roman" w:eastAsia="Malgun Gothic" w:hAnsi="Times New Roman" w:cs="Times New Roman"/>
          <w:sz w:val="24"/>
          <w:szCs w:val="24"/>
          <w:u w:val="single"/>
          <w:lang w:val="id-ID" w:eastAsia="ko-KR"/>
        </w:rPr>
      </w:pPr>
    </w:p>
    <w:p w:rsidR="00904429" w:rsidRDefault="00904429">
      <w:pPr>
        <w:rPr>
          <w:rFonts w:ascii="Times New Roman" w:eastAsia="Malgun Gothic" w:hAnsi="Times New Roman" w:cs="Times New Roman"/>
          <w:sz w:val="24"/>
          <w:szCs w:val="24"/>
          <w:u w:val="single"/>
          <w:lang w:val="id-ID" w:eastAsia="ko-KR"/>
        </w:rPr>
      </w:pPr>
      <w:r>
        <w:rPr>
          <w:rFonts w:ascii="Times New Roman" w:eastAsia="Malgun Gothic" w:hAnsi="Times New Roman" w:cs="Times New Roman"/>
          <w:sz w:val="24"/>
          <w:szCs w:val="24"/>
          <w:u w:val="single"/>
          <w:lang w:val="id-ID" w:eastAsia="ko-KR"/>
        </w:rPr>
        <w:br w:type="page"/>
      </w:r>
    </w:p>
    <w:p w:rsidR="00A41F33" w:rsidRDefault="00A41F33" w:rsidP="00190018">
      <w:pPr>
        <w:pStyle w:val="JudulBab"/>
      </w:pPr>
      <w:bookmarkStart w:id="16" w:name="_Toc146551644"/>
      <w:r>
        <w:lastRenderedPageBreak/>
        <w:t>DAFTAR GAMBAR</w:t>
      </w:r>
      <w:bookmarkEnd w:id="16"/>
    </w:p>
    <w:p w:rsidR="00A71292" w:rsidRDefault="00A71292" w:rsidP="00A71292">
      <w:pPr>
        <w:pStyle w:val="Paragraf"/>
      </w:pPr>
    </w:p>
    <w:p w:rsidR="00472957" w:rsidRPr="00EA3C48" w:rsidRDefault="001A43CC" w:rsidP="00152053">
      <w:pPr>
        <w:pStyle w:val="TableofFigures"/>
        <w:tabs>
          <w:tab w:val="right" w:leader="dot" w:pos="7927"/>
        </w:tabs>
        <w:spacing w:line="480" w:lineRule="auto"/>
        <w:rPr>
          <w:rFonts w:ascii="Times New Roman" w:hAnsi="Times New Roman" w:cs="Times New Roman"/>
          <w:noProof/>
          <w:sz w:val="24"/>
          <w:szCs w:val="24"/>
        </w:rPr>
      </w:pPr>
      <w:r w:rsidRPr="001A43CC">
        <w:rPr>
          <w:rFonts w:ascii="Times New Roman" w:hAnsi="Times New Roman" w:cs="Times New Roman"/>
          <w:sz w:val="24"/>
          <w:szCs w:val="24"/>
        </w:rPr>
        <w:fldChar w:fldCharType="begin"/>
      </w:r>
      <w:r w:rsidR="00472957" w:rsidRPr="00EA3C48">
        <w:rPr>
          <w:rFonts w:ascii="Times New Roman" w:hAnsi="Times New Roman" w:cs="Times New Roman"/>
          <w:sz w:val="24"/>
          <w:szCs w:val="24"/>
        </w:rPr>
        <w:instrText xml:space="preserve"> TOC \h \z \c "Gambar 2." </w:instrText>
      </w:r>
      <w:r w:rsidRPr="001A43CC">
        <w:rPr>
          <w:rFonts w:ascii="Times New Roman" w:hAnsi="Times New Roman" w:cs="Times New Roman"/>
          <w:sz w:val="24"/>
          <w:szCs w:val="24"/>
        </w:rPr>
        <w:fldChar w:fldCharType="separate"/>
      </w:r>
      <w:hyperlink w:anchor="_Toc146302570" w:history="1">
        <w:r w:rsidR="00472957" w:rsidRPr="00EA3C48">
          <w:rPr>
            <w:rStyle w:val="Hyperlink"/>
            <w:rFonts w:ascii="Times New Roman" w:hAnsi="Times New Roman" w:cs="Times New Roman"/>
            <w:noProof/>
            <w:sz w:val="24"/>
            <w:szCs w:val="24"/>
          </w:rPr>
          <w:t>Gambar 2.1</w:t>
        </w:r>
        <w:r w:rsidR="00472957" w:rsidRPr="00EA3C48">
          <w:rPr>
            <w:rStyle w:val="Hyperlink"/>
            <w:rFonts w:ascii="Times New Roman" w:hAnsi="Times New Roman" w:cs="Times New Roman"/>
            <w:noProof/>
            <w:sz w:val="24"/>
            <w:szCs w:val="24"/>
            <w:lang w:val="id-ID"/>
          </w:rPr>
          <w:t xml:space="preserve"> Piagam Sumpah</w:t>
        </w:r>
        <w:r w:rsidR="00472957" w:rsidRPr="00EA3C48">
          <w:rPr>
            <w:rFonts w:ascii="Times New Roman" w:hAnsi="Times New Roman" w:cs="Times New Roman"/>
            <w:noProof/>
            <w:webHidden/>
            <w:sz w:val="24"/>
            <w:szCs w:val="24"/>
          </w:rPr>
          <w:tab/>
        </w:r>
        <w:r w:rsidRPr="00EA3C48">
          <w:rPr>
            <w:rFonts w:ascii="Times New Roman" w:hAnsi="Times New Roman" w:cs="Times New Roman"/>
            <w:noProof/>
            <w:webHidden/>
            <w:sz w:val="24"/>
            <w:szCs w:val="24"/>
          </w:rPr>
          <w:fldChar w:fldCharType="begin"/>
        </w:r>
        <w:r w:rsidR="00472957" w:rsidRPr="00EA3C48">
          <w:rPr>
            <w:rFonts w:ascii="Times New Roman" w:hAnsi="Times New Roman" w:cs="Times New Roman"/>
            <w:noProof/>
            <w:webHidden/>
            <w:sz w:val="24"/>
            <w:szCs w:val="24"/>
          </w:rPr>
          <w:instrText xml:space="preserve"> PAGEREF _Toc146302570 \h </w:instrText>
        </w:r>
        <w:r w:rsidRPr="00EA3C48">
          <w:rPr>
            <w:rFonts w:ascii="Times New Roman" w:hAnsi="Times New Roman" w:cs="Times New Roman"/>
            <w:noProof/>
            <w:webHidden/>
            <w:sz w:val="24"/>
            <w:szCs w:val="24"/>
          </w:rPr>
        </w:r>
        <w:r w:rsidRPr="00EA3C48">
          <w:rPr>
            <w:rFonts w:ascii="Times New Roman" w:hAnsi="Times New Roman" w:cs="Times New Roman"/>
            <w:noProof/>
            <w:webHidden/>
            <w:sz w:val="24"/>
            <w:szCs w:val="24"/>
          </w:rPr>
          <w:fldChar w:fldCharType="separate"/>
        </w:r>
        <w:r w:rsidR="00472957" w:rsidRPr="00EA3C48">
          <w:rPr>
            <w:rFonts w:ascii="Times New Roman" w:hAnsi="Times New Roman" w:cs="Times New Roman"/>
            <w:noProof/>
            <w:webHidden/>
            <w:sz w:val="24"/>
            <w:szCs w:val="24"/>
          </w:rPr>
          <w:t>27</w:t>
        </w:r>
        <w:r w:rsidRPr="00EA3C48">
          <w:rPr>
            <w:rFonts w:ascii="Times New Roman" w:hAnsi="Times New Roman" w:cs="Times New Roman"/>
            <w:noProof/>
            <w:webHidden/>
            <w:sz w:val="24"/>
            <w:szCs w:val="24"/>
          </w:rPr>
          <w:fldChar w:fldCharType="end"/>
        </w:r>
      </w:hyperlink>
    </w:p>
    <w:p w:rsidR="00472957" w:rsidRPr="00EA3C48" w:rsidRDefault="001A43CC" w:rsidP="00152053">
      <w:pPr>
        <w:pStyle w:val="TableofFigures"/>
        <w:tabs>
          <w:tab w:val="right" w:leader="dot" w:pos="7927"/>
        </w:tabs>
        <w:spacing w:line="480" w:lineRule="auto"/>
        <w:rPr>
          <w:rFonts w:ascii="Times New Roman" w:hAnsi="Times New Roman" w:cs="Times New Roman"/>
          <w:noProof/>
          <w:sz w:val="24"/>
          <w:szCs w:val="24"/>
        </w:rPr>
      </w:pPr>
      <w:hyperlink w:anchor="_Toc146302571" w:history="1">
        <w:r w:rsidR="00472957" w:rsidRPr="00EA3C48">
          <w:rPr>
            <w:rStyle w:val="Hyperlink"/>
            <w:rFonts w:ascii="Times New Roman" w:hAnsi="Times New Roman" w:cs="Times New Roman"/>
            <w:noProof/>
            <w:sz w:val="24"/>
            <w:szCs w:val="24"/>
          </w:rPr>
          <w:t>Gambar 2.2</w:t>
        </w:r>
        <w:r w:rsidR="00472957" w:rsidRPr="00EA3C48">
          <w:rPr>
            <w:rStyle w:val="Hyperlink"/>
            <w:rFonts w:ascii="Times New Roman" w:hAnsi="Times New Roman" w:cs="Times New Roman"/>
            <w:noProof/>
            <w:sz w:val="24"/>
            <w:szCs w:val="24"/>
            <w:lang w:val="id-ID"/>
          </w:rPr>
          <w:t xml:space="preserve"> Lima Perempuan dalam Misi Iwakura</w:t>
        </w:r>
        <w:r w:rsidR="00472957" w:rsidRPr="00EA3C48">
          <w:rPr>
            <w:rFonts w:ascii="Times New Roman" w:hAnsi="Times New Roman" w:cs="Times New Roman"/>
            <w:noProof/>
            <w:webHidden/>
            <w:sz w:val="24"/>
            <w:szCs w:val="24"/>
          </w:rPr>
          <w:tab/>
        </w:r>
        <w:r w:rsidRPr="00EA3C48">
          <w:rPr>
            <w:rFonts w:ascii="Times New Roman" w:hAnsi="Times New Roman" w:cs="Times New Roman"/>
            <w:noProof/>
            <w:webHidden/>
            <w:sz w:val="24"/>
            <w:szCs w:val="24"/>
          </w:rPr>
          <w:fldChar w:fldCharType="begin"/>
        </w:r>
        <w:r w:rsidR="00472957" w:rsidRPr="00EA3C48">
          <w:rPr>
            <w:rFonts w:ascii="Times New Roman" w:hAnsi="Times New Roman" w:cs="Times New Roman"/>
            <w:noProof/>
            <w:webHidden/>
            <w:sz w:val="24"/>
            <w:szCs w:val="24"/>
          </w:rPr>
          <w:instrText xml:space="preserve"> PAGEREF _Toc146302571 \h </w:instrText>
        </w:r>
        <w:r w:rsidRPr="00EA3C48">
          <w:rPr>
            <w:rFonts w:ascii="Times New Roman" w:hAnsi="Times New Roman" w:cs="Times New Roman"/>
            <w:noProof/>
            <w:webHidden/>
            <w:sz w:val="24"/>
            <w:szCs w:val="24"/>
          </w:rPr>
        </w:r>
        <w:r w:rsidRPr="00EA3C48">
          <w:rPr>
            <w:rFonts w:ascii="Times New Roman" w:hAnsi="Times New Roman" w:cs="Times New Roman"/>
            <w:noProof/>
            <w:webHidden/>
            <w:sz w:val="24"/>
            <w:szCs w:val="24"/>
          </w:rPr>
          <w:fldChar w:fldCharType="separate"/>
        </w:r>
        <w:r w:rsidR="00472957" w:rsidRPr="00EA3C48">
          <w:rPr>
            <w:rFonts w:ascii="Times New Roman" w:hAnsi="Times New Roman" w:cs="Times New Roman"/>
            <w:noProof/>
            <w:webHidden/>
            <w:sz w:val="24"/>
            <w:szCs w:val="24"/>
          </w:rPr>
          <w:t>29</w:t>
        </w:r>
        <w:r w:rsidRPr="00EA3C48">
          <w:rPr>
            <w:rFonts w:ascii="Times New Roman" w:hAnsi="Times New Roman" w:cs="Times New Roman"/>
            <w:noProof/>
            <w:webHidden/>
            <w:sz w:val="24"/>
            <w:szCs w:val="24"/>
          </w:rPr>
          <w:fldChar w:fldCharType="end"/>
        </w:r>
      </w:hyperlink>
    </w:p>
    <w:p w:rsidR="00EA3C48" w:rsidRPr="00D40F2C" w:rsidRDefault="001A43CC" w:rsidP="00152053">
      <w:pPr>
        <w:tabs>
          <w:tab w:val="right" w:leader="dot" w:pos="7927"/>
        </w:tabs>
        <w:spacing w:after="0" w:line="480" w:lineRule="auto"/>
        <w:rPr>
          <w:noProof/>
        </w:rPr>
      </w:pPr>
      <w:r w:rsidRPr="00EA3C48">
        <w:fldChar w:fldCharType="end"/>
      </w:r>
      <w:r w:rsidRPr="001A43CC">
        <w:fldChar w:fldCharType="begin"/>
      </w:r>
      <w:r w:rsidR="00EA3C48" w:rsidRPr="00EA3C48">
        <w:instrText xml:space="preserve"> TOC \h \z \c "Gambar 3." </w:instrText>
      </w:r>
      <w:r w:rsidRPr="001A43CC">
        <w:fldChar w:fldCharType="separate"/>
      </w:r>
      <w:hyperlink w:anchor="_Toc146302729" w:history="1">
        <w:r w:rsidR="00EA3C48" w:rsidRPr="00EA3C48">
          <w:rPr>
            <w:rStyle w:val="Hyperlink"/>
            <w:rFonts w:ascii="Times New Roman" w:hAnsi="Times New Roman" w:cs="Times New Roman"/>
            <w:noProof/>
            <w:sz w:val="24"/>
            <w:szCs w:val="24"/>
          </w:rPr>
          <w:t>Gambar 3.1</w:t>
        </w:r>
        <w:r w:rsidR="00EA3C48" w:rsidRPr="00EA3C48">
          <w:rPr>
            <w:rStyle w:val="Hyperlink"/>
            <w:rFonts w:ascii="Times New Roman" w:hAnsi="Times New Roman" w:cs="Times New Roman"/>
            <w:noProof/>
            <w:sz w:val="24"/>
            <w:szCs w:val="24"/>
            <w:lang w:val="id-ID"/>
          </w:rPr>
          <w:t xml:space="preserve"> Nakamura Masanao</w:t>
        </w:r>
        <w:r w:rsidR="00EA3C48" w:rsidRPr="00EA3C48">
          <w:rPr>
            <w:rFonts w:ascii="Times New Roman" w:hAnsi="Times New Roman" w:cs="Times New Roman"/>
            <w:noProof/>
            <w:webHidden/>
            <w:sz w:val="24"/>
            <w:szCs w:val="24"/>
          </w:rPr>
          <w:tab/>
        </w:r>
        <w:r w:rsidRPr="00EA3C48">
          <w:rPr>
            <w:rFonts w:ascii="Times New Roman" w:hAnsi="Times New Roman" w:cs="Times New Roman"/>
            <w:noProof/>
            <w:webHidden/>
            <w:sz w:val="24"/>
            <w:szCs w:val="24"/>
          </w:rPr>
          <w:fldChar w:fldCharType="begin"/>
        </w:r>
        <w:r w:rsidR="00EA3C48" w:rsidRPr="00EA3C48">
          <w:rPr>
            <w:rFonts w:ascii="Times New Roman" w:hAnsi="Times New Roman" w:cs="Times New Roman"/>
            <w:noProof/>
            <w:webHidden/>
            <w:sz w:val="24"/>
            <w:szCs w:val="24"/>
          </w:rPr>
          <w:instrText xml:space="preserve"> PAGEREF _Toc146302729 \h </w:instrText>
        </w:r>
        <w:r w:rsidRPr="00EA3C48">
          <w:rPr>
            <w:rFonts w:ascii="Times New Roman" w:hAnsi="Times New Roman" w:cs="Times New Roman"/>
            <w:noProof/>
            <w:webHidden/>
            <w:sz w:val="24"/>
            <w:szCs w:val="24"/>
          </w:rPr>
        </w:r>
        <w:r w:rsidRPr="00EA3C48">
          <w:rPr>
            <w:rFonts w:ascii="Times New Roman" w:hAnsi="Times New Roman" w:cs="Times New Roman"/>
            <w:noProof/>
            <w:webHidden/>
            <w:sz w:val="24"/>
            <w:szCs w:val="24"/>
          </w:rPr>
          <w:fldChar w:fldCharType="separate"/>
        </w:r>
        <w:r w:rsidR="00152053">
          <w:rPr>
            <w:rFonts w:ascii="Times New Roman" w:hAnsi="Times New Roman" w:cs="Times New Roman"/>
            <w:noProof/>
            <w:webHidden/>
            <w:sz w:val="24"/>
            <w:szCs w:val="24"/>
          </w:rPr>
          <w:t>42</w:t>
        </w:r>
        <w:r w:rsidRPr="00EA3C48">
          <w:rPr>
            <w:rFonts w:ascii="Times New Roman" w:hAnsi="Times New Roman" w:cs="Times New Roman"/>
            <w:noProof/>
            <w:webHidden/>
            <w:sz w:val="24"/>
            <w:szCs w:val="24"/>
          </w:rPr>
          <w:fldChar w:fldCharType="end"/>
        </w:r>
      </w:hyperlink>
    </w:p>
    <w:p w:rsidR="00EA3C48" w:rsidRPr="00EA3C48" w:rsidRDefault="001A43CC" w:rsidP="00152053">
      <w:pPr>
        <w:pStyle w:val="TableofFigures"/>
        <w:tabs>
          <w:tab w:val="right" w:leader="dot" w:pos="7927"/>
        </w:tabs>
        <w:spacing w:line="480" w:lineRule="auto"/>
        <w:rPr>
          <w:rFonts w:ascii="Times New Roman" w:hAnsi="Times New Roman" w:cs="Times New Roman"/>
          <w:noProof/>
          <w:sz w:val="24"/>
          <w:szCs w:val="24"/>
        </w:rPr>
      </w:pPr>
      <w:hyperlink w:anchor="_Toc146302730" w:history="1">
        <w:r w:rsidR="00EA3C48" w:rsidRPr="00EA3C48">
          <w:rPr>
            <w:rStyle w:val="Hyperlink"/>
            <w:rFonts w:ascii="Times New Roman" w:hAnsi="Times New Roman" w:cs="Times New Roman"/>
            <w:noProof/>
            <w:sz w:val="24"/>
            <w:szCs w:val="24"/>
          </w:rPr>
          <w:t xml:space="preserve">Gambar 3.2 Mori </w:t>
        </w:r>
        <w:r w:rsidR="00EA3C48" w:rsidRPr="00EA3C48">
          <w:rPr>
            <w:rStyle w:val="Hyperlink"/>
            <w:rFonts w:ascii="Times New Roman" w:hAnsi="Times New Roman" w:cs="Times New Roman"/>
            <w:noProof/>
            <w:sz w:val="24"/>
            <w:szCs w:val="24"/>
            <w:lang w:val="id-ID"/>
          </w:rPr>
          <w:t>Arinori</w:t>
        </w:r>
        <w:r w:rsidR="00EA3C48" w:rsidRPr="00EA3C48">
          <w:rPr>
            <w:rFonts w:ascii="Times New Roman" w:hAnsi="Times New Roman" w:cs="Times New Roman"/>
            <w:noProof/>
            <w:webHidden/>
            <w:sz w:val="24"/>
            <w:szCs w:val="24"/>
          </w:rPr>
          <w:tab/>
        </w:r>
        <w:r w:rsidRPr="00EA3C48">
          <w:rPr>
            <w:rFonts w:ascii="Times New Roman" w:hAnsi="Times New Roman" w:cs="Times New Roman"/>
            <w:noProof/>
            <w:webHidden/>
            <w:sz w:val="24"/>
            <w:szCs w:val="24"/>
          </w:rPr>
          <w:fldChar w:fldCharType="begin"/>
        </w:r>
        <w:r w:rsidR="00EA3C48" w:rsidRPr="00EA3C48">
          <w:rPr>
            <w:rFonts w:ascii="Times New Roman" w:hAnsi="Times New Roman" w:cs="Times New Roman"/>
            <w:noProof/>
            <w:webHidden/>
            <w:sz w:val="24"/>
            <w:szCs w:val="24"/>
          </w:rPr>
          <w:instrText xml:space="preserve"> PAGEREF _Toc146302730 \h </w:instrText>
        </w:r>
        <w:r w:rsidRPr="00EA3C48">
          <w:rPr>
            <w:rFonts w:ascii="Times New Roman" w:hAnsi="Times New Roman" w:cs="Times New Roman"/>
            <w:noProof/>
            <w:webHidden/>
            <w:sz w:val="24"/>
            <w:szCs w:val="24"/>
          </w:rPr>
        </w:r>
        <w:r w:rsidRPr="00EA3C48">
          <w:rPr>
            <w:rFonts w:ascii="Times New Roman" w:hAnsi="Times New Roman" w:cs="Times New Roman"/>
            <w:noProof/>
            <w:webHidden/>
            <w:sz w:val="24"/>
            <w:szCs w:val="24"/>
          </w:rPr>
          <w:fldChar w:fldCharType="separate"/>
        </w:r>
        <w:r w:rsidR="00152053">
          <w:rPr>
            <w:rFonts w:ascii="Times New Roman" w:hAnsi="Times New Roman" w:cs="Times New Roman"/>
            <w:noProof/>
            <w:webHidden/>
            <w:sz w:val="24"/>
            <w:szCs w:val="24"/>
          </w:rPr>
          <w:t>48</w:t>
        </w:r>
        <w:r w:rsidRPr="00EA3C48">
          <w:rPr>
            <w:rFonts w:ascii="Times New Roman" w:hAnsi="Times New Roman" w:cs="Times New Roman"/>
            <w:noProof/>
            <w:webHidden/>
            <w:sz w:val="24"/>
            <w:szCs w:val="24"/>
          </w:rPr>
          <w:fldChar w:fldCharType="end"/>
        </w:r>
      </w:hyperlink>
    </w:p>
    <w:p w:rsidR="00EA3C48" w:rsidRPr="00EA3C48" w:rsidRDefault="001A43CC" w:rsidP="00152053">
      <w:pPr>
        <w:pStyle w:val="TableofFigures"/>
        <w:tabs>
          <w:tab w:val="right" w:leader="dot" w:pos="7927"/>
        </w:tabs>
        <w:spacing w:line="480" w:lineRule="auto"/>
        <w:rPr>
          <w:rFonts w:ascii="Times New Roman" w:hAnsi="Times New Roman" w:cs="Times New Roman"/>
          <w:noProof/>
          <w:sz w:val="24"/>
          <w:szCs w:val="24"/>
        </w:rPr>
      </w:pPr>
      <w:hyperlink w:anchor="_Toc146302731" w:history="1">
        <w:r w:rsidR="00EA3C48" w:rsidRPr="00EA3C48">
          <w:rPr>
            <w:rStyle w:val="Hyperlink"/>
            <w:rFonts w:ascii="Times New Roman" w:hAnsi="Times New Roman" w:cs="Times New Roman"/>
            <w:noProof/>
            <w:sz w:val="24"/>
            <w:szCs w:val="24"/>
          </w:rPr>
          <w:t>Gambar 3.3</w:t>
        </w:r>
        <w:r w:rsidR="00EA3C48" w:rsidRPr="00EA3C48">
          <w:rPr>
            <w:rStyle w:val="Hyperlink"/>
            <w:rFonts w:ascii="Times New Roman" w:hAnsi="Times New Roman" w:cs="Times New Roman"/>
            <w:noProof/>
            <w:sz w:val="24"/>
            <w:szCs w:val="24"/>
            <w:lang w:val="id-ID"/>
          </w:rPr>
          <w:t xml:space="preserve"> Naskah Resmi </w:t>
        </w:r>
        <w:r w:rsidR="00EA3C48" w:rsidRPr="00EA3C48">
          <w:rPr>
            <w:rStyle w:val="Hyperlink"/>
            <w:rFonts w:ascii="Times New Roman" w:hAnsi="Times New Roman" w:cs="Times New Roman"/>
            <w:i/>
            <w:iCs/>
            <w:noProof/>
            <w:sz w:val="24"/>
            <w:szCs w:val="24"/>
            <w:lang w:val="id-ID"/>
          </w:rPr>
          <w:t>Kyouiku Chokugo</w:t>
        </w:r>
        <w:r w:rsidR="00EA3C48" w:rsidRPr="00EA3C48">
          <w:rPr>
            <w:rFonts w:ascii="Times New Roman" w:hAnsi="Times New Roman" w:cs="Times New Roman"/>
            <w:noProof/>
            <w:webHidden/>
            <w:sz w:val="24"/>
            <w:szCs w:val="24"/>
          </w:rPr>
          <w:tab/>
        </w:r>
        <w:r w:rsidRPr="00EA3C48">
          <w:rPr>
            <w:rFonts w:ascii="Times New Roman" w:hAnsi="Times New Roman" w:cs="Times New Roman"/>
            <w:noProof/>
            <w:webHidden/>
            <w:sz w:val="24"/>
            <w:szCs w:val="24"/>
          </w:rPr>
          <w:fldChar w:fldCharType="begin"/>
        </w:r>
        <w:r w:rsidR="00EA3C48" w:rsidRPr="00EA3C48">
          <w:rPr>
            <w:rFonts w:ascii="Times New Roman" w:hAnsi="Times New Roman" w:cs="Times New Roman"/>
            <w:noProof/>
            <w:webHidden/>
            <w:sz w:val="24"/>
            <w:szCs w:val="24"/>
          </w:rPr>
          <w:instrText xml:space="preserve"> PAGEREF _Toc146302731 \h </w:instrText>
        </w:r>
        <w:r w:rsidRPr="00EA3C48">
          <w:rPr>
            <w:rFonts w:ascii="Times New Roman" w:hAnsi="Times New Roman" w:cs="Times New Roman"/>
            <w:noProof/>
            <w:webHidden/>
            <w:sz w:val="24"/>
            <w:szCs w:val="24"/>
          </w:rPr>
        </w:r>
        <w:r w:rsidRPr="00EA3C48">
          <w:rPr>
            <w:rFonts w:ascii="Times New Roman" w:hAnsi="Times New Roman" w:cs="Times New Roman"/>
            <w:noProof/>
            <w:webHidden/>
            <w:sz w:val="24"/>
            <w:szCs w:val="24"/>
          </w:rPr>
          <w:fldChar w:fldCharType="separate"/>
        </w:r>
        <w:r w:rsidR="00152053">
          <w:rPr>
            <w:rFonts w:ascii="Times New Roman" w:hAnsi="Times New Roman" w:cs="Times New Roman"/>
            <w:noProof/>
            <w:webHidden/>
            <w:sz w:val="24"/>
            <w:szCs w:val="24"/>
          </w:rPr>
          <w:t>53</w:t>
        </w:r>
        <w:r w:rsidRPr="00EA3C48">
          <w:rPr>
            <w:rFonts w:ascii="Times New Roman" w:hAnsi="Times New Roman" w:cs="Times New Roman"/>
            <w:noProof/>
            <w:webHidden/>
            <w:sz w:val="24"/>
            <w:szCs w:val="24"/>
          </w:rPr>
          <w:fldChar w:fldCharType="end"/>
        </w:r>
      </w:hyperlink>
    </w:p>
    <w:p w:rsidR="00EA3C48" w:rsidRPr="00EA3C48" w:rsidRDefault="001A43CC" w:rsidP="00152053">
      <w:pPr>
        <w:pStyle w:val="TableofFigures"/>
        <w:tabs>
          <w:tab w:val="right" w:leader="dot" w:pos="7927"/>
        </w:tabs>
        <w:spacing w:line="480" w:lineRule="auto"/>
        <w:rPr>
          <w:rFonts w:ascii="Times New Roman" w:hAnsi="Times New Roman" w:cs="Times New Roman"/>
          <w:noProof/>
          <w:sz w:val="24"/>
          <w:szCs w:val="24"/>
        </w:rPr>
      </w:pPr>
      <w:hyperlink w:anchor="_Toc146302732" w:history="1">
        <w:r w:rsidR="00EA3C48" w:rsidRPr="00EA3C48">
          <w:rPr>
            <w:rStyle w:val="Hyperlink"/>
            <w:rFonts w:ascii="Times New Roman" w:hAnsi="Times New Roman" w:cs="Times New Roman"/>
            <w:noProof/>
            <w:sz w:val="24"/>
            <w:szCs w:val="24"/>
          </w:rPr>
          <w:t>Gambar 3.4</w:t>
        </w:r>
        <w:r w:rsidR="00EA3C48" w:rsidRPr="00EA3C48">
          <w:rPr>
            <w:rStyle w:val="Hyperlink"/>
            <w:rFonts w:ascii="Times New Roman" w:hAnsi="Times New Roman" w:cs="Times New Roman"/>
            <w:noProof/>
            <w:sz w:val="24"/>
            <w:szCs w:val="24"/>
            <w:lang w:val="id-ID"/>
          </w:rPr>
          <w:t xml:space="preserve"> Tsuda Umeko</w:t>
        </w:r>
        <w:r w:rsidR="00EA3C48" w:rsidRPr="00EA3C48">
          <w:rPr>
            <w:rFonts w:ascii="Times New Roman" w:hAnsi="Times New Roman" w:cs="Times New Roman"/>
            <w:noProof/>
            <w:webHidden/>
            <w:sz w:val="24"/>
            <w:szCs w:val="24"/>
          </w:rPr>
          <w:tab/>
        </w:r>
        <w:r w:rsidRPr="00EA3C48">
          <w:rPr>
            <w:rFonts w:ascii="Times New Roman" w:hAnsi="Times New Roman" w:cs="Times New Roman"/>
            <w:noProof/>
            <w:webHidden/>
            <w:sz w:val="24"/>
            <w:szCs w:val="24"/>
          </w:rPr>
          <w:fldChar w:fldCharType="begin"/>
        </w:r>
        <w:r w:rsidR="00EA3C48" w:rsidRPr="00EA3C48">
          <w:rPr>
            <w:rFonts w:ascii="Times New Roman" w:hAnsi="Times New Roman" w:cs="Times New Roman"/>
            <w:noProof/>
            <w:webHidden/>
            <w:sz w:val="24"/>
            <w:szCs w:val="24"/>
          </w:rPr>
          <w:instrText xml:space="preserve"> PAGEREF _Toc146302732 \h </w:instrText>
        </w:r>
        <w:r w:rsidRPr="00EA3C48">
          <w:rPr>
            <w:rFonts w:ascii="Times New Roman" w:hAnsi="Times New Roman" w:cs="Times New Roman"/>
            <w:noProof/>
            <w:webHidden/>
            <w:sz w:val="24"/>
            <w:szCs w:val="24"/>
          </w:rPr>
        </w:r>
        <w:r w:rsidRPr="00EA3C48">
          <w:rPr>
            <w:rFonts w:ascii="Times New Roman" w:hAnsi="Times New Roman" w:cs="Times New Roman"/>
            <w:noProof/>
            <w:webHidden/>
            <w:sz w:val="24"/>
            <w:szCs w:val="24"/>
          </w:rPr>
          <w:fldChar w:fldCharType="separate"/>
        </w:r>
        <w:r w:rsidR="00152053">
          <w:rPr>
            <w:rFonts w:ascii="Times New Roman" w:hAnsi="Times New Roman" w:cs="Times New Roman"/>
            <w:noProof/>
            <w:webHidden/>
            <w:sz w:val="24"/>
            <w:szCs w:val="24"/>
          </w:rPr>
          <w:t>88</w:t>
        </w:r>
        <w:r w:rsidRPr="00EA3C48">
          <w:rPr>
            <w:rFonts w:ascii="Times New Roman" w:hAnsi="Times New Roman" w:cs="Times New Roman"/>
            <w:noProof/>
            <w:webHidden/>
            <w:sz w:val="24"/>
            <w:szCs w:val="24"/>
          </w:rPr>
          <w:fldChar w:fldCharType="end"/>
        </w:r>
      </w:hyperlink>
    </w:p>
    <w:p w:rsidR="00A41F33" w:rsidRPr="00EA3C48" w:rsidRDefault="001A43CC" w:rsidP="00152053">
      <w:pPr>
        <w:pStyle w:val="Paragraf"/>
      </w:pPr>
      <w:r w:rsidRPr="00EA3C48">
        <w:fldChar w:fldCharType="end"/>
      </w:r>
    </w:p>
    <w:p w:rsidR="0016628B" w:rsidRPr="0016628B" w:rsidRDefault="001A43CC" w:rsidP="00646FC3">
      <w:pPr>
        <w:pStyle w:val="TableofFigures"/>
        <w:tabs>
          <w:tab w:val="right" w:leader="dot" w:pos="7927"/>
        </w:tabs>
        <w:spacing w:line="480" w:lineRule="auto"/>
        <w:rPr>
          <w:rFonts w:ascii="Times New Roman" w:hAnsi="Times New Roman" w:cs="Times New Roman"/>
          <w:noProof/>
          <w:sz w:val="24"/>
          <w:szCs w:val="24"/>
        </w:rPr>
      </w:pPr>
      <w:r w:rsidRPr="0016628B">
        <w:rPr>
          <w:rFonts w:ascii="Times New Roman" w:hAnsi="Times New Roman" w:cs="Times New Roman"/>
          <w:sz w:val="24"/>
          <w:szCs w:val="24"/>
        </w:rPr>
        <w:fldChar w:fldCharType="begin"/>
      </w:r>
      <w:r w:rsidR="0016628B" w:rsidRPr="0016628B">
        <w:rPr>
          <w:rFonts w:ascii="Times New Roman" w:hAnsi="Times New Roman" w:cs="Times New Roman"/>
          <w:sz w:val="24"/>
          <w:szCs w:val="24"/>
        </w:rPr>
        <w:instrText xml:space="preserve"> TOC \h \z \c "Gambar 3." </w:instrText>
      </w:r>
      <w:r w:rsidRPr="0016628B">
        <w:rPr>
          <w:rFonts w:ascii="Times New Roman" w:hAnsi="Times New Roman" w:cs="Times New Roman"/>
          <w:sz w:val="24"/>
          <w:szCs w:val="24"/>
        </w:rPr>
        <w:fldChar w:fldCharType="separate"/>
      </w:r>
    </w:p>
    <w:p w:rsidR="00A41F33" w:rsidRDefault="001A43CC" w:rsidP="0016628B">
      <w:pPr>
        <w:pStyle w:val="Paragraf"/>
      </w:pPr>
      <w:r w:rsidRPr="0016628B">
        <w:rPr>
          <w:lang w:val="en-ID" w:eastAsia="ja-JP"/>
        </w:rPr>
        <w:fldChar w:fldCharType="end"/>
      </w:r>
    </w:p>
    <w:p w:rsidR="00A41F33" w:rsidRPr="001E02C6" w:rsidRDefault="00A41F33" w:rsidP="001E02C6">
      <w:pPr>
        <w:rPr>
          <w:rFonts w:ascii="Times New Roman" w:hAnsi="Times New Roman" w:cs="Times New Roman"/>
          <w:sz w:val="24"/>
          <w:szCs w:val="24"/>
          <w:lang w:val="id-ID" w:eastAsia="ko-KR"/>
        </w:rPr>
      </w:pPr>
      <w:r>
        <w:br w:type="page"/>
      </w:r>
    </w:p>
    <w:p w:rsidR="00620D32" w:rsidRDefault="00620D32" w:rsidP="00190018">
      <w:pPr>
        <w:pStyle w:val="JudulBab"/>
      </w:pPr>
      <w:bookmarkStart w:id="17" w:name="_Toc146551645"/>
      <w:r>
        <w:lastRenderedPageBreak/>
        <w:t>INTISARI</w:t>
      </w:r>
      <w:bookmarkEnd w:id="17"/>
    </w:p>
    <w:p w:rsidR="00620D32" w:rsidRDefault="00620D32" w:rsidP="00620D32">
      <w:pPr>
        <w:pStyle w:val="Paragraf"/>
        <w:spacing w:line="360" w:lineRule="auto"/>
        <w:rPr>
          <w:rFonts w:eastAsia="Malgun Gothic"/>
          <w:lang w:val="en-US"/>
        </w:rPr>
      </w:pPr>
    </w:p>
    <w:p w:rsidR="00620D32" w:rsidRDefault="00620D32" w:rsidP="00620D32">
      <w:pPr>
        <w:pStyle w:val="Paragraf"/>
        <w:spacing w:line="240" w:lineRule="auto"/>
        <w:rPr>
          <w:rFonts w:eastAsia="Malgun Gothic"/>
        </w:rPr>
      </w:pPr>
      <w:r w:rsidRPr="00147138">
        <w:rPr>
          <w:rFonts w:eastAsia="Malgun Gothic"/>
        </w:rPr>
        <w:t xml:space="preserve">Baiquni, Tribuana Tunggadewi Kusumowardhani. </w:t>
      </w:r>
      <w:r>
        <w:rPr>
          <w:rFonts w:eastAsia="Malgun Gothic"/>
        </w:rPr>
        <w:t>2023. “</w:t>
      </w:r>
      <w:r>
        <w:rPr>
          <w:rFonts w:eastAsia="Malgun Gothic"/>
          <w:i/>
          <w:iCs/>
        </w:rPr>
        <w:t>Ryousai Kenbo</w:t>
      </w:r>
      <w:r>
        <w:rPr>
          <w:rFonts w:eastAsia="Malgun Gothic"/>
        </w:rPr>
        <w:t>Sebagai Ideologi dan Konsep Pendidikan Wanita pada Zaman Meiji Hingga Akhir Perang Dunia ke-I”. Skripsi, Program Studi S-1 Bahasa dan Kebudayaan Jepang, Fakultas Ilmu Budaya, Universitas Diponegoro. Dosen Pembimbing: Nisia Nur Dwi Agusta, S.Hum., M.Si.</w:t>
      </w:r>
    </w:p>
    <w:p w:rsidR="00620D32" w:rsidRDefault="00620D32" w:rsidP="00620D32">
      <w:pPr>
        <w:pStyle w:val="Paragraf"/>
        <w:spacing w:line="240" w:lineRule="auto"/>
        <w:ind w:firstLine="851"/>
        <w:rPr>
          <w:rFonts w:eastAsia="Malgun Gothic"/>
        </w:rPr>
      </w:pPr>
      <w:r>
        <w:rPr>
          <w:rFonts w:eastAsia="Malgun Gothic"/>
        </w:rPr>
        <w:t xml:space="preserve">Penelitian ini bertujuan untuk menjelaskan perkembangan ideologi </w:t>
      </w:r>
      <w:r>
        <w:rPr>
          <w:rFonts w:eastAsia="Malgun Gothic"/>
          <w:i/>
          <w:iCs/>
        </w:rPr>
        <w:t xml:space="preserve">ryousai kenbo </w:t>
      </w:r>
      <w:r>
        <w:rPr>
          <w:rFonts w:eastAsia="Malgun Gothic"/>
        </w:rPr>
        <w:t>atau ‘</w:t>
      </w:r>
      <w:r>
        <w:rPr>
          <w:rFonts w:eastAsia="Malgun Gothic"/>
          <w:i/>
          <w:iCs/>
        </w:rPr>
        <w:t>good wife and wise mother</w:t>
      </w:r>
      <w:r>
        <w:rPr>
          <w:rFonts w:eastAsia="Malgun Gothic"/>
        </w:rPr>
        <w:t xml:space="preserve">’ pada zaman Meiji hingga akhir Perang Dunia ke-I di Jepang dan mengetahui bagaimana dampakideologi </w:t>
      </w:r>
      <w:r>
        <w:rPr>
          <w:rFonts w:eastAsia="Malgun Gothic"/>
          <w:i/>
          <w:iCs/>
        </w:rPr>
        <w:t xml:space="preserve">ryousai kenbo </w:t>
      </w:r>
      <w:r>
        <w:rPr>
          <w:rFonts w:eastAsia="Malgun Gothic"/>
        </w:rPr>
        <w:t xml:space="preserve">terhadap wanita dan pendidikan wanita pada zaman Meiji. </w:t>
      </w:r>
    </w:p>
    <w:p w:rsidR="00620D32" w:rsidRDefault="00620D32" w:rsidP="00620D32">
      <w:pPr>
        <w:pStyle w:val="Paragraf"/>
        <w:spacing w:line="240" w:lineRule="auto"/>
        <w:ind w:firstLine="851"/>
        <w:rPr>
          <w:rFonts w:eastAsia="Malgun Gothic"/>
        </w:rPr>
      </w:pPr>
      <w:r>
        <w:rPr>
          <w:rFonts w:eastAsia="Malgun Gothic"/>
        </w:rPr>
        <w:t>Metode penelitian yang digunakan adalah metode kualitatif dengan pendekatan historis atau sejarah. Penelitian ini bersifat studi pustaka dengan mengumpulkan data dari buku-buku yang menjadi sumber primer dan sumber sekunder yang mencakup jurnal, majalah, gambar, serta tulisan yang dipublikasikan secara resmi oleh pemerintah Jepang. Teori yang digunakan dalam penelitian ini adalah teori struktural-fungsional pada gender.</w:t>
      </w:r>
    </w:p>
    <w:p w:rsidR="00620D32" w:rsidRPr="00D1701A" w:rsidRDefault="00620D32" w:rsidP="00620D32">
      <w:pPr>
        <w:pStyle w:val="Paragraf"/>
        <w:spacing w:line="240" w:lineRule="auto"/>
        <w:ind w:firstLine="851"/>
        <w:rPr>
          <w:rFonts w:eastAsia="Malgun Gothic"/>
        </w:rPr>
      </w:pPr>
      <w:r>
        <w:rPr>
          <w:rFonts w:eastAsia="Malgun Gothic"/>
        </w:rPr>
        <w:t xml:space="preserve">Berdasarkan analisis data dari penelitian ini, menunjukkan bahwa ideologi </w:t>
      </w:r>
      <w:r>
        <w:rPr>
          <w:rFonts w:eastAsia="Malgun Gothic"/>
          <w:i/>
          <w:iCs/>
        </w:rPr>
        <w:t xml:space="preserve">ryousai kenbo </w:t>
      </w:r>
      <w:r>
        <w:rPr>
          <w:rFonts w:eastAsia="Malgun Gothic"/>
        </w:rPr>
        <w:t>yang lahir dari pemikiran Nakamura Masanao, berdasarkan konsep ‘</w:t>
      </w:r>
      <w:r>
        <w:rPr>
          <w:rFonts w:eastAsia="Malgun Gothic"/>
          <w:i/>
          <w:iCs/>
        </w:rPr>
        <w:t>good wife and wise mother</w:t>
      </w:r>
      <w:r>
        <w:rPr>
          <w:rFonts w:eastAsia="Malgun Gothic"/>
        </w:rPr>
        <w:t xml:space="preserve">’ dari Barat, harus disesuaikan dengan ajaran Konfusianisme dan Shinto di Jepang. Pengaruh agama dalam pembentukan ideologi </w:t>
      </w:r>
      <w:r>
        <w:rPr>
          <w:rFonts w:eastAsia="Malgun Gothic"/>
          <w:i/>
          <w:iCs/>
        </w:rPr>
        <w:t xml:space="preserve">ryousai kenbo </w:t>
      </w:r>
      <w:r>
        <w:rPr>
          <w:rFonts w:eastAsia="Malgun Gothic"/>
        </w:rPr>
        <w:t xml:space="preserve">di Jepang berperan besar. Ideologi </w:t>
      </w:r>
      <w:r>
        <w:rPr>
          <w:rFonts w:eastAsia="Malgun Gothic"/>
          <w:i/>
          <w:iCs/>
        </w:rPr>
        <w:t xml:space="preserve">ryousai kenbo </w:t>
      </w:r>
      <w:r>
        <w:rPr>
          <w:rFonts w:eastAsia="Malgun Gothic"/>
        </w:rPr>
        <w:t>kemudian diimplementasikan dalam pendidikan perempuan pada zaman Meiji hingga Perang Dunia ke-I pada zaman Taisho</w:t>
      </w:r>
      <w:r w:rsidRPr="00165CEA">
        <w:rPr>
          <w:rFonts w:eastAsia="Malgun Gothic"/>
        </w:rPr>
        <w:t xml:space="preserve">. </w:t>
      </w:r>
      <w:r>
        <w:rPr>
          <w:lang w:eastAsia="ja-JP"/>
        </w:rPr>
        <w:t xml:space="preserve">Ideologi </w:t>
      </w:r>
      <w:r>
        <w:rPr>
          <w:i/>
          <w:iCs/>
          <w:lang w:eastAsia="ja-JP"/>
        </w:rPr>
        <w:t xml:space="preserve">ryousai kenbo </w:t>
      </w:r>
      <w:r>
        <w:rPr>
          <w:lang w:eastAsia="ja-JP"/>
        </w:rPr>
        <w:t xml:space="preserve">digunakan </w:t>
      </w:r>
      <w:r>
        <w:rPr>
          <w:rFonts w:eastAsia="Malgun Gothic"/>
        </w:rPr>
        <w:t xml:space="preserve">untuk mendidik para perempuan menjadi istri yang baik dan ibu yang bijaksana. Struktur sosial di Jepang terbentuk atas beberapa elemen penting, yaitu Kaisar, pemerintah atau Konstitusi, dan masyarakat yang berperan sesuai dengan </w:t>
      </w:r>
      <w:r w:rsidR="00B876E8">
        <w:rPr>
          <w:rFonts w:eastAsia="Malgun Gothic"/>
        </w:rPr>
        <w:t>struktur dan fungsinya</w:t>
      </w:r>
      <w:r>
        <w:rPr>
          <w:rFonts w:eastAsia="Malgun Gothic"/>
        </w:rPr>
        <w:t xml:space="preserve">. Para laki-laki bekerja di luar rumah dan menghadapi peran, sementara perempuan berperan sebagai </w:t>
      </w:r>
      <w:r>
        <w:rPr>
          <w:rFonts w:eastAsia="Malgun Gothic"/>
          <w:i/>
          <w:iCs/>
        </w:rPr>
        <w:t xml:space="preserve">ryousai </w:t>
      </w:r>
      <w:r w:rsidRPr="00AF7CE4">
        <w:rPr>
          <w:rFonts w:eastAsia="Malgun Gothic"/>
          <w:i/>
          <w:iCs/>
        </w:rPr>
        <w:t>kenbo</w:t>
      </w:r>
      <w:r>
        <w:rPr>
          <w:rFonts w:eastAsia="Malgun Gothic"/>
        </w:rPr>
        <w:t xml:space="preserve">. </w:t>
      </w:r>
      <w:r w:rsidRPr="00AF7CE4">
        <w:rPr>
          <w:rFonts w:eastAsia="Malgun Gothic"/>
        </w:rPr>
        <w:t>Pembagian</w:t>
      </w:r>
      <w:r>
        <w:rPr>
          <w:rFonts w:eastAsia="Malgun Gothic"/>
        </w:rPr>
        <w:t xml:space="preserve"> peran antara setiap unsur yang tepat sesuai dengan struktur negara pada saat itu, menghasilkan kondisi masyarakat yang stabil dan seimbang, sehingga Jepang dapat menjadi negara yang kuat dan mampu memenangkan Perang Dunia ke-I.</w:t>
      </w:r>
    </w:p>
    <w:p w:rsidR="00620D32" w:rsidRDefault="00620D32" w:rsidP="00620D32">
      <w:pPr>
        <w:pStyle w:val="Paragraf"/>
        <w:spacing w:line="240" w:lineRule="auto"/>
        <w:rPr>
          <w:rFonts w:eastAsia="Malgun Gothic"/>
        </w:rPr>
      </w:pPr>
    </w:p>
    <w:p w:rsidR="00620D32" w:rsidRPr="00767D28" w:rsidRDefault="00620D32" w:rsidP="00620D32">
      <w:pPr>
        <w:pStyle w:val="Paragraf"/>
        <w:spacing w:line="240" w:lineRule="auto"/>
        <w:rPr>
          <w:rFonts w:eastAsia="Malgun Gothic"/>
        </w:rPr>
      </w:pPr>
      <w:r>
        <w:rPr>
          <w:rFonts w:eastAsia="Malgun Gothic"/>
          <w:b/>
          <w:bCs/>
        </w:rPr>
        <w:t xml:space="preserve">Kata kunci: </w:t>
      </w:r>
      <w:r>
        <w:rPr>
          <w:rFonts w:eastAsia="Malgun Gothic"/>
          <w:i/>
          <w:iCs/>
        </w:rPr>
        <w:t>ryousai kenbo</w:t>
      </w:r>
      <w:r>
        <w:rPr>
          <w:rFonts w:eastAsia="Malgun Gothic"/>
        </w:rPr>
        <w:t>; ideologi; perempuan; pendidikan perempuan; zaman Meiji; Perang Dunia ke-I; Jepang.</w:t>
      </w:r>
    </w:p>
    <w:p w:rsidR="00620D32" w:rsidRDefault="00620D32" w:rsidP="00620D32">
      <w:pPr>
        <w:pStyle w:val="Paragraf"/>
        <w:rPr>
          <w:rFonts w:eastAsia="Malgun Gothic"/>
          <w:lang w:val="en-US"/>
        </w:rPr>
      </w:pPr>
    </w:p>
    <w:p w:rsidR="00620D32" w:rsidRDefault="00620D32" w:rsidP="00620D32">
      <w:pPr>
        <w:pStyle w:val="Paragraf"/>
        <w:rPr>
          <w:rFonts w:eastAsia="Malgun Gothic"/>
          <w:lang w:val="en-US"/>
        </w:rPr>
      </w:pPr>
    </w:p>
    <w:p w:rsidR="00620D32" w:rsidRDefault="00620D32" w:rsidP="00620D32">
      <w:pPr>
        <w:rPr>
          <w:rFonts w:ascii="Times New Roman" w:eastAsia="Malgun Gothic" w:hAnsi="Times New Roman" w:cs="Times New Roman"/>
          <w:sz w:val="24"/>
          <w:szCs w:val="24"/>
          <w:lang w:val="en-US" w:eastAsia="ko-KR"/>
        </w:rPr>
      </w:pPr>
      <w:r>
        <w:rPr>
          <w:rFonts w:eastAsia="Malgun Gothic"/>
          <w:lang w:val="en-US"/>
        </w:rPr>
        <w:br w:type="page"/>
      </w:r>
    </w:p>
    <w:p w:rsidR="00620D32" w:rsidRPr="003C6539" w:rsidRDefault="00620D32" w:rsidP="00190018">
      <w:pPr>
        <w:pStyle w:val="JudulBab"/>
      </w:pPr>
      <w:bookmarkStart w:id="18" w:name="_Toc146551646"/>
      <w:r>
        <w:lastRenderedPageBreak/>
        <w:t>ABSTRACT</w:t>
      </w:r>
      <w:bookmarkEnd w:id="18"/>
    </w:p>
    <w:p w:rsidR="00620D32" w:rsidRDefault="00620D32" w:rsidP="00620D32">
      <w:pPr>
        <w:pStyle w:val="Paragraf"/>
        <w:rPr>
          <w:rFonts w:eastAsia="Malgun Gothic"/>
          <w:lang w:val="en-US"/>
        </w:rPr>
      </w:pPr>
    </w:p>
    <w:p w:rsidR="00620D32" w:rsidRPr="00705AD8" w:rsidRDefault="00620D32" w:rsidP="00620D32">
      <w:pPr>
        <w:pStyle w:val="Paragraf"/>
        <w:spacing w:line="240" w:lineRule="auto"/>
        <w:rPr>
          <w:rFonts w:eastAsia="Malgun Gothic"/>
          <w:i/>
          <w:iCs/>
          <w:lang w:val="en-US"/>
        </w:rPr>
      </w:pPr>
      <w:r w:rsidRPr="00705AD8">
        <w:rPr>
          <w:rFonts w:eastAsia="Malgun Gothic"/>
          <w:i/>
          <w:iCs/>
          <w:lang w:val="en-US"/>
        </w:rPr>
        <w:t>Baiquni, Tribuana Tunggadewi Kusumowardhani. 2023. “Ryousai Kenbo as an Ideology and Concept of Women’s Education in the Meiji Period Until the End of World War I”. Thesis, Japanese Language and Culture Department, Faculty of Humanities, Diponegoro University, Semarang. Advisor: Nisia Nur Dwi Agusta, S.Hum., M.Si.</w:t>
      </w:r>
    </w:p>
    <w:p w:rsidR="00741779" w:rsidRPr="00741779" w:rsidRDefault="00741779" w:rsidP="00741779">
      <w:pPr>
        <w:pStyle w:val="Paragraf"/>
        <w:spacing w:line="240" w:lineRule="auto"/>
        <w:ind w:firstLine="851"/>
        <w:rPr>
          <w:rFonts w:eastAsia="Malgun Gothic"/>
          <w:i/>
          <w:iCs/>
          <w:lang w:val="en-US"/>
        </w:rPr>
      </w:pPr>
      <w:r w:rsidRPr="00741779">
        <w:rPr>
          <w:rFonts w:eastAsia="Malgun Gothic"/>
          <w:i/>
          <w:iCs/>
          <w:lang w:val="en-US"/>
        </w:rPr>
        <w:t>This research aims to explain the development of the ideology of ryousaikenbo or 'good wife and wise mother' in the Meiji period until the end of World War I in Japan and to find out how the impact of ryousaikenbo ideology on women and women's education in the Meiji period.</w:t>
      </w:r>
    </w:p>
    <w:p w:rsidR="00741779" w:rsidRDefault="00741779" w:rsidP="00741779">
      <w:pPr>
        <w:pStyle w:val="Paragraf"/>
        <w:spacing w:line="240" w:lineRule="auto"/>
        <w:ind w:firstLine="851"/>
        <w:rPr>
          <w:rFonts w:eastAsia="Malgun Gothic"/>
          <w:i/>
          <w:iCs/>
          <w:lang w:val="en-US"/>
        </w:rPr>
      </w:pPr>
      <w:r w:rsidRPr="00741779">
        <w:rPr>
          <w:rFonts w:eastAsia="Malgun Gothic"/>
          <w:i/>
          <w:iCs/>
          <w:lang w:val="en-US"/>
        </w:rPr>
        <w:t>The research method used is a qualitative method with a historical approach. This research is a literature study that collects data from books that become primary and secondary sources, which include journals, magazines, pictures, and writings officially published by the Japanese government. The theory used in this research is structural-functional theory on gender.</w:t>
      </w:r>
    </w:p>
    <w:p w:rsidR="00620D32" w:rsidRPr="007066E6" w:rsidRDefault="00741779" w:rsidP="00741779">
      <w:pPr>
        <w:pStyle w:val="Paragraf"/>
        <w:spacing w:line="240" w:lineRule="auto"/>
        <w:ind w:firstLine="851"/>
        <w:rPr>
          <w:rFonts w:eastAsia="Malgun Gothic"/>
          <w:i/>
          <w:iCs/>
          <w:lang w:val="en-US"/>
        </w:rPr>
      </w:pPr>
      <w:r w:rsidRPr="00741779">
        <w:rPr>
          <w:rFonts w:eastAsia="Malgun Gothic"/>
          <w:i/>
          <w:iCs/>
          <w:lang w:val="en-US"/>
        </w:rPr>
        <w:t>Based on the analyzed data, it shows that the ryousaikenbo ideology that was born from Nakamura Masanao's thoughts, which is based on the concept of 'good wife and wise mother' from the West, must be adjusted to Confucianism and Shinto in Japan. Religion played a major role in the formation of the ryousaikenbo ideology in Japan. The ryousaikenbo ideology was then implemented in women's education from the Meiji era until World War I during the Taisho era. The ryousaikenbo ideology was used to educate women to be good wives and wise mothers. The social structure in Japan is made up of several important elements, which are the Emperor, the government or Constitution, and society. Men worked outside the home and faced their roles, while women were being ryousaikenbo. Each of them played a role according to its structure and function. The proper division of roles between each element in accordance with the state structure at the time resulted in a stable and balanced society, so that Japan could become a strong country and be able to win World War I.</w:t>
      </w:r>
    </w:p>
    <w:p w:rsidR="00620D32" w:rsidRPr="00FD769A" w:rsidRDefault="00620D32" w:rsidP="00620D32">
      <w:pPr>
        <w:pStyle w:val="Paragraf"/>
        <w:spacing w:line="240" w:lineRule="auto"/>
        <w:rPr>
          <w:rFonts w:eastAsia="Malgun Gothic"/>
          <w:i/>
          <w:iCs/>
          <w:lang w:val="en-US"/>
        </w:rPr>
      </w:pPr>
    </w:p>
    <w:p w:rsidR="00620D32" w:rsidRPr="00DF442A" w:rsidRDefault="00620D32" w:rsidP="00620D32">
      <w:pPr>
        <w:pStyle w:val="Paragraf"/>
        <w:spacing w:line="240" w:lineRule="auto"/>
        <w:rPr>
          <w:rFonts w:eastAsia="Malgun Gothic"/>
        </w:rPr>
      </w:pPr>
      <w:r>
        <w:rPr>
          <w:rFonts w:eastAsia="Malgun Gothic"/>
          <w:b/>
          <w:bCs/>
          <w:i/>
          <w:iCs/>
        </w:rPr>
        <w:t xml:space="preserve">Keywords: </w:t>
      </w:r>
      <w:r>
        <w:rPr>
          <w:rFonts w:eastAsia="Malgun Gothic"/>
          <w:i/>
          <w:iCs/>
        </w:rPr>
        <w:t>ryousai kenbo; ideology; girls; girls</w:t>
      </w:r>
      <w:r w:rsidR="00EA519A">
        <w:rPr>
          <w:rFonts w:eastAsia="Malgun Gothic"/>
          <w:i/>
          <w:iCs/>
        </w:rPr>
        <w:t xml:space="preserve">’ </w:t>
      </w:r>
      <w:r>
        <w:rPr>
          <w:rFonts w:eastAsia="Malgun Gothic"/>
          <w:i/>
          <w:iCs/>
        </w:rPr>
        <w:t>education; Meiji period; World War I; Japan</w:t>
      </w:r>
      <w:r>
        <w:rPr>
          <w:rFonts w:eastAsia="Malgun Gothic"/>
          <w:b/>
          <w:bCs/>
          <w:i/>
          <w:iCs/>
        </w:rPr>
        <w:t>.</w:t>
      </w:r>
    </w:p>
    <w:p w:rsidR="00620D32" w:rsidRDefault="00620D32" w:rsidP="00A41F33">
      <w:pPr>
        <w:spacing w:line="480" w:lineRule="auto"/>
        <w:jc w:val="both"/>
        <w:rPr>
          <w:rFonts w:ascii="Times New Roman" w:eastAsia="Malgun Gothic" w:hAnsi="Times New Roman" w:cs="Times New Roman"/>
          <w:sz w:val="24"/>
          <w:szCs w:val="24"/>
          <w:lang w:val="en-US" w:eastAsia="ko-KR"/>
        </w:rPr>
      </w:pPr>
    </w:p>
    <w:p w:rsidR="00620D32" w:rsidRDefault="00620D32">
      <w:pPr>
        <w:rPr>
          <w:rFonts w:ascii="Times New Roman" w:eastAsia="Malgun Gothic" w:hAnsi="Times New Roman" w:cs="Times New Roman"/>
          <w:sz w:val="24"/>
          <w:szCs w:val="24"/>
          <w:lang w:val="en-US" w:eastAsia="ko-KR"/>
        </w:rPr>
      </w:pPr>
      <w:r>
        <w:rPr>
          <w:rFonts w:ascii="Times New Roman" w:eastAsia="Malgun Gothic" w:hAnsi="Times New Roman" w:cs="Times New Roman"/>
          <w:sz w:val="24"/>
          <w:szCs w:val="24"/>
          <w:lang w:val="en-US" w:eastAsia="ko-KR"/>
        </w:rPr>
        <w:br w:type="page"/>
      </w:r>
    </w:p>
    <w:p w:rsidR="00A41F33" w:rsidRPr="001F60B0" w:rsidRDefault="00A41F33" w:rsidP="00A41F33">
      <w:pPr>
        <w:spacing w:line="480" w:lineRule="auto"/>
        <w:jc w:val="both"/>
        <w:rPr>
          <w:rFonts w:ascii="Times New Roman" w:eastAsia="Malgun Gothic" w:hAnsi="Times New Roman" w:cs="Times New Roman"/>
          <w:sz w:val="24"/>
          <w:szCs w:val="24"/>
          <w:lang w:val="en-US" w:eastAsia="ko-KR"/>
        </w:rPr>
        <w:sectPr w:rsidR="00A41F33" w:rsidRPr="001F60B0" w:rsidSect="00D83695">
          <w:pgSz w:w="11906" w:h="16838" w:code="9"/>
          <w:pgMar w:top="2268" w:right="1701" w:bottom="1701" w:left="2268" w:header="709" w:footer="709" w:gutter="0"/>
          <w:pgNumType w:fmt="lowerRoman"/>
          <w:cols w:space="708"/>
          <w:docGrid w:linePitch="360"/>
        </w:sectPr>
      </w:pPr>
    </w:p>
    <w:p w:rsidR="00702093" w:rsidRDefault="00702093" w:rsidP="00190018">
      <w:pPr>
        <w:pStyle w:val="JudulBab"/>
      </w:pPr>
      <w:bookmarkStart w:id="19" w:name="_Toc146551647"/>
      <w:r w:rsidRPr="00EF0E22">
        <w:lastRenderedPageBreak/>
        <w:t>BAB I</w:t>
      </w:r>
      <w:r w:rsidR="007A0295" w:rsidRPr="00EF0E22">
        <w:br/>
      </w:r>
      <w:r w:rsidRPr="00EF0E22">
        <w:t>PENDAHULUAN</w:t>
      </w:r>
      <w:bookmarkEnd w:id="19"/>
    </w:p>
    <w:p w:rsidR="00831B0E" w:rsidRPr="00831B0E" w:rsidRDefault="00831B0E" w:rsidP="00974D5E">
      <w:pPr>
        <w:pStyle w:val="Paragraf"/>
        <w:jc w:val="center"/>
      </w:pPr>
    </w:p>
    <w:p w:rsidR="00702093" w:rsidRPr="0058786C" w:rsidRDefault="00702093" w:rsidP="00831B0E">
      <w:pPr>
        <w:pStyle w:val="SubBab1"/>
        <w:spacing w:before="0" w:line="480" w:lineRule="auto"/>
        <w:ind w:left="851" w:hanging="851"/>
      </w:pPr>
      <w:bookmarkStart w:id="20" w:name="_Toc146551648"/>
      <w:r w:rsidRPr="0058786C">
        <w:t>Latar Belakang</w:t>
      </w:r>
      <w:bookmarkEnd w:id="20"/>
    </w:p>
    <w:p w:rsidR="00A048BE" w:rsidRPr="00A80E58" w:rsidRDefault="00A048BE" w:rsidP="00A048BE">
      <w:pPr>
        <w:pStyle w:val="Paragraf"/>
      </w:pPr>
      <w:r w:rsidRPr="00A80E58">
        <w:t xml:space="preserve">Keberhasilan Jepang menjadi salah satu negara termaju di Asia tidak luput dari peran masyarakatnya, baik laki-laki maupun perempuan. Jepang sering disebut sebagai negara patriarki atau negara yang mengutamakan sosok laki-laki daripada perempuan dalam berbagai aspek. Pada tulisan berjudul </w:t>
      </w:r>
      <w:r w:rsidRPr="00A80E58">
        <w:rPr>
          <w:i/>
          <w:iCs/>
        </w:rPr>
        <w:t xml:space="preserve">Japan 2022: The Devil You Know </w:t>
      </w:r>
      <w:r w:rsidRPr="00A80E58">
        <w:t>yang dipublikasikan oleh IPSOS</w:t>
      </w:r>
      <w:r w:rsidRPr="00341350">
        <w:rPr>
          <w:rStyle w:val="FootnoteReference"/>
        </w:rPr>
        <w:footnoteReference w:id="3"/>
      </w:r>
      <w:r w:rsidR="001A43CC" w:rsidRPr="00A80E58">
        <w:fldChar w:fldCharType="begin" w:fldLock="1"/>
      </w:r>
      <w:r w:rsidRPr="00A80E58">
        <w:instrText>ADDIN CSL_CITATION {"citationItems":[{"id":"ITEM-1","itemData":{"author":[{"dropping-particle":"","family":"Elstrom","given":"Deanna","non-dropping-particle":"","parse-names":false,"suffix":""},{"dropping-particle":"","family":"Miyazaki","given":"Erina","non-dropping-particle":"","parse-names":false,"suffix":""},{"dropping-particle":"","family":"Yamanobe","given":"Yuko","non-dropping-particle":"","parse-names":false,"suffix":""}],"container-title":"Flair Japan 2022","id":"ITEM-1","issue":"February","issued":{"date-parts":[["2022"]]},"title":"The Devil you know: Gender inequality in Japan | Ipsos","type":"article-journal"},"suppress-author":1,"uris":["http://www.mendeley.com/documents/?uuid=5d782d39-8d59-40ce-b9cd-624507d241c0"]}],"mendeley":{"formattedCitation":"(2022)","plainTextFormattedCitation":"(2022)","previouslyFormattedCitation":"(2022)"},"properties":{"noteIndex":0},"schema":"https://github.com/citation-style-language/schema/raw/master/csl-citation.json"}</w:instrText>
      </w:r>
      <w:r w:rsidR="001A43CC" w:rsidRPr="00A80E58">
        <w:fldChar w:fldCharType="separate"/>
      </w:r>
      <w:r w:rsidRPr="00A80E58">
        <w:rPr>
          <w:noProof/>
        </w:rPr>
        <w:t>(2022)</w:t>
      </w:r>
      <w:r w:rsidR="001A43CC" w:rsidRPr="00A80E58">
        <w:fldChar w:fldCharType="end"/>
      </w:r>
      <w:r w:rsidRPr="00A80E58">
        <w:t xml:space="preserve">, struktur masyarakat Jepang yang berbentuk hierarki dan patriarki diadaptasi dari ajaran Konfusianisme. </w:t>
      </w:r>
      <w:r w:rsidR="00E201C4" w:rsidRPr="00A80E58">
        <w:t xml:space="preserve">Mashiri (2013) menjelaskan bahwa patriarki bukan suatu tatanan masyarakat yang berjalan dengan laki-laki sebagai sosok yang mendominasi, melainkan laki-laki sebagai sosok yang mampu mengontrol perempuan dalam kehidupan bermasyarakat </w:t>
      </w:r>
      <w:r w:rsidR="001A43CC" w:rsidRPr="00A80E58">
        <w:fldChar w:fldCharType="begin" w:fldLock="1"/>
      </w:r>
      <w:r w:rsidR="00E201C4" w:rsidRPr="00A80E58">
        <w:instrText>ADDIN CSL_CITATION {"citationItems":[{"id":"ITEM-1","itemData":{"author":[{"dropping-particle":"","family":"You","given":"Yanuarius","non-dropping-particle":"","parse-names":false,"suffix":""}],"id":"ITEM-1","issued":{"date-parts":[["2021"]]},"number-of-pages":"88","publisher":"NUSAMEDIA","title":"Patriarki, Ketidakadilan Gender, dan Kekerasan atas Perempuan: Model Laki-Laki baru Masyarakat Hubula Suku Dani","type":"book"},"uris":["http://www.mendeley.com/documents/?uuid=508827ce-253c-46dd-9bda-b872d5e9828c"]}],"mendeley":{"formattedCitation":"(You, 2021)","manualFormatting":"(dalam You, 2021)","plainTextFormattedCitation":"(You, 2021)","previouslyFormattedCitation":"(You, 2021)"},"properties":{"noteIndex":0},"schema":"https://github.com/citation-style-language/schema/raw/master/csl-citation.json"}</w:instrText>
      </w:r>
      <w:r w:rsidR="001A43CC" w:rsidRPr="00A80E58">
        <w:fldChar w:fldCharType="separate"/>
      </w:r>
      <w:r w:rsidR="00E201C4" w:rsidRPr="00A80E58">
        <w:rPr>
          <w:noProof/>
        </w:rPr>
        <w:t>(dalam You, 2021)</w:t>
      </w:r>
      <w:r w:rsidR="001A43CC" w:rsidRPr="00A80E58">
        <w:fldChar w:fldCharType="end"/>
      </w:r>
      <w:r w:rsidR="00E201C4" w:rsidRPr="00A80E58">
        <w:t xml:space="preserve">. </w:t>
      </w:r>
      <w:r w:rsidRPr="00A80E58">
        <w:t xml:space="preserve">Namun, dibalik </w:t>
      </w:r>
      <w:r>
        <w:t>hal tersebut</w:t>
      </w:r>
      <w:r w:rsidRPr="00A80E58">
        <w:t>, Jepang yang sukses hingga hari ini juga didukung oleh keberadaan dan peran perempuan sejak zaman Meiji (1868-1912)</w:t>
      </w:r>
      <w:r>
        <w:t xml:space="preserve">, </w:t>
      </w:r>
      <w:r w:rsidRPr="00A80E58">
        <w:t>ketika Jepang menghadapi era yang penuh perubahan. Perubahan peran perempuan yang cukup signifikan pada zaman Meiji hingga akhir Perang Dunia ke-I pun tercatat dalam sejarah negara Jepang.</w:t>
      </w:r>
    </w:p>
    <w:p w:rsidR="00A048BE" w:rsidRPr="00A80E58" w:rsidRDefault="00A048BE" w:rsidP="00A048BE">
      <w:pPr>
        <w:pStyle w:val="ListParagraph"/>
        <w:spacing w:after="120" w:line="480" w:lineRule="auto"/>
        <w:ind w:left="0" w:firstLine="851"/>
        <w:contextualSpacing w:val="0"/>
        <w:jc w:val="both"/>
        <w:rPr>
          <w:rFonts w:ascii="Times New Roman" w:hAnsi="Times New Roman" w:cs="Times New Roman"/>
          <w:sz w:val="24"/>
          <w:szCs w:val="24"/>
          <w:lang w:val="id-ID"/>
        </w:rPr>
      </w:pPr>
      <w:r w:rsidRPr="00A80E58">
        <w:rPr>
          <w:rFonts w:ascii="Times New Roman" w:hAnsi="Times New Roman" w:cs="Times New Roman"/>
          <w:sz w:val="24"/>
          <w:szCs w:val="24"/>
          <w:lang w:val="id-ID"/>
        </w:rPr>
        <w:t xml:space="preserve">Sejarah </w:t>
      </w:r>
      <w:r>
        <w:rPr>
          <w:rFonts w:ascii="Times New Roman" w:hAnsi="Times New Roman" w:cs="Times New Roman"/>
          <w:sz w:val="24"/>
          <w:szCs w:val="24"/>
          <w:lang w:val="id-ID"/>
        </w:rPr>
        <w:t>merupakan bagian dari kebudayaan, sehingga sejarah dan kebudayaan tidak dapat dipisahkan</w:t>
      </w:r>
      <w:r w:rsidRPr="00A80E58">
        <w:rPr>
          <w:rFonts w:ascii="Times New Roman" w:hAnsi="Times New Roman" w:cs="Times New Roman"/>
          <w:sz w:val="24"/>
          <w:szCs w:val="24"/>
          <w:lang w:val="id-ID"/>
        </w:rPr>
        <w:t xml:space="preserve">. Sejarah </w:t>
      </w:r>
      <w:r>
        <w:rPr>
          <w:rFonts w:ascii="Times New Roman" w:hAnsi="Times New Roman" w:cs="Times New Roman"/>
          <w:sz w:val="24"/>
          <w:szCs w:val="24"/>
          <w:lang w:val="id-ID"/>
        </w:rPr>
        <w:t>adalah</w:t>
      </w:r>
      <w:r w:rsidRPr="00A80E58">
        <w:rPr>
          <w:rFonts w:ascii="Times New Roman" w:hAnsi="Times New Roman" w:cs="Times New Roman"/>
          <w:sz w:val="24"/>
          <w:szCs w:val="24"/>
          <w:lang w:val="id-ID"/>
        </w:rPr>
        <w:t xml:space="preserve"> peristiwa atau catatan yang terjadi </w:t>
      </w:r>
      <w:r>
        <w:rPr>
          <w:rFonts w:ascii="Times New Roman" w:hAnsi="Times New Roman" w:cs="Times New Roman"/>
          <w:sz w:val="24"/>
          <w:szCs w:val="24"/>
          <w:lang w:val="id-ID"/>
        </w:rPr>
        <w:t>di</w:t>
      </w:r>
      <w:r w:rsidRPr="00A80E58">
        <w:rPr>
          <w:rFonts w:ascii="Times New Roman" w:hAnsi="Times New Roman" w:cs="Times New Roman"/>
          <w:sz w:val="24"/>
          <w:szCs w:val="24"/>
          <w:lang w:val="id-ID"/>
        </w:rPr>
        <w:t xml:space="preserve"> masa lalu</w:t>
      </w:r>
      <w:r>
        <w:rPr>
          <w:rFonts w:ascii="Times New Roman" w:hAnsi="Times New Roman" w:cs="Times New Roman"/>
          <w:sz w:val="24"/>
          <w:szCs w:val="24"/>
          <w:lang w:val="id-ID"/>
        </w:rPr>
        <w:t>,</w:t>
      </w:r>
      <w:r w:rsidRPr="00A80E58">
        <w:rPr>
          <w:rFonts w:ascii="Times New Roman" w:hAnsi="Times New Roman" w:cs="Times New Roman"/>
          <w:sz w:val="24"/>
          <w:szCs w:val="24"/>
          <w:lang w:val="id-ID"/>
        </w:rPr>
        <w:t xml:space="preserve"> kemudian dipelajari untuk menjadi acuan bagi kehidupan di </w:t>
      </w:r>
      <w:r w:rsidRPr="00A80E58">
        <w:rPr>
          <w:rFonts w:ascii="Times New Roman" w:hAnsi="Times New Roman" w:cs="Times New Roman"/>
          <w:sz w:val="24"/>
          <w:szCs w:val="24"/>
          <w:lang w:val="id-ID"/>
        </w:rPr>
        <w:lastRenderedPageBreak/>
        <w:t xml:space="preserve">masa mendatang, sehingga perubahan itu nanti dapat berguna bagi peradaban manusia. Menurut Koentjaraningrat </w:t>
      </w:r>
      <w:r w:rsidR="001A43CC" w:rsidRPr="00A80E58">
        <w:rPr>
          <w:rFonts w:ascii="Times New Roman" w:hAnsi="Times New Roman" w:cs="Times New Roman"/>
          <w:sz w:val="24"/>
          <w:szCs w:val="24"/>
          <w:lang w:val="id-ID"/>
        </w:rPr>
        <w:fldChar w:fldCharType="begin" w:fldLock="1"/>
      </w:r>
      <w:r w:rsidRPr="00A80E58">
        <w:rPr>
          <w:rFonts w:ascii="Times New Roman" w:hAnsi="Times New Roman" w:cs="Times New Roman"/>
          <w:sz w:val="24"/>
          <w:szCs w:val="24"/>
          <w:lang w:val="id-ID"/>
        </w:rPr>
        <w:instrText>ADDIN CSL_CITATION {"citationItems":[{"id":"ITEM-1","itemData":{"DOI":"9789796860050","author":[{"dropping-particle":"","family":"Koentjaraningrat","given":"","non-dropping-particle":"","parse-names":false,"suffix":""}],"id":"ITEM-1","issued":{"date-parts":[["1974"]]},"number-of-pages":"151","publisher":"PT Gramedia","publisher-place":"Jakarta","title":"Kebudayaan, Mentalitas dan Pembangunan","type":"book"},"suppress-author":1,"uris":["http://www.mendeley.com/documents/?uuid=b3249940-1119-4f88-8d8f-539d943b196d"]}],"mendeley":{"formattedCitation":"(1974)","plainTextFormattedCitation":"(1974)","previouslyFormattedCitation":"(1974)"},"properties":{"noteIndex":0},"schema":"https://github.com/citation-style-language/schema/raw/master/csl-citation.json"}</w:instrText>
      </w:r>
      <w:r w:rsidR="001A43CC" w:rsidRPr="00A80E58">
        <w:rPr>
          <w:rFonts w:ascii="Times New Roman" w:hAnsi="Times New Roman" w:cs="Times New Roman"/>
          <w:sz w:val="24"/>
          <w:szCs w:val="24"/>
          <w:lang w:val="id-ID"/>
        </w:rPr>
        <w:fldChar w:fldCharType="separate"/>
      </w:r>
      <w:r w:rsidRPr="00A80E58">
        <w:rPr>
          <w:rFonts w:ascii="Times New Roman" w:hAnsi="Times New Roman" w:cs="Times New Roman"/>
          <w:noProof/>
          <w:sz w:val="24"/>
          <w:szCs w:val="24"/>
          <w:lang w:val="id-ID"/>
        </w:rPr>
        <w:t>(1974)</w:t>
      </w:r>
      <w:r w:rsidR="001A43CC" w:rsidRPr="00A80E58">
        <w:rPr>
          <w:rFonts w:ascii="Times New Roman" w:hAnsi="Times New Roman" w:cs="Times New Roman"/>
          <w:sz w:val="24"/>
          <w:szCs w:val="24"/>
          <w:lang w:val="id-ID"/>
        </w:rPr>
        <w:fldChar w:fldCharType="end"/>
      </w:r>
      <w:r w:rsidRPr="00A80E58">
        <w:rPr>
          <w:rFonts w:ascii="Times New Roman" w:hAnsi="Times New Roman" w:cs="Times New Roman"/>
          <w:sz w:val="24"/>
          <w:szCs w:val="24"/>
          <w:lang w:val="id-ID"/>
        </w:rPr>
        <w:t xml:space="preserve">, kebudayaan memiliki arti yang sangat luas dan merupakan hasil karya manusia. Koentjaraningrat menambahkan bahwa konsep kebudayaan yang terlalu luas perlu dibagi menjadi beberapa unsur. Maka dari itu, Koentjaraningrat membagi unsur kebudayaan menjadi tujuh (7), yaitu sistem religi dan upacara keagamaan, sistem dan organisasi kemasyarakatan, sistem pengetahuan, bahasa, kesenian, sistem mata pencaharian hidup, dan sistem teknologi dan peralatan. </w:t>
      </w:r>
    </w:p>
    <w:p w:rsidR="00A048BE" w:rsidRPr="00A80E58" w:rsidRDefault="00A048BE" w:rsidP="00A048BE">
      <w:pPr>
        <w:pStyle w:val="ListParagraph"/>
        <w:spacing w:after="120" w:line="480" w:lineRule="auto"/>
        <w:ind w:left="0" w:firstLine="851"/>
        <w:contextualSpacing w:val="0"/>
        <w:jc w:val="both"/>
        <w:rPr>
          <w:rFonts w:ascii="Times New Roman" w:hAnsi="Times New Roman" w:cs="Times New Roman"/>
          <w:sz w:val="24"/>
          <w:szCs w:val="24"/>
          <w:lang w:val="id-ID"/>
        </w:rPr>
      </w:pPr>
      <w:r w:rsidRPr="00A80E58">
        <w:rPr>
          <w:rFonts w:ascii="Times New Roman" w:hAnsi="Times New Roman" w:cs="Times New Roman"/>
          <w:sz w:val="24"/>
          <w:szCs w:val="24"/>
          <w:lang w:val="id-ID"/>
        </w:rPr>
        <w:t xml:space="preserve">Berdasarkan unsur kebudayaan yang dipaparkan oleh Koentjaraningrat, dapat disimpulkan bahwa sejarah berkaitan erat dengan semua unsur tersebut karena budaya sendiri tidak dapat dipisahkan dari sejarah. Pada buku sejarah tertua milik Jepang </w:t>
      </w:r>
      <w:r w:rsidR="004D7ED8">
        <w:rPr>
          <w:rFonts w:ascii="Times New Roman" w:hAnsi="Times New Roman" w:cs="Times New Roman"/>
          <w:sz w:val="24"/>
          <w:szCs w:val="24"/>
          <w:lang w:val="id-ID"/>
        </w:rPr>
        <w:t>yang berjudul</w:t>
      </w:r>
      <w:r w:rsidRPr="00A80E58">
        <w:rPr>
          <w:rFonts w:ascii="Times New Roman" w:hAnsi="Times New Roman" w:cs="Times New Roman"/>
          <w:i/>
          <w:iCs/>
          <w:sz w:val="24"/>
          <w:szCs w:val="24"/>
          <w:lang w:val="id-ID"/>
        </w:rPr>
        <w:t xml:space="preserve">Kojiki </w:t>
      </w:r>
      <w:r w:rsidR="004D7ED8">
        <w:rPr>
          <w:rFonts w:ascii="Times New Roman" w:hAnsi="Times New Roman" w:cs="Times New Roman"/>
          <w:sz w:val="24"/>
          <w:szCs w:val="24"/>
          <w:lang w:val="id-ID"/>
        </w:rPr>
        <w:t xml:space="preserve">(712) </w:t>
      </w:r>
      <w:r w:rsidRPr="00A80E58">
        <w:rPr>
          <w:rFonts w:ascii="Times New Roman" w:hAnsi="Times New Roman" w:cs="Times New Roman"/>
          <w:sz w:val="24"/>
          <w:szCs w:val="24"/>
          <w:lang w:val="id-ID"/>
        </w:rPr>
        <w:t xml:space="preserve">dan </w:t>
      </w:r>
      <w:r w:rsidRPr="00A80E58">
        <w:rPr>
          <w:rFonts w:ascii="Times New Roman" w:hAnsi="Times New Roman" w:cs="Times New Roman"/>
          <w:i/>
          <w:iCs/>
          <w:sz w:val="24"/>
          <w:szCs w:val="24"/>
          <w:lang w:val="id-ID"/>
        </w:rPr>
        <w:t>Nihon Shoki</w:t>
      </w:r>
      <w:r w:rsidR="004D7ED8">
        <w:rPr>
          <w:rFonts w:ascii="Times New Roman" w:hAnsi="Times New Roman" w:cs="Times New Roman"/>
          <w:sz w:val="24"/>
          <w:szCs w:val="24"/>
          <w:lang w:val="id-ID"/>
        </w:rPr>
        <w:t>(720)</w:t>
      </w:r>
      <w:r w:rsidRPr="00A80E58">
        <w:rPr>
          <w:rFonts w:ascii="Times New Roman" w:hAnsi="Times New Roman" w:cs="Times New Roman"/>
          <w:sz w:val="24"/>
          <w:szCs w:val="24"/>
          <w:lang w:val="id-ID"/>
        </w:rPr>
        <w:t xml:space="preserve">, negara Jepang dipercaya terbentuk melalui kekuatan para dewa berdasarkan kepercayaan Shinto. Kepercayaan Shinto dipenuhi oleh </w:t>
      </w:r>
      <w:r>
        <w:rPr>
          <w:rFonts w:ascii="Times New Roman" w:hAnsi="Times New Roman" w:cs="Times New Roman"/>
          <w:sz w:val="24"/>
          <w:szCs w:val="24"/>
          <w:lang w:val="id-ID"/>
        </w:rPr>
        <w:t>para dewa</w:t>
      </w:r>
      <w:r w:rsidRPr="00A80E58">
        <w:rPr>
          <w:rFonts w:ascii="Times New Roman" w:hAnsi="Times New Roman" w:cs="Times New Roman"/>
          <w:sz w:val="24"/>
          <w:szCs w:val="24"/>
          <w:lang w:val="id-ID"/>
        </w:rPr>
        <w:t>, seperti Amaterasu sebagai dewi matahari yang menyinari seluruh Jepang</w:t>
      </w:r>
      <w:r w:rsidR="001A43CC" w:rsidRPr="00A80E58">
        <w:rPr>
          <w:rFonts w:ascii="Times New Roman" w:hAnsi="Times New Roman" w:cs="Times New Roman"/>
          <w:sz w:val="24"/>
          <w:szCs w:val="24"/>
          <w:lang w:val="id-ID"/>
        </w:rPr>
        <w:fldChar w:fldCharType="begin" w:fldLock="1"/>
      </w:r>
      <w:r w:rsidRPr="00A80E58">
        <w:rPr>
          <w:rFonts w:ascii="Times New Roman" w:hAnsi="Times New Roman" w:cs="Times New Roman"/>
          <w:sz w:val="24"/>
          <w:szCs w:val="24"/>
          <w:lang w:val="id-ID"/>
        </w:rPr>
        <w:instrText>ADDIN CSL_CITATION {"citationItems":[{"id":"ITEM-1","itemData":{"ISBN":"978-1576074671","author":[{"dropping-particle":"","family":"Ashkenazi","given":"Michael","non-dropping-particle":"","parse-names":false,"suffix":""}],"id":"ITEM-1","issued":{"date-parts":[["2003"]]},"number-of-pages":"396","publisher":"Santa Barbara","publisher-place":"California","title":"Handbook of Japanese Mythology (World Mythology)","type":"book"},"uris":["http://www.mendeley.com/documents/?uuid=a92b2eab-95b4-4a45-8950-a98644649223"]}],"mendeley":{"formattedCitation":"(Ashkenazi, 2003)","plainTextFormattedCitation":"(Ashkenazi, 2003)","previouslyFormattedCitation":"(Ashkenazi, 2003)"},"properties":{"noteIndex":0},"schema":"https://github.com/citation-style-language/schema/raw/master/csl-citation.json"}</w:instrText>
      </w:r>
      <w:r w:rsidR="001A43CC" w:rsidRPr="00A80E58">
        <w:rPr>
          <w:rFonts w:ascii="Times New Roman" w:hAnsi="Times New Roman" w:cs="Times New Roman"/>
          <w:sz w:val="24"/>
          <w:szCs w:val="24"/>
          <w:lang w:val="id-ID"/>
        </w:rPr>
        <w:fldChar w:fldCharType="separate"/>
      </w:r>
      <w:r w:rsidRPr="00A80E58">
        <w:rPr>
          <w:rFonts w:ascii="Times New Roman" w:hAnsi="Times New Roman" w:cs="Times New Roman"/>
          <w:noProof/>
          <w:sz w:val="24"/>
          <w:szCs w:val="24"/>
          <w:lang w:val="id-ID"/>
        </w:rPr>
        <w:t>(Ashkenazi, 2003)</w:t>
      </w:r>
      <w:r w:rsidR="001A43CC" w:rsidRPr="00A80E58">
        <w:rPr>
          <w:rFonts w:ascii="Times New Roman" w:hAnsi="Times New Roman" w:cs="Times New Roman"/>
          <w:sz w:val="24"/>
          <w:szCs w:val="24"/>
          <w:lang w:val="id-ID"/>
        </w:rPr>
        <w:fldChar w:fldCharType="end"/>
      </w:r>
      <w:r w:rsidRPr="00A80E58">
        <w:rPr>
          <w:rFonts w:ascii="Times New Roman" w:hAnsi="Times New Roman" w:cs="Times New Roman"/>
          <w:sz w:val="24"/>
          <w:szCs w:val="24"/>
          <w:lang w:val="id-ID"/>
        </w:rPr>
        <w:t xml:space="preserve">. </w:t>
      </w:r>
    </w:p>
    <w:p w:rsidR="00A048BE" w:rsidRPr="00A80E58" w:rsidRDefault="00A048BE" w:rsidP="00A048BE">
      <w:pPr>
        <w:pStyle w:val="ListParagraph"/>
        <w:spacing w:after="120" w:line="480" w:lineRule="auto"/>
        <w:ind w:left="0" w:firstLine="851"/>
        <w:contextualSpacing w:val="0"/>
        <w:jc w:val="both"/>
        <w:rPr>
          <w:rFonts w:ascii="Times New Roman" w:hAnsi="Times New Roman" w:cs="Times New Roman"/>
          <w:sz w:val="24"/>
          <w:szCs w:val="24"/>
          <w:lang w:val="id-ID"/>
        </w:rPr>
      </w:pPr>
      <w:r w:rsidRPr="00A80E58">
        <w:rPr>
          <w:rFonts w:ascii="Times New Roman" w:hAnsi="Times New Roman" w:cs="Times New Roman"/>
          <w:sz w:val="24"/>
          <w:szCs w:val="24"/>
          <w:lang w:val="id-ID"/>
        </w:rPr>
        <w:t xml:space="preserve">Amaterasu menjadi salah satu simbol bahwa Jepang merupakan negara yang selalu berkaitan dengaan matahari. </w:t>
      </w:r>
      <w:r w:rsidR="00D5673F">
        <w:rPr>
          <w:rFonts w:ascii="Times New Roman" w:hAnsi="Times New Roman" w:cs="Times New Roman"/>
          <w:sz w:val="24"/>
          <w:szCs w:val="24"/>
          <w:lang w:val="id-ID"/>
        </w:rPr>
        <w:t>Beberapa hal</w:t>
      </w:r>
      <w:r w:rsidRPr="00A80E58">
        <w:rPr>
          <w:rFonts w:ascii="Times New Roman" w:hAnsi="Times New Roman" w:cs="Times New Roman"/>
          <w:sz w:val="24"/>
          <w:szCs w:val="24"/>
          <w:lang w:val="id-ID"/>
        </w:rPr>
        <w:t xml:space="preserve"> yang menunjukkan bahwa Jepang berkaitan dengan matahari</w:t>
      </w:r>
      <w:r w:rsidR="00D5673F">
        <w:rPr>
          <w:rFonts w:ascii="Times New Roman" w:hAnsi="Times New Roman" w:cs="Times New Roman"/>
          <w:sz w:val="24"/>
          <w:szCs w:val="24"/>
          <w:lang w:val="id-ID"/>
        </w:rPr>
        <w:t xml:space="preserve">, dimulai dari penamaan negara Jepang, yaitu </w:t>
      </w:r>
      <w:r w:rsidRPr="00A80E58">
        <w:rPr>
          <w:rFonts w:ascii="Times New Roman" w:hAnsi="Times New Roman" w:cs="Times New Roman"/>
          <w:i/>
          <w:iCs/>
          <w:sz w:val="24"/>
          <w:szCs w:val="24"/>
          <w:lang w:val="id-ID"/>
        </w:rPr>
        <w:t xml:space="preserve">Nihon </w:t>
      </w:r>
      <w:r w:rsidRPr="00A80E58">
        <w:rPr>
          <w:rFonts w:ascii="Times New Roman" w:hAnsi="Times New Roman" w:cs="Times New Roman"/>
          <w:sz w:val="24"/>
          <w:szCs w:val="24"/>
          <w:lang w:val="id-ID"/>
        </w:rPr>
        <w:t>(</w:t>
      </w:r>
      <w:r w:rsidRPr="001E02C6">
        <w:rPr>
          <w:rFonts w:ascii="MS Mincho" w:eastAsia="MS Mincho" w:hAnsi="MS Mincho" w:cs="Times New Roman"/>
          <w:sz w:val="24"/>
          <w:szCs w:val="24"/>
          <w:lang w:val="id-ID"/>
        </w:rPr>
        <w:t>日本</w:t>
      </w:r>
      <w:r w:rsidRPr="00A80E58">
        <w:rPr>
          <w:rFonts w:ascii="Times New Roman" w:hAnsi="Times New Roman" w:cs="Times New Roman"/>
          <w:sz w:val="24"/>
          <w:szCs w:val="24"/>
          <w:lang w:val="id-ID"/>
        </w:rPr>
        <w:t xml:space="preserve">) yang </w:t>
      </w:r>
      <w:r w:rsidR="002315FD">
        <w:rPr>
          <w:rFonts w:ascii="Times New Roman" w:hAnsi="Times New Roman" w:cs="Times New Roman"/>
          <w:sz w:val="24"/>
          <w:szCs w:val="24"/>
          <w:lang w:val="id-ID"/>
        </w:rPr>
        <w:t>terdiri</w:t>
      </w:r>
      <w:r w:rsidR="00407EED">
        <w:rPr>
          <w:rFonts w:ascii="Times New Roman" w:hAnsi="Times New Roman" w:cs="Times New Roman"/>
          <w:sz w:val="24"/>
          <w:szCs w:val="24"/>
          <w:lang w:val="id-ID"/>
        </w:rPr>
        <w:t xml:space="preserve"> darikanji</w:t>
      </w:r>
      <w:r w:rsidRPr="00A80E58">
        <w:rPr>
          <w:rFonts w:ascii="Times New Roman" w:hAnsi="Times New Roman" w:cs="Times New Roman"/>
          <w:i/>
          <w:iCs/>
          <w:sz w:val="24"/>
          <w:szCs w:val="24"/>
          <w:lang w:val="id-ID"/>
        </w:rPr>
        <w:t>nichi</w:t>
      </w:r>
      <w:r w:rsidRPr="00A80E58">
        <w:rPr>
          <w:rFonts w:ascii="Times New Roman" w:hAnsi="Times New Roman" w:cs="Times New Roman"/>
          <w:sz w:val="24"/>
          <w:szCs w:val="24"/>
          <w:lang w:val="id-ID"/>
        </w:rPr>
        <w:t xml:space="preserve"> (</w:t>
      </w:r>
      <w:r w:rsidRPr="001E02C6">
        <w:rPr>
          <w:rFonts w:ascii="MS Mincho" w:eastAsia="MS Mincho" w:hAnsi="MS Mincho" w:cs="Times New Roman"/>
          <w:sz w:val="24"/>
          <w:szCs w:val="24"/>
          <w:lang w:val="id-ID"/>
        </w:rPr>
        <w:t>日</w:t>
      </w:r>
      <w:r w:rsidRPr="00A80E58">
        <w:rPr>
          <w:rFonts w:ascii="Times New Roman" w:hAnsi="Times New Roman" w:cs="Times New Roman"/>
          <w:sz w:val="24"/>
          <w:szCs w:val="24"/>
          <w:lang w:val="id-ID"/>
        </w:rPr>
        <w:t>)</w:t>
      </w:r>
      <w:r w:rsidR="00407EED">
        <w:rPr>
          <w:rFonts w:ascii="Times New Roman" w:hAnsi="Times New Roman" w:cs="Times New Roman"/>
          <w:sz w:val="24"/>
          <w:szCs w:val="24"/>
          <w:lang w:val="id-ID"/>
        </w:rPr>
        <w:t xml:space="preserve"> yang berarti ‘matahari’ dan kanji </w:t>
      </w:r>
      <w:r w:rsidR="00407EED">
        <w:rPr>
          <w:rFonts w:ascii="Times New Roman" w:hAnsi="Times New Roman" w:cs="Times New Roman"/>
          <w:i/>
          <w:iCs/>
          <w:sz w:val="24"/>
          <w:szCs w:val="24"/>
          <w:lang w:val="id-ID"/>
        </w:rPr>
        <w:t xml:space="preserve">hon </w:t>
      </w:r>
      <w:r w:rsidR="00407EED">
        <w:rPr>
          <w:rFonts w:ascii="Times New Roman" w:hAnsi="Times New Roman" w:cs="Times New Roman"/>
          <w:sz w:val="24"/>
          <w:szCs w:val="24"/>
          <w:lang w:val="id-ID"/>
        </w:rPr>
        <w:t>(</w:t>
      </w:r>
      <w:r w:rsidR="00407EED" w:rsidRPr="001E02C6">
        <w:rPr>
          <w:rFonts w:ascii="MS Mincho" w:eastAsia="MS Mincho" w:hAnsi="MS Mincho" w:cs="Times New Roman"/>
          <w:sz w:val="24"/>
          <w:szCs w:val="24"/>
          <w:lang w:val="id-ID"/>
        </w:rPr>
        <w:t>本</w:t>
      </w:r>
      <w:r w:rsidR="00407EED">
        <w:rPr>
          <w:rFonts w:ascii="Times New Roman" w:hAnsi="Times New Roman" w:cs="Times New Roman" w:hint="eastAsia"/>
          <w:sz w:val="24"/>
          <w:szCs w:val="24"/>
          <w:lang w:val="id-ID"/>
        </w:rPr>
        <w:t>)</w:t>
      </w:r>
      <w:r w:rsidR="00407EED">
        <w:rPr>
          <w:rFonts w:ascii="Times New Roman" w:hAnsi="Times New Roman" w:cs="Times New Roman"/>
          <w:sz w:val="24"/>
          <w:szCs w:val="24"/>
          <w:lang w:val="id-ID"/>
        </w:rPr>
        <w:t xml:space="preserve"> yang berarti ‘asal’ atau ‘tempat awal’</w:t>
      </w:r>
      <w:r w:rsidR="00D778FA">
        <w:rPr>
          <w:rFonts w:ascii="Times New Roman" w:hAnsi="Times New Roman" w:cs="Times New Roman"/>
          <w:sz w:val="24"/>
          <w:szCs w:val="24"/>
          <w:lang w:val="id-ID"/>
        </w:rPr>
        <w:t xml:space="preserve">, sehingga kata </w:t>
      </w:r>
      <w:r w:rsidR="00D778FA">
        <w:rPr>
          <w:rFonts w:ascii="Times New Roman" w:hAnsi="Times New Roman" w:cs="Times New Roman"/>
          <w:i/>
          <w:iCs/>
          <w:sz w:val="24"/>
          <w:szCs w:val="24"/>
          <w:lang w:val="id-ID"/>
        </w:rPr>
        <w:t xml:space="preserve">Nihon </w:t>
      </w:r>
      <w:r w:rsidR="00D778FA">
        <w:rPr>
          <w:rFonts w:ascii="Times New Roman" w:hAnsi="Times New Roman" w:cs="Times New Roman"/>
          <w:sz w:val="24"/>
          <w:szCs w:val="24"/>
          <w:lang w:val="id-ID"/>
        </w:rPr>
        <w:t>dapat diartikan sebagai ‘tempat dimana matahari terbit’. Maka dari itu, Jepang sering disebut sebagai ‘Negeri Matahari Terbit’. Tidak hanya itu</w:t>
      </w:r>
      <w:r w:rsidR="00360E74">
        <w:rPr>
          <w:rFonts w:ascii="Times New Roman" w:hAnsi="Times New Roman" w:cs="Times New Roman"/>
          <w:sz w:val="24"/>
          <w:szCs w:val="24"/>
          <w:lang w:val="id-ID"/>
        </w:rPr>
        <w:t xml:space="preserve">, </w:t>
      </w:r>
      <w:r w:rsidR="00E11D65" w:rsidRPr="00E11D65">
        <w:rPr>
          <w:rFonts w:ascii="Times New Roman" w:hAnsi="Times New Roman" w:cs="Times New Roman"/>
          <w:sz w:val="24"/>
          <w:szCs w:val="24"/>
          <w:lang w:val="id-ID"/>
        </w:rPr>
        <w:t>kanji</w:t>
      </w:r>
      <w:r w:rsidR="00E11D65">
        <w:rPr>
          <w:rFonts w:ascii="Times New Roman" w:hAnsi="Times New Roman" w:cs="Times New Roman"/>
          <w:i/>
          <w:iCs/>
          <w:sz w:val="24"/>
          <w:szCs w:val="24"/>
          <w:lang w:val="id-ID"/>
        </w:rPr>
        <w:t xml:space="preserve">nichi </w:t>
      </w:r>
      <w:r w:rsidR="00E11D65">
        <w:rPr>
          <w:rFonts w:ascii="Times New Roman" w:hAnsi="Times New Roman" w:cs="Times New Roman"/>
          <w:sz w:val="24"/>
          <w:szCs w:val="24"/>
          <w:lang w:val="id-ID"/>
        </w:rPr>
        <w:t>(</w:t>
      </w:r>
      <w:r w:rsidR="001E02C6" w:rsidRPr="001E02C6">
        <w:rPr>
          <w:rFonts w:ascii="MS Mincho" w:eastAsia="MS Mincho" w:hAnsi="MS Mincho" w:cs="Times New Roman"/>
          <w:sz w:val="24"/>
          <w:szCs w:val="24"/>
          <w:lang w:val="id-ID"/>
        </w:rPr>
        <w:t>日</w:t>
      </w:r>
      <w:r w:rsidR="00E11D65">
        <w:rPr>
          <w:rFonts w:ascii="Times New Roman" w:hAnsi="Times New Roman" w:cs="Times New Roman" w:hint="eastAsia"/>
          <w:sz w:val="24"/>
          <w:szCs w:val="24"/>
          <w:lang w:val="id-ID"/>
        </w:rPr>
        <w:t>)</w:t>
      </w:r>
      <w:r w:rsidR="00E11D65">
        <w:rPr>
          <w:rFonts w:ascii="Times New Roman" w:hAnsi="Times New Roman" w:cs="Times New Roman"/>
          <w:sz w:val="24"/>
          <w:szCs w:val="24"/>
          <w:lang w:val="id-ID"/>
        </w:rPr>
        <w:t xml:space="preserve"> juga </w:t>
      </w:r>
      <w:r w:rsidR="00E11D65">
        <w:rPr>
          <w:rFonts w:ascii="Times New Roman" w:hAnsi="Times New Roman" w:cs="Times New Roman"/>
          <w:sz w:val="24"/>
          <w:szCs w:val="24"/>
          <w:lang w:val="id-ID"/>
        </w:rPr>
        <w:lastRenderedPageBreak/>
        <w:t xml:space="preserve">ditemukan </w:t>
      </w:r>
      <w:r w:rsidR="002315FD" w:rsidRPr="00E11D65">
        <w:rPr>
          <w:rFonts w:ascii="Times New Roman" w:hAnsi="Times New Roman" w:cs="Times New Roman"/>
          <w:sz w:val="24"/>
          <w:szCs w:val="24"/>
          <w:lang w:val="id-ID"/>
        </w:rPr>
        <w:t>pada</w:t>
      </w:r>
      <w:r w:rsidR="00360E74">
        <w:rPr>
          <w:rFonts w:ascii="Times New Roman" w:hAnsi="Times New Roman" w:cs="Times New Roman"/>
          <w:sz w:val="24"/>
          <w:szCs w:val="24"/>
          <w:lang w:val="id-ID"/>
        </w:rPr>
        <w:t xml:space="preserve">bendera Jepang yang bernama </w:t>
      </w:r>
      <w:r w:rsidR="00360E74">
        <w:rPr>
          <w:rFonts w:ascii="Times New Roman" w:hAnsi="Times New Roman" w:cs="Times New Roman"/>
          <w:i/>
          <w:iCs/>
          <w:sz w:val="24"/>
          <w:szCs w:val="24"/>
          <w:lang w:val="id-ID"/>
        </w:rPr>
        <w:t xml:space="preserve">Nisshoki </w:t>
      </w:r>
      <w:r w:rsidR="00360E74">
        <w:rPr>
          <w:rFonts w:ascii="Times New Roman" w:hAnsi="Times New Roman" w:cs="Times New Roman"/>
          <w:sz w:val="24"/>
          <w:szCs w:val="24"/>
          <w:lang w:val="id-ID"/>
        </w:rPr>
        <w:t>(</w:t>
      </w:r>
      <w:r w:rsidR="002315FD" w:rsidRPr="001E02C6">
        <w:rPr>
          <w:rFonts w:ascii="MS Mincho" w:eastAsia="MS Mincho" w:hAnsi="MS Mincho" w:cs="Times New Roman" w:hint="eastAsia"/>
          <w:sz w:val="24"/>
          <w:szCs w:val="24"/>
          <w:lang w:val="id-ID"/>
        </w:rPr>
        <w:t>日章旗</w:t>
      </w:r>
      <w:r w:rsidR="002315FD">
        <w:rPr>
          <w:rFonts w:ascii="Times New Roman" w:hAnsi="Times New Roman" w:cs="Times New Roman"/>
          <w:sz w:val="24"/>
          <w:szCs w:val="24"/>
          <w:lang w:val="id-ID"/>
        </w:rPr>
        <w:t xml:space="preserve">) yang berarti ‘bendera matahari’ atau </w:t>
      </w:r>
      <w:r w:rsidR="002315FD">
        <w:rPr>
          <w:rFonts w:ascii="Times New Roman" w:hAnsi="Times New Roman" w:cs="Times New Roman"/>
          <w:i/>
          <w:iCs/>
          <w:sz w:val="24"/>
          <w:szCs w:val="24"/>
          <w:lang w:val="id-ID"/>
        </w:rPr>
        <w:t xml:space="preserve">Hi no Maru </w:t>
      </w:r>
      <w:r w:rsidR="002315FD">
        <w:rPr>
          <w:rFonts w:ascii="Times New Roman" w:hAnsi="Times New Roman" w:cs="Times New Roman"/>
          <w:sz w:val="24"/>
          <w:szCs w:val="24"/>
          <w:lang w:val="id-ID"/>
        </w:rPr>
        <w:t>(</w:t>
      </w:r>
      <w:r w:rsidR="002315FD" w:rsidRPr="001E02C6">
        <w:rPr>
          <w:rFonts w:ascii="MS Mincho" w:eastAsia="MS Mincho" w:hAnsi="MS Mincho" w:cs="Times New Roman" w:hint="eastAsia"/>
          <w:sz w:val="24"/>
          <w:szCs w:val="24"/>
          <w:lang w:val="id-ID"/>
        </w:rPr>
        <w:t>日の丸</w:t>
      </w:r>
      <w:r w:rsidR="002315FD" w:rsidRPr="001E02C6">
        <w:rPr>
          <w:rFonts w:ascii="Times New Roman" w:eastAsia="MS Mincho" w:hAnsi="Times New Roman" w:cs="Times New Roman"/>
          <w:sz w:val="24"/>
          <w:szCs w:val="24"/>
          <w:lang w:val="id-ID"/>
        </w:rPr>
        <w:t>)</w:t>
      </w:r>
      <w:r w:rsidR="002315FD">
        <w:rPr>
          <w:rFonts w:ascii="Times New Roman" w:hAnsi="Times New Roman" w:cs="Times New Roman"/>
          <w:sz w:val="24"/>
          <w:szCs w:val="24"/>
          <w:lang w:val="id-ID"/>
        </w:rPr>
        <w:t xml:space="preserve"> yang berarti ‘lingkaran matahari’</w:t>
      </w:r>
      <w:r w:rsidR="00E11D65">
        <w:rPr>
          <w:rFonts w:ascii="Times New Roman" w:hAnsi="Times New Roman" w:cs="Times New Roman"/>
          <w:sz w:val="24"/>
          <w:szCs w:val="24"/>
          <w:lang w:val="id-ID"/>
        </w:rPr>
        <w:t>. Jepang yang identik dengan matahari, me</w:t>
      </w:r>
      <w:r w:rsidR="00F64B35">
        <w:rPr>
          <w:rFonts w:ascii="Times New Roman" w:hAnsi="Times New Roman" w:cs="Times New Roman"/>
          <w:sz w:val="24"/>
          <w:szCs w:val="24"/>
          <w:lang w:val="id-ID"/>
        </w:rPr>
        <w:t>njadi alasan mengapa</w:t>
      </w:r>
      <w:r w:rsidRPr="00A80E58">
        <w:rPr>
          <w:rFonts w:ascii="Times New Roman" w:hAnsi="Times New Roman" w:cs="Times New Roman"/>
          <w:sz w:val="24"/>
          <w:szCs w:val="24"/>
          <w:lang w:val="id-ID"/>
        </w:rPr>
        <w:t>Amaterasu memiliki pengikut yang sangat banyak, salah satunya adalah Kaisar Naruhito</w:t>
      </w:r>
      <w:r w:rsidRPr="00341350">
        <w:rPr>
          <w:rStyle w:val="FootnoteReference"/>
        </w:rPr>
        <w:footnoteReference w:id="4"/>
      </w:r>
      <w:r w:rsidRPr="00A80E58">
        <w:rPr>
          <w:rFonts w:ascii="Times New Roman" w:hAnsi="Times New Roman" w:cs="Times New Roman"/>
          <w:sz w:val="24"/>
          <w:szCs w:val="24"/>
          <w:lang w:val="id-ID"/>
        </w:rPr>
        <w:t>.</w:t>
      </w:r>
    </w:p>
    <w:p w:rsidR="00141245" w:rsidRDefault="00A048BE" w:rsidP="00A048BE">
      <w:pPr>
        <w:pStyle w:val="ListParagraph"/>
        <w:spacing w:after="120" w:line="480" w:lineRule="auto"/>
        <w:ind w:left="0" w:firstLine="851"/>
        <w:contextualSpacing w:val="0"/>
        <w:jc w:val="both"/>
        <w:rPr>
          <w:rFonts w:ascii="Times New Roman" w:hAnsi="Times New Roman" w:cs="Times New Roman"/>
          <w:sz w:val="24"/>
          <w:szCs w:val="24"/>
          <w:lang w:val="id-ID"/>
        </w:rPr>
      </w:pPr>
      <w:r w:rsidRPr="00A80E58">
        <w:rPr>
          <w:rFonts w:ascii="Times New Roman" w:hAnsi="Times New Roman" w:cs="Times New Roman"/>
          <w:sz w:val="24"/>
          <w:szCs w:val="24"/>
          <w:lang w:val="id-ID"/>
        </w:rPr>
        <w:t xml:space="preserve">Selain Amaterasu, ada banyak tokoh perempuan yang ikut berperan penting dalam sejarah Jepang seperti Kaisarina Suiko, Tomoe Gozen, Murasaki Shikibu, dan masih banyak lagi. </w:t>
      </w:r>
      <w:r w:rsidR="00E1271D">
        <w:rPr>
          <w:rFonts w:ascii="Times New Roman" w:hAnsi="Times New Roman" w:cs="Times New Roman"/>
          <w:sz w:val="24"/>
          <w:szCs w:val="24"/>
          <w:lang w:val="id-ID"/>
        </w:rPr>
        <w:t xml:space="preserve">Kaisarina Suiko merupakan </w:t>
      </w:r>
      <w:r w:rsidR="00673A0D">
        <w:rPr>
          <w:rFonts w:ascii="Times New Roman" w:hAnsi="Times New Roman" w:cs="Times New Roman"/>
          <w:sz w:val="24"/>
          <w:szCs w:val="24"/>
          <w:lang w:val="id-ID"/>
        </w:rPr>
        <w:t xml:space="preserve">kaisa perempuan pertama dalam sejarah Jepang yang memerintah pada 593 hingga 628. Sementara itu, Tomoe Gozen merupakan prajurit samurai wanita yang dikenal karena </w:t>
      </w:r>
      <w:r w:rsidR="00893DA1">
        <w:rPr>
          <w:rFonts w:ascii="Times New Roman" w:hAnsi="Times New Roman" w:cs="Times New Roman"/>
          <w:sz w:val="24"/>
          <w:szCs w:val="24"/>
          <w:lang w:val="id-ID"/>
        </w:rPr>
        <w:t>turut andilnya dalam Perang Genpei</w:t>
      </w:r>
      <w:r w:rsidR="009F41CE" w:rsidRPr="00341350">
        <w:rPr>
          <w:rStyle w:val="FootnoteReference"/>
        </w:rPr>
        <w:footnoteReference w:id="5"/>
      </w:r>
      <w:r w:rsidR="00893DA1">
        <w:rPr>
          <w:rFonts w:ascii="Times New Roman" w:hAnsi="Times New Roman" w:cs="Times New Roman"/>
          <w:sz w:val="24"/>
          <w:szCs w:val="24"/>
          <w:lang w:val="id-ID"/>
        </w:rPr>
        <w:t xml:space="preserve">. Berbeda dengan Kaisarina Suiko dan Tomoe Gozen yang terlibat dalam sejarah pemerintahan Jepang, Murasaki Shikibu merupakan penulis novel ternama pada zaman Heian (794-1185) dengan karyanya yang ternama, berjudul </w:t>
      </w:r>
      <w:r w:rsidR="00893DA1">
        <w:rPr>
          <w:rFonts w:ascii="Times New Roman" w:hAnsi="Times New Roman" w:cs="Times New Roman"/>
          <w:i/>
          <w:iCs/>
          <w:sz w:val="24"/>
          <w:szCs w:val="24"/>
          <w:lang w:val="id-ID"/>
        </w:rPr>
        <w:t xml:space="preserve">Genji Monogatari </w:t>
      </w:r>
      <w:r w:rsidR="00893DA1">
        <w:rPr>
          <w:rFonts w:ascii="Times New Roman" w:hAnsi="Times New Roman" w:cs="Times New Roman"/>
          <w:sz w:val="24"/>
          <w:szCs w:val="24"/>
          <w:lang w:val="id-ID"/>
        </w:rPr>
        <w:t xml:space="preserve">(Hikayat Genji). </w:t>
      </w:r>
      <w:r w:rsidRPr="00A80E58">
        <w:rPr>
          <w:rFonts w:ascii="Times New Roman" w:hAnsi="Times New Roman" w:cs="Times New Roman"/>
          <w:sz w:val="24"/>
          <w:szCs w:val="24"/>
          <w:lang w:val="id-ID"/>
        </w:rPr>
        <w:t xml:space="preserve">Para perempuan tersebut tentu memiliki andil yang sangat besar dalam sejarah Jepang. </w:t>
      </w:r>
    </w:p>
    <w:p w:rsidR="00A048BE" w:rsidRPr="00A80E58" w:rsidRDefault="00A048BE" w:rsidP="00A048BE">
      <w:pPr>
        <w:pStyle w:val="ListParagraph"/>
        <w:spacing w:after="120" w:line="480" w:lineRule="auto"/>
        <w:ind w:left="0" w:firstLine="851"/>
        <w:contextualSpacing w:val="0"/>
        <w:jc w:val="both"/>
        <w:rPr>
          <w:rFonts w:ascii="Times New Roman" w:hAnsi="Times New Roman" w:cs="Times New Roman"/>
          <w:sz w:val="24"/>
          <w:szCs w:val="24"/>
          <w:lang w:val="id-ID"/>
        </w:rPr>
      </w:pPr>
      <w:r w:rsidRPr="00A80E58">
        <w:rPr>
          <w:rFonts w:ascii="Times New Roman" w:hAnsi="Times New Roman" w:cs="Times New Roman"/>
          <w:sz w:val="24"/>
          <w:szCs w:val="24"/>
          <w:lang w:val="id-ID"/>
        </w:rPr>
        <w:t>Meskipun besar pengaruh mereka tidak dapat dihitung, kehadiran perempuan di tengah masyarakat Jepang tidak selalu dipandang baik karena Jepang mengadopsi ajaran Konfusianisme sejak masuknya agama Buddha pada abad keenam</w:t>
      </w:r>
      <w:r w:rsidR="001A43CC">
        <w:rPr>
          <w:rFonts w:ascii="Times New Roman" w:hAnsi="Times New Roman" w:cs="Times New Roman"/>
          <w:sz w:val="24"/>
          <w:szCs w:val="24"/>
          <w:lang w:val="id-ID"/>
        </w:rPr>
        <w:fldChar w:fldCharType="begin" w:fldLock="1"/>
      </w:r>
      <w:r w:rsidR="00004840">
        <w:rPr>
          <w:rFonts w:ascii="Times New Roman" w:hAnsi="Times New Roman" w:cs="Times New Roman"/>
          <w:sz w:val="24"/>
          <w:szCs w:val="24"/>
          <w:lang w:val="id-ID"/>
        </w:rPr>
        <w:instrText>ADDIN CSL_CITATION {"citationItems":[{"id":"ITEM-1","itemData":{"ISBN":"9780521851190","author":[{"dropping-particle":"","family":"Bowring","given":"Richard","non-dropping-particle":"","parse-names":false,"suffix":""}],"id":"ITEM-1","issued":{"date-parts":[["2005"]]},"number-of-pages":"485","publisher":"Cambridge University Press","title":"The Religious Traditions of Japan 500-1600","type":"book"},"uris":["http://www.mendeley.com/documents/?uuid=7f13d702-b368-4874-bb20-8380acbfebee"]}],"mendeley":{"formattedCitation":"(Bowring, 2005)","plainTextFormattedCitation":"(Bowring, 2005)","previouslyFormattedCitation":"(Bowring, 2005)"},"properties":{"noteIndex":0},"schema":"https://github.com/citation-style-language/schema/raw/master/csl-citation.json"}</w:instrText>
      </w:r>
      <w:r w:rsidR="001A43CC">
        <w:rPr>
          <w:rFonts w:ascii="Times New Roman" w:hAnsi="Times New Roman" w:cs="Times New Roman"/>
          <w:sz w:val="24"/>
          <w:szCs w:val="24"/>
          <w:lang w:val="id-ID"/>
        </w:rPr>
        <w:fldChar w:fldCharType="separate"/>
      </w:r>
      <w:r w:rsidR="00C51A3C" w:rsidRPr="00C51A3C">
        <w:rPr>
          <w:rFonts w:ascii="Times New Roman" w:hAnsi="Times New Roman" w:cs="Times New Roman"/>
          <w:noProof/>
          <w:sz w:val="24"/>
          <w:szCs w:val="24"/>
          <w:lang w:val="id-ID"/>
        </w:rPr>
        <w:t>(Bowring, 2005)</w:t>
      </w:r>
      <w:r w:rsidR="001A43CC">
        <w:rPr>
          <w:rFonts w:ascii="Times New Roman" w:hAnsi="Times New Roman" w:cs="Times New Roman"/>
          <w:sz w:val="24"/>
          <w:szCs w:val="24"/>
          <w:lang w:val="id-ID"/>
        </w:rPr>
        <w:fldChar w:fldCharType="end"/>
      </w:r>
      <w:r w:rsidRPr="00A80E58">
        <w:rPr>
          <w:rFonts w:ascii="Times New Roman" w:hAnsi="Times New Roman" w:cs="Times New Roman"/>
          <w:sz w:val="24"/>
          <w:szCs w:val="24"/>
          <w:lang w:val="id-ID"/>
        </w:rPr>
        <w:t xml:space="preserve">.Ajaran Konfusianisme cenderung mengutamakan </w:t>
      </w:r>
      <w:r w:rsidRPr="00A80E58">
        <w:rPr>
          <w:rFonts w:ascii="Times New Roman" w:hAnsi="Times New Roman" w:cs="Times New Roman"/>
          <w:sz w:val="24"/>
          <w:szCs w:val="24"/>
          <w:lang w:val="id-ID"/>
        </w:rPr>
        <w:lastRenderedPageBreak/>
        <w:t>sosok laki-laki, sehingga perempuan dianggap jauh di bawah laki-laki. Pada Kitab Ritus yang membicarakan tentang ketaatan perempuan terhadap laki-laki, tertulis bahwa perempuan adalah seorang pengikut (</w:t>
      </w:r>
      <w:r w:rsidRPr="00A80E58">
        <w:rPr>
          <w:rFonts w:ascii="Times New Roman" w:hAnsi="Times New Roman" w:cs="Times New Roman"/>
          <w:i/>
          <w:iCs/>
          <w:sz w:val="24"/>
          <w:szCs w:val="24"/>
          <w:lang w:val="id-ID"/>
        </w:rPr>
        <w:t>cong</w:t>
      </w:r>
      <w:r w:rsidRPr="00341350">
        <w:rPr>
          <w:rStyle w:val="FootnoteReference"/>
        </w:rPr>
        <w:footnoteReference w:id="6"/>
      </w:r>
      <w:r w:rsidRPr="00A80E58">
        <w:rPr>
          <w:rFonts w:ascii="Times New Roman" w:hAnsi="Times New Roman" w:cs="Times New Roman"/>
          <w:sz w:val="24"/>
          <w:szCs w:val="24"/>
          <w:lang w:val="id-ID"/>
        </w:rPr>
        <w:t xml:space="preserve">), maka ketika mereka masih kecil harus menaati ayahnya, ketika menikah harus mengikuti suaminya, dan ketika suaminya meninggal mereka harus menaati anak laki-lakinya </w:t>
      </w:r>
      <w:r w:rsidR="001A43CC" w:rsidRPr="00A80E58">
        <w:rPr>
          <w:rFonts w:ascii="Times New Roman" w:hAnsi="Times New Roman" w:cs="Times New Roman"/>
          <w:sz w:val="24"/>
          <w:szCs w:val="24"/>
          <w:lang w:val="id-ID"/>
        </w:rPr>
        <w:fldChar w:fldCharType="begin" w:fldLock="1"/>
      </w:r>
      <w:r w:rsidRPr="00A80E58">
        <w:rPr>
          <w:rFonts w:ascii="Times New Roman" w:hAnsi="Times New Roman" w:cs="Times New Roman"/>
          <w:sz w:val="24"/>
          <w:szCs w:val="24"/>
          <w:lang w:val="id-ID"/>
        </w:rPr>
        <w:instrText>ADDIN CSL_CITATION {"citationItems":[{"id":"ITEM-1","itemData":{"DOI":"10.1093/jaarel/lfh03","author":[{"dropping-particle":"","family":"Clark","given":"Kelly James","non-dropping-particle":"","parse-names":false,"suffix":""},{"dropping-particle":"","family":"Wang","given":"Robin R.","non-dropping-particle":"","parse-names":false,"suffix":""}],"container-title":"Journal of the American Academy of Religion","id":"ITEM-1","issue":"2","issued":{"date-parts":[["2004"]]},"page":"395-422","title":"A Confucian Defense of Gender Equity","type":"article-journal","volume":"72"},"uris":["http://www.mendeley.com/documents/?uuid=3994bb02-2d5d-4727-ac34-9057970b164a"]}],"mendeley":{"formattedCitation":"(Clark &amp; Wang, 2004)","plainTextFormattedCitation":"(Clark &amp; Wang, 2004)","previouslyFormattedCitation":"(Clark &amp; Wang, 2004)"},"properties":{"noteIndex":0},"schema":"https://github.com/citation-style-language/schema/raw/master/csl-citation.json"}</w:instrText>
      </w:r>
      <w:r w:rsidR="001A43CC" w:rsidRPr="00A80E58">
        <w:rPr>
          <w:rFonts w:ascii="Times New Roman" w:hAnsi="Times New Roman" w:cs="Times New Roman"/>
          <w:sz w:val="24"/>
          <w:szCs w:val="24"/>
          <w:lang w:val="id-ID"/>
        </w:rPr>
        <w:fldChar w:fldCharType="separate"/>
      </w:r>
      <w:r w:rsidRPr="00A80E58">
        <w:rPr>
          <w:rFonts w:ascii="Times New Roman" w:hAnsi="Times New Roman" w:cs="Times New Roman"/>
          <w:noProof/>
          <w:sz w:val="24"/>
          <w:szCs w:val="24"/>
          <w:lang w:val="id-ID"/>
        </w:rPr>
        <w:t>(Clark &amp; Wang, 2004)</w:t>
      </w:r>
      <w:r w:rsidR="001A43CC" w:rsidRPr="00A80E58">
        <w:rPr>
          <w:rFonts w:ascii="Times New Roman" w:hAnsi="Times New Roman" w:cs="Times New Roman"/>
          <w:sz w:val="24"/>
          <w:szCs w:val="24"/>
          <w:lang w:val="id-ID"/>
        </w:rPr>
        <w:fldChar w:fldCharType="end"/>
      </w:r>
      <w:r w:rsidRPr="00A80E58">
        <w:rPr>
          <w:rFonts w:ascii="Times New Roman" w:hAnsi="Times New Roman" w:cs="Times New Roman"/>
          <w:sz w:val="24"/>
          <w:szCs w:val="24"/>
          <w:lang w:val="id-ID"/>
        </w:rPr>
        <w:t>. Tidak hanya dalam Kitab Ritus, Mencius yang merupakan pengikut dan penerjemah terpenting Konfusius, juga menyampaikan:</w:t>
      </w:r>
    </w:p>
    <w:p w:rsidR="00A048BE" w:rsidRPr="00A80E58" w:rsidRDefault="00A048BE" w:rsidP="00A048BE">
      <w:pPr>
        <w:pStyle w:val="KutipanLangsung"/>
        <w:spacing w:before="240"/>
        <w:rPr>
          <w:lang w:val="en-US"/>
        </w:rPr>
      </w:pPr>
      <w:r w:rsidRPr="00A80E58">
        <w:rPr>
          <w:lang w:val="en-US"/>
        </w:rPr>
        <w:t xml:space="preserve">“When a daughter marries, her mother instructs her. Sending her off at the gate, she cautions her, saying, ‘When you go to your family, you must be respectful, and you must be cautious. Do not disobey your husband’. To regard obedience as proper is the way of wife or concubine.” </w:t>
      </w:r>
      <w:r w:rsidR="001A43CC" w:rsidRPr="00A80E58">
        <w:rPr>
          <w:i w:val="0"/>
          <w:iCs w:val="0"/>
          <w:lang w:val="en-US"/>
        </w:rPr>
        <w:fldChar w:fldCharType="begin" w:fldLock="1"/>
      </w:r>
      <w:r w:rsidRPr="00A80E58">
        <w:rPr>
          <w:i w:val="0"/>
          <w:iCs w:val="0"/>
          <w:lang w:val="en-US"/>
        </w:rPr>
        <w:instrText>ADDIN CSL_CITATION {"citationItems":[{"id":"ITEM-1","itemData":{"DOI":"10.1093/jaarel/lfh03","author":[{"dropping-particle":"","family":"Clark","given":"Kelly James","non-dropping-particle":"","parse-names":false,"suffix":""},{"dropping-particle":"","family":"Wang","given":"Robin R.","non-dropping-particle":"","parse-names":false,"suffix":""}],"container-title":"Journal of the American Academy of Religion","id":"ITEM-1","issue":"2","issued":{"date-parts":[["2004"]]},"page":"395-422","title":"A Confucian Defense of Gender Equity","type":"article-journal","volume":"72"},"uris":["http://www.mendeley.com/documents/?uuid=3994bb02-2d5d-4727-ac34-9057970b164a"]}],"mendeley":{"formattedCitation":"(Clark &amp; Wang, 2004)","manualFormatting":"(dalam Clark &amp; Wang, 2004)","plainTextFormattedCitation":"(Clark &amp; Wang, 2004)","previouslyFormattedCitation":"(Clark &amp; Wang, 2004)"},"properties":{"noteIndex":0},"schema":"https://github.com/citation-style-language/schema/raw/master/csl-citation.json"}</w:instrText>
      </w:r>
      <w:r w:rsidR="001A43CC" w:rsidRPr="00A80E58">
        <w:rPr>
          <w:i w:val="0"/>
          <w:iCs w:val="0"/>
          <w:lang w:val="en-US"/>
        </w:rPr>
        <w:fldChar w:fldCharType="separate"/>
      </w:r>
      <w:r w:rsidRPr="00A80E58">
        <w:rPr>
          <w:i w:val="0"/>
          <w:iCs w:val="0"/>
          <w:noProof/>
          <w:lang w:val="en-US"/>
        </w:rPr>
        <w:t>(dalam Clark &amp; Wang, 2004)</w:t>
      </w:r>
      <w:r w:rsidR="001A43CC" w:rsidRPr="00A80E58">
        <w:rPr>
          <w:i w:val="0"/>
          <w:iCs w:val="0"/>
          <w:lang w:val="en-US"/>
        </w:rPr>
        <w:fldChar w:fldCharType="end"/>
      </w:r>
    </w:p>
    <w:p w:rsidR="00A048BE" w:rsidRPr="00A80E58" w:rsidRDefault="00A048BE" w:rsidP="00A048BE">
      <w:pPr>
        <w:pStyle w:val="KutipanLangsung"/>
        <w:rPr>
          <w:i w:val="0"/>
          <w:iCs w:val="0"/>
        </w:rPr>
      </w:pPr>
      <w:r w:rsidRPr="00A80E58">
        <w:rPr>
          <w:i w:val="0"/>
          <w:iCs w:val="0"/>
        </w:rPr>
        <w:t>(Ketika seorang anak perempuan menikah, ibunya memberikan perintah kepadanya. Sambil mengantarnya ke pintu gerbang, ibunya memperingtkan dan berkata, “Ketika kamu pergi ke keluargamu, kamu harus menghormatinya dan harus berhati-hati. Jangan sekali-sekali kamu tidak menaati suamimu.” Menganggap ketaatan sebagai sesuatu yang pantas merupakan jalan bagi seorang istri atau selir.)</w:t>
      </w:r>
    </w:p>
    <w:p w:rsidR="005A7656" w:rsidRDefault="00E8713A" w:rsidP="00A048BE">
      <w:pPr>
        <w:pStyle w:val="ListParagraph"/>
        <w:spacing w:after="0" w:line="480" w:lineRule="auto"/>
        <w:ind w:left="0" w:firstLine="851"/>
        <w:contextualSpacing w:val="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jaran tersebut mengalir dalam pola pikir masyarakat Jepang yang kemudian menjadi paham bahwa seorang perempuan harus mematuhi laki-laki, mulai dari ayahnya, suaminya, hingga anak laki-lakinya. </w:t>
      </w:r>
      <w:r w:rsidR="002854BC">
        <w:rPr>
          <w:rFonts w:ascii="Times New Roman" w:hAnsi="Times New Roman" w:cs="Times New Roman"/>
          <w:sz w:val="24"/>
          <w:szCs w:val="24"/>
          <w:lang w:val="id-ID"/>
        </w:rPr>
        <w:t xml:space="preserve">Ajaran Konfusianisme yang telah memasuki Jepang selama ratusan tahun itu mengalami perubahan karena masih banyaknya </w:t>
      </w:r>
      <w:r w:rsidR="00A00366">
        <w:rPr>
          <w:rFonts w:ascii="Times New Roman" w:hAnsi="Times New Roman" w:cs="Times New Roman"/>
          <w:sz w:val="24"/>
          <w:szCs w:val="24"/>
          <w:lang w:val="id-ID"/>
        </w:rPr>
        <w:t>masyarakat yang menganut ajaran Shinto. Di sisi lain, ajaran Konfusianisme justru menguat ketika memasuki zaman Edo (1603-</w:t>
      </w:r>
      <w:r w:rsidR="00A00366">
        <w:rPr>
          <w:rFonts w:ascii="Times New Roman" w:hAnsi="Times New Roman" w:cs="Times New Roman"/>
          <w:sz w:val="24"/>
          <w:szCs w:val="24"/>
          <w:lang w:val="id-ID"/>
        </w:rPr>
        <w:lastRenderedPageBreak/>
        <w:t>1857)</w:t>
      </w:r>
      <w:r w:rsidR="005A7656">
        <w:rPr>
          <w:rFonts w:ascii="Times New Roman" w:hAnsi="Times New Roman" w:cs="Times New Roman"/>
          <w:sz w:val="24"/>
          <w:szCs w:val="24"/>
          <w:lang w:val="id-ID"/>
        </w:rPr>
        <w:t>.</w:t>
      </w:r>
      <w:r w:rsidR="009B3425" w:rsidRPr="00A80E58">
        <w:rPr>
          <w:rFonts w:ascii="Times New Roman" w:hAnsi="Times New Roman" w:cs="Times New Roman"/>
          <w:sz w:val="24"/>
          <w:szCs w:val="24"/>
          <w:lang w:val="id-ID"/>
        </w:rPr>
        <w:t xml:space="preserve">Jepang pada zaman Edo mengadopsi sistem pemerintah dari Tiongkok yang didasari oleh ajaran Konfusianisme </w:t>
      </w:r>
      <w:r w:rsidR="001A43CC" w:rsidRPr="00A80E58">
        <w:rPr>
          <w:rFonts w:ascii="Times New Roman" w:hAnsi="Times New Roman" w:cs="Times New Roman"/>
          <w:sz w:val="24"/>
          <w:szCs w:val="24"/>
          <w:lang w:val="id-ID"/>
        </w:rPr>
        <w:fldChar w:fldCharType="begin" w:fldLock="1"/>
      </w:r>
      <w:r w:rsidR="009B3425" w:rsidRPr="00A80E58">
        <w:rPr>
          <w:rFonts w:ascii="Times New Roman" w:hAnsi="Times New Roman" w:cs="Times New Roman"/>
          <w:sz w:val="24"/>
          <w:szCs w:val="24"/>
          <w:lang w:val="id-ID"/>
        </w:rPr>
        <w:instrText>ADDIN CSL_CITATION {"citationItems":[{"id":"ITEM-1","itemData":{"ISBN":"0395258146","author":[{"dropping-particle":"","family":"Reischauer","given":"Edwin O","non-dropping-particle":"","parse-names":false,"suffix":""},{"dropping-particle":"","family":"Craig","given":"Albert M.","non-dropping-particle":"","parse-names":false,"suffix":""}],"id":"ITEM-1","issued":{"date-parts":[["1978"]]},"number-of-pages":"347","publisher":"Houghton Mifflin","publisher-place":"Boston","title":"Japan: Tradition and Transformation","type":"book"},"uris":["http://www.mendeley.com/documents/?uuid=b74d8f1c-8ba4-40f3-88db-6d9ae1fec3df"]}],"mendeley":{"formattedCitation":"(Reischauer &amp; Craig, 1978)","plainTextFormattedCitation":"(Reischauer &amp; Craig, 1978)","previouslyFormattedCitation":"(Reischauer &amp; Craig, 1978)"},"properties":{"noteIndex":0},"schema":"https://github.com/citation-style-language/schema/raw/master/csl-citation.json"}</w:instrText>
      </w:r>
      <w:r w:rsidR="001A43CC" w:rsidRPr="00A80E58">
        <w:rPr>
          <w:rFonts w:ascii="Times New Roman" w:hAnsi="Times New Roman" w:cs="Times New Roman"/>
          <w:sz w:val="24"/>
          <w:szCs w:val="24"/>
          <w:lang w:val="id-ID"/>
        </w:rPr>
        <w:fldChar w:fldCharType="separate"/>
      </w:r>
      <w:r w:rsidR="009B3425" w:rsidRPr="00A80E58">
        <w:rPr>
          <w:rFonts w:ascii="Times New Roman" w:hAnsi="Times New Roman" w:cs="Times New Roman"/>
          <w:noProof/>
          <w:sz w:val="24"/>
          <w:szCs w:val="24"/>
          <w:lang w:val="id-ID"/>
        </w:rPr>
        <w:t>(Reischauer &amp; Craig, 1978)</w:t>
      </w:r>
      <w:r w:rsidR="001A43CC" w:rsidRPr="00A80E58">
        <w:rPr>
          <w:rFonts w:ascii="Times New Roman" w:hAnsi="Times New Roman" w:cs="Times New Roman"/>
          <w:sz w:val="24"/>
          <w:szCs w:val="24"/>
          <w:lang w:val="id-ID"/>
        </w:rPr>
        <w:fldChar w:fldCharType="end"/>
      </w:r>
      <w:r w:rsidR="009B3425" w:rsidRPr="00A80E58">
        <w:rPr>
          <w:rFonts w:ascii="Times New Roman" w:hAnsi="Times New Roman" w:cs="Times New Roman"/>
          <w:sz w:val="24"/>
          <w:szCs w:val="24"/>
          <w:lang w:val="id-ID"/>
        </w:rPr>
        <w:t>.</w:t>
      </w:r>
    </w:p>
    <w:p w:rsidR="00A048BE" w:rsidRPr="00A80E58" w:rsidRDefault="00BC13E3" w:rsidP="006F5B74">
      <w:pPr>
        <w:pStyle w:val="ListParagraph"/>
        <w:spacing w:after="0" w:line="480" w:lineRule="auto"/>
        <w:ind w:left="0" w:firstLine="851"/>
        <w:contextualSpacing w:val="0"/>
        <w:jc w:val="both"/>
        <w:rPr>
          <w:rFonts w:ascii="Times New Roman" w:hAnsi="Times New Roman" w:cs="Times New Roman"/>
          <w:sz w:val="24"/>
          <w:szCs w:val="24"/>
          <w:lang w:val="id-ID"/>
        </w:rPr>
      </w:pPr>
      <w:r>
        <w:rPr>
          <w:rFonts w:ascii="Times New Roman" w:hAnsi="Times New Roman" w:cs="Times New Roman"/>
          <w:sz w:val="24"/>
          <w:szCs w:val="24"/>
          <w:lang w:val="id-ID"/>
        </w:rPr>
        <w:t>Menguatnya ajaran Konfusianisme yang menjunjung laki-laki dibandingkan perempuan, menyebabkan ruang gerak perempuan semakin terbatas.Di bawah Keshogunan Tokugawa,para</w:t>
      </w:r>
      <w:r w:rsidR="00A048BE" w:rsidRPr="00A80E58">
        <w:rPr>
          <w:rFonts w:ascii="Times New Roman" w:hAnsi="Times New Roman" w:cs="Times New Roman"/>
          <w:sz w:val="24"/>
          <w:szCs w:val="24"/>
          <w:lang w:val="id-ID"/>
        </w:rPr>
        <w:t xml:space="preserve"> pria lebih banyak menguasai kedudukan dan lebih berhak mengambil keputusan dibanding dengan </w:t>
      </w:r>
      <w:r w:rsidR="00581435">
        <w:rPr>
          <w:rFonts w:ascii="Times New Roman" w:hAnsi="Times New Roman" w:cs="Times New Roman"/>
          <w:sz w:val="24"/>
          <w:szCs w:val="24"/>
          <w:lang w:val="id-ID"/>
        </w:rPr>
        <w:t>wanita</w:t>
      </w:r>
      <w:r w:rsidR="00A048BE" w:rsidRPr="00A80E58">
        <w:rPr>
          <w:rFonts w:ascii="Times New Roman" w:hAnsi="Times New Roman" w:cs="Times New Roman"/>
          <w:sz w:val="24"/>
          <w:szCs w:val="24"/>
          <w:lang w:val="id-ID"/>
        </w:rPr>
        <w:t xml:space="preserve"> dan anak-anak. Selama </w:t>
      </w:r>
      <w:r w:rsidR="00A048BE" w:rsidRPr="00A80E58">
        <w:rPr>
          <w:rFonts w:ascii="Times New Roman" w:hAnsi="Times New Roman" w:cs="Times New Roman"/>
          <w:i/>
          <w:iCs/>
          <w:sz w:val="24"/>
          <w:szCs w:val="24"/>
          <w:lang w:val="id-ID"/>
        </w:rPr>
        <w:t>Shogun</w:t>
      </w:r>
      <w:r w:rsidR="00A048BE" w:rsidRPr="00341350">
        <w:rPr>
          <w:rStyle w:val="FootnoteReference"/>
        </w:rPr>
        <w:footnoteReference w:id="7"/>
      </w:r>
      <w:r w:rsidR="00A048BE" w:rsidRPr="00A80E58">
        <w:rPr>
          <w:rFonts w:ascii="Times New Roman" w:hAnsi="Times New Roman" w:cs="Times New Roman"/>
          <w:sz w:val="24"/>
          <w:szCs w:val="24"/>
          <w:lang w:val="id-ID"/>
        </w:rPr>
        <w:t xml:space="preserve"> Tokugawa</w:t>
      </w:r>
      <w:r w:rsidR="006F5B74">
        <w:rPr>
          <w:rFonts w:ascii="Times New Roman" w:hAnsi="Times New Roman" w:cs="Times New Roman"/>
          <w:sz w:val="24"/>
          <w:szCs w:val="24"/>
          <w:lang w:val="id-ID"/>
        </w:rPr>
        <w:t xml:space="preserve"> berkuasa</w:t>
      </w:r>
      <w:r w:rsidR="00A048BE" w:rsidRPr="00A80E58">
        <w:rPr>
          <w:rFonts w:ascii="Times New Roman" w:hAnsi="Times New Roman" w:cs="Times New Roman"/>
          <w:sz w:val="24"/>
          <w:szCs w:val="24"/>
          <w:lang w:val="id-ID"/>
        </w:rPr>
        <w:t>, para perempuan tidak diberikan izin untuk berperan aktif dalam berbagai hal dan tidak dapat menerima pendidikan, sehingga kegiatan perempuan hanya terbatas di lingkungan rumah.</w:t>
      </w:r>
    </w:p>
    <w:p w:rsidR="00A048BE" w:rsidRPr="00A80E58" w:rsidRDefault="00482749" w:rsidP="00A048BE">
      <w:pPr>
        <w:pStyle w:val="ListParagraph"/>
        <w:spacing w:after="0" w:line="480" w:lineRule="auto"/>
        <w:ind w:left="0" w:firstLine="851"/>
        <w:contextualSpacing w:val="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Namun, </w:t>
      </w:r>
      <w:r w:rsidR="00513059">
        <w:rPr>
          <w:rFonts w:ascii="Times New Roman" w:hAnsi="Times New Roman" w:cs="Times New Roman"/>
          <w:sz w:val="24"/>
          <w:szCs w:val="24"/>
          <w:lang w:val="id-ID"/>
        </w:rPr>
        <w:t xml:space="preserve">peran dan tugas perempuan </w:t>
      </w:r>
      <w:r w:rsidR="006F5B74">
        <w:rPr>
          <w:rFonts w:ascii="Times New Roman" w:hAnsi="Times New Roman" w:cs="Times New Roman"/>
          <w:sz w:val="24"/>
          <w:szCs w:val="24"/>
          <w:lang w:val="id-ID"/>
        </w:rPr>
        <w:t>mulai</w:t>
      </w:r>
      <w:r w:rsidR="00513059">
        <w:rPr>
          <w:rFonts w:ascii="Times New Roman" w:hAnsi="Times New Roman" w:cs="Times New Roman"/>
          <w:sz w:val="24"/>
          <w:szCs w:val="24"/>
          <w:lang w:val="id-ID"/>
        </w:rPr>
        <w:t xml:space="preserve"> berubah ketika Jepang memasuki</w:t>
      </w:r>
      <w:r w:rsidR="00A048BE" w:rsidRPr="00A80E58">
        <w:rPr>
          <w:rFonts w:ascii="Times New Roman" w:hAnsi="Times New Roman" w:cs="Times New Roman"/>
          <w:sz w:val="24"/>
          <w:szCs w:val="24"/>
          <w:lang w:val="id-ID"/>
        </w:rPr>
        <w:t xml:space="preserve"> zaman</w:t>
      </w:r>
      <w:r w:rsidR="00513059">
        <w:rPr>
          <w:rFonts w:ascii="Times New Roman" w:hAnsi="Times New Roman" w:cs="Times New Roman"/>
          <w:sz w:val="24"/>
          <w:szCs w:val="24"/>
          <w:lang w:val="id-ID"/>
        </w:rPr>
        <w:t xml:space="preserve"> modern yang disebut dengan zaman Meiji (1868-1912). P</w:t>
      </w:r>
      <w:r w:rsidR="00A048BE" w:rsidRPr="00A80E58">
        <w:rPr>
          <w:rFonts w:ascii="Times New Roman" w:hAnsi="Times New Roman" w:cs="Times New Roman"/>
          <w:sz w:val="24"/>
          <w:szCs w:val="24"/>
          <w:lang w:val="id-ID"/>
        </w:rPr>
        <w:t>emerintah Meiji melakukan berbagai pe</w:t>
      </w:r>
      <w:r w:rsidR="009703EC">
        <w:rPr>
          <w:rFonts w:ascii="Times New Roman" w:hAnsi="Times New Roman" w:cs="Times New Roman"/>
          <w:sz w:val="24"/>
          <w:szCs w:val="24"/>
          <w:lang w:val="id-ID"/>
        </w:rPr>
        <w:t>a</w:t>
      </w:r>
      <w:r w:rsidR="00A048BE" w:rsidRPr="00A80E58">
        <w:rPr>
          <w:rFonts w:ascii="Times New Roman" w:hAnsi="Times New Roman" w:cs="Times New Roman"/>
          <w:sz w:val="24"/>
          <w:szCs w:val="24"/>
          <w:lang w:val="id-ID"/>
        </w:rPr>
        <w:t>mbaharuan</w:t>
      </w:r>
      <w:r w:rsidR="00A048BE">
        <w:rPr>
          <w:rFonts w:ascii="Times New Roman" w:hAnsi="Times New Roman" w:cs="Times New Roman"/>
          <w:sz w:val="24"/>
          <w:szCs w:val="24"/>
          <w:lang w:val="id-ID"/>
        </w:rPr>
        <w:t xml:space="preserve"> setelah menutup negaranya melalui </w:t>
      </w:r>
      <w:r w:rsidR="00A048BE" w:rsidRPr="00A80E58">
        <w:rPr>
          <w:rFonts w:ascii="Times New Roman" w:hAnsi="Times New Roman" w:cs="Times New Roman"/>
          <w:sz w:val="24"/>
          <w:szCs w:val="24"/>
          <w:lang w:val="id-ID"/>
        </w:rPr>
        <w:t xml:space="preserve">kebijakan </w:t>
      </w:r>
      <w:r w:rsidR="00A048BE" w:rsidRPr="00A80E58">
        <w:rPr>
          <w:rFonts w:ascii="Times New Roman" w:hAnsi="Times New Roman" w:cs="Times New Roman"/>
          <w:i/>
          <w:iCs/>
          <w:sz w:val="24"/>
          <w:szCs w:val="24"/>
          <w:lang w:val="id-ID"/>
        </w:rPr>
        <w:t>sakoku</w:t>
      </w:r>
      <w:r w:rsidR="00A048BE" w:rsidRPr="00341350">
        <w:rPr>
          <w:rStyle w:val="FootnoteReference"/>
        </w:rPr>
        <w:footnoteReference w:id="8"/>
      </w:r>
      <w:r w:rsidR="00A048BE" w:rsidRPr="00A80E58">
        <w:rPr>
          <w:rFonts w:ascii="Times New Roman" w:hAnsi="Times New Roman" w:cs="Times New Roman"/>
          <w:sz w:val="24"/>
          <w:szCs w:val="24"/>
          <w:lang w:val="id-ID"/>
        </w:rPr>
        <w:t xml:space="preserve"> untuk mengejar ketertinggalannya dari negara</w:t>
      </w:r>
      <w:r w:rsidR="00A048BE">
        <w:rPr>
          <w:rFonts w:ascii="Times New Roman" w:hAnsi="Times New Roman" w:cs="Times New Roman"/>
          <w:sz w:val="24"/>
          <w:szCs w:val="24"/>
          <w:lang w:val="id-ID"/>
        </w:rPr>
        <w:t xml:space="preserve"> Barat yang jauh lebih maju</w:t>
      </w:r>
      <w:r w:rsidR="00A048BE" w:rsidRPr="00A80E58">
        <w:rPr>
          <w:rFonts w:ascii="Times New Roman" w:hAnsi="Times New Roman" w:cs="Times New Roman"/>
          <w:sz w:val="24"/>
          <w:szCs w:val="24"/>
          <w:lang w:val="id-ID"/>
        </w:rPr>
        <w:t xml:space="preserve">. </w:t>
      </w:r>
      <w:r w:rsidR="00A37698">
        <w:rPr>
          <w:rFonts w:ascii="Times New Roman" w:hAnsi="Times New Roman" w:cs="Times New Roman"/>
          <w:sz w:val="24"/>
          <w:szCs w:val="24"/>
          <w:lang w:val="id-ID"/>
        </w:rPr>
        <w:t xml:space="preserve">Pemerintah Meiji berusaha untuk memajukan Jepang dalam berbagai bidang, terutama dalam bidang pendidikan. Setelah beratus-ratus tahun tidak ada pendidikan resmi bagi perempuan, untuk pertama kalinya pemerintah Jepang melihat pentingnya memberikan pendidikan kepada perempuan. Melalui </w:t>
      </w:r>
      <w:r w:rsidR="00A048BE" w:rsidRPr="00A80E58">
        <w:rPr>
          <w:rFonts w:ascii="Times New Roman" w:hAnsi="Times New Roman" w:cs="Times New Roman"/>
          <w:sz w:val="24"/>
          <w:szCs w:val="24"/>
          <w:lang w:val="id-ID"/>
        </w:rPr>
        <w:t>ideologi</w:t>
      </w:r>
      <w:r w:rsidR="00A37698">
        <w:rPr>
          <w:rFonts w:ascii="Times New Roman" w:hAnsi="Times New Roman" w:cs="Times New Roman"/>
          <w:i/>
          <w:iCs/>
          <w:sz w:val="24"/>
          <w:szCs w:val="24"/>
          <w:lang w:val="id-ID"/>
        </w:rPr>
        <w:t>ryousai kenbo</w:t>
      </w:r>
      <w:r w:rsidR="009D28F7">
        <w:rPr>
          <w:rFonts w:ascii="Times New Roman" w:hAnsi="Times New Roman" w:cs="Times New Roman"/>
          <w:sz w:val="24"/>
          <w:szCs w:val="24"/>
          <w:lang w:val="id-ID"/>
        </w:rPr>
        <w:t>yang diimplementasikan dalam pendidikan</w:t>
      </w:r>
      <w:r w:rsidR="00B61DEE">
        <w:rPr>
          <w:rFonts w:ascii="Times New Roman" w:hAnsi="Times New Roman" w:cs="Times New Roman"/>
          <w:sz w:val="24"/>
          <w:szCs w:val="24"/>
          <w:lang w:val="id-ID"/>
        </w:rPr>
        <w:t xml:space="preserve">, para perempuan </w:t>
      </w:r>
      <w:r w:rsidR="00B61DEE">
        <w:rPr>
          <w:rFonts w:ascii="Times New Roman" w:hAnsi="Times New Roman" w:cs="Times New Roman"/>
          <w:sz w:val="24"/>
          <w:szCs w:val="24"/>
          <w:lang w:val="id-ID"/>
        </w:rPr>
        <w:lastRenderedPageBreak/>
        <w:t xml:space="preserve">diminta untuk </w:t>
      </w:r>
      <w:r w:rsidR="009D28F7">
        <w:rPr>
          <w:rFonts w:ascii="Times New Roman" w:hAnsi="Times New Roman" w:cs="Times New Roman"/>
          <w:sz w:val="24"/>
          <w:szCs w:val="24"/>
          <w:lang w:val="id-ID"/>
        </w:rPr>
        <w:t>belajar dan menjadi</w:t>
      </w:r>
      <w:r w:rsidR="00B61DEE">
        <w:rPr>
          <w:rFonts w:ascii="Times New Roman" w:hAnsi="Times New Roman" w:cs="Times New Roman"/>
          <w:sz w:val="24"/>
          <w:szCs w:val="24"/>
          <w:lang w:val="id-ID"/>
        </w:rPr>
        <w:t xml:space="preserve"> sosok ide</w:t>
      </w:r>
      <w:r w:rsidR="00640D08">
        <w:rPr>
          <w:rFonts w:ascii="Times New Roman" w:hAnsi="Times New Roman" w:cs="Times New Roman"/>
          <w:sz w:val="24"/>
          <w:szCs w:val="24"/>
          <w:lang w:val="id-ID"/>
        </w:rPr>
        <w:t>al bagi masyarakat Jepang, yaitu ‘istri yang baik dan ibu yang bijaksana’</w:t>
      </w:r>
      <w:r w:rsidR="00A048BE">
        <w:rPr>
          <w:rFonts w:ascii="Times New Roman" w:hAnsi="Times New Roman" w:cs="Times New Roman"/>
          <w:sz w:val="24"/>
          <w:szCs w:val="24"/>
          <w:lang w:val="id-ID"/>
        </w:rPr>
        <w:t>.</w:t>
      </w:r>
    </w:p>
    <w:p w:rsidR="00A048BE" w:rsidRPr="00A80E58" w:rsidRDefault="00A048BE" w:rsidP="00A048BE">
      <w:pPr>
        <w:pStyle w:val="ListParagraph"/>
        <w:spacing w:after="0" w:line="480" w:lineRule="auto"/>
        <w:ind w:left="0" w:firstLine="851"/>
        <w:contextualSpacing w:val="0"/>
        <w:jc w:val="both"/>
        <w:rPr>
          <w:rFonts w:ascii="Times New Roman" w:hAnsi="Times New Roman" w:cs="Times New Roman"/>
          <w:sz w:val="24"/>
          <w:szCs w:val="24"/>
          <w:lang w:val="id-ID"/>
        </w:rPr>
      </w:pPr>
      <w:r w:rsidRPr="00A80E58">
        <w:rPr>
          <w:rFonts w:ascii="Times New Roman" w:hAnsi="Times New Roman" w:cs="Times New Roman"/>
          <w:sz w:val="24"/>
          <w:szCs w:val="24"/>
          <w:lang w:val="id-ID"/>
        </w:rPr>
        <w:t xml:space="preserve">Istilah </w:t>
      </w:r>
      <w:r w:rsidRPr="00A80E58">
        <w:rPr>
          <w:rFonts w:ascii="Times New Roman" w:hAnsi="Times New Roman" w:cs="Times New Roman"/>
          <w:i/>
          <w:iCs/>
          <w:sz w:val="24"/>
          <w:szCs w:val="24"/>
          <w:lang w:val="id-ID"/>
        </w:rPr>
        <w:t xml:space="preserve">ryousai kenbo </w:t>
      </w:r>
      <w:r w:rsidRPr="00A80E58">
        <w:rPr>
          <w:rFonts w:ascii="Times New Roman" w:hAnsi="Times New Roman" w:cs="Times New Roman"/>
          <w:sz w:val="24"/>
          <w:szCs w:val="24"/>
          <w:lang w:val="id-ID"/>
        </w:rPr>
        <w:t xml:space="preserve">muncul pertama kali di Jepang melalui tulisan Nakamura Masanao pada jurnal </w:t>
      </w:r>
      <w:r w:rsidRPr="00A80E58">
        <w:rPr>
          <w:rFonts w:ascii="Times New Roman" w:hAnsi="Times New Roman" w:cs="Times New Roman"/>
          <w:i/>
          <w:iCs/>
          <w:sz w:val="24"/>
          <w:szCs w:val="24"/>
          <w:lang w:val="id-ID"/>
        </w:rPr>
        <w:t xml:space="preserve">Meiroku Zasshi </w:t>
      </w:r>
      <w:r w:rsidRPr="00A80E58">
        <w:rPr>
          <w:rFonts w:ascii="Times New Roman" w:hAnsi="Times New Roman" w:cs="Times New Roman"/>
          <w:sz w:val="24"/>
          <w:szCs w:val="24"/>
          <w:lang w:val="id-ID"/>
        </w:rPr>
        <w:t xml:space="preserve">di tahun 1875. Ideologi </w:t>
      </w:r>
      <w:r w:rsidRPr="00A80E58">
        <w:rPr>
          <w:rFonts w:ascii="Times New Roman" w:hAnsi="Times New Roman" w:cs="Times New Roman"/>
          <w:i/>
          <w:iCs/>
          <w:sz w:val="24"/>
          <w:szCs w:val="24"/>
          <w:lang w:val="id-ID"/>
        </w:rPr>
        <w:t xml:space="preserve">ryousai kenbo </w:t>
      </w:r>
      <w:r w:rsidRPr="00A80E58">
        <w:rPr>
          <w:rFonts w:ascii="Times New Roman" w:hAnsi="Times New Roman" w:cs="Times New Roman"/>
          <w:sz w:val="24"/>
          <w:szCs w:val="24"/>
          <w:lang w:val="id-ID"/>
        </w:rPr>
        <w:t xml:space="preserve">menjadi harapan bagi pemerintah Meiji agar perempuan dapat berperan </w:t>
      </w:r>
      <w:r>
        <w:rPr>
          <w:rFonts w:ascii="Times New Roman" w:hAnsi="Times New Roman" w:cs="Times New Roman"/>
          <w:sz w:val="24"/>
          <w:szCs w:val="24"/>
          <w:lang w:val="id-ID"/>
        </w:rPr>
        <w:t xml:space="preserve">bagi kemajuan negara, yaitu </w:t>
      </w:r>
      <w:r w:rsidRPr="00A80E58">
        <w:rPr>
          <w:rFonts w:ascii="Times New Roman" w:hAnsi="Times New Roman" w:cs="Times New Roman"/>
          <w:sz w:val="24"/>
          <w:szCs w:val="24"/>
          <w:lang w:val="id-ID"/>
        </w:rPr>
        <w:t xml:space="preserve">sebagai istri yang ‘setengah lebih baik’ daripada suaminya, </w:t>
      </w:r>
      <w:r w:rsidR="00BE382C" w:rsidRPr="00BE382C">
        <w:rPr>
          <w:rFonts w:ascii="Times New Roman" w:hAnsi="Times New Roman" w:cs="Times New Roman"/>
          <w:sz w:val="24"/>
          <w:szCs w:val="24"/>
          <w:lang w:val="id-ID"/>
        </w:rPr>
        <w:t>dengan</w:t>
      </w:r>
      <w:r w:rsidRPr="00A80E58">
        <w:rPr>
          <w:rFonts w:ascii="Times New Roman" w:hAnsi="Times New Roman" w:cs="Times New Roman"/>
          <w:sz w:val="24"/>
          <w:szCs w:val="24"/>
          <w:lang w:val="id-ID"/>
        </w:rPr>
        <w:t xml:space="preserve"> menjadi sosok yang dapat menggantikan suaminya di dalam ranah domestik, namun tidak melampaui peran suaminya. </w:t>
      </w:r>
      <w:r w:rsidR="007A2C29">
        <w:rPr>
          <w:rFonts w:ascii="Times New Roman" w:hAnsi="Times New Roman" w:cs="Times New Roman"/>
          <w:sz w:val="24"/>
          <w:szCs w:val="24"/>
          <w:lang w:val="id-ID"/>
        </w:rPr>
        <w:t>Mereka juga harus mendidik anak-anak mereka yang merupakan harapan bangsa di masa depan</w:t>
      </w:r>
      <w:r w:rsidRPr="00A80E58">
        <w:rPr>
          <w:rFonts w:ascii="Times New Roman" w:hAnsi="Times New Roman" w:cs="Times New Roman"/>
          <w:sz w:val="24"/>
          <w:szCs w:val="24"/>
          <w:lang w:val="id-ID"/>
        </w:rPr>
        <w:t xml:space="preserve">. Namun, </w:t>
      </w:r>
      <w:r w:rsidR="00A74240">
        <w:rPr>
          <w:rFonts w:ascii="Times New Roman" w:hAnsi="Times New Roman" w:cs="Times New Roman"/>
          <w:sz w:val="24"/>
          <w:szCs w:val="24"/>
          <w:lang w:val="id-ID"/>
        </w:rPr>
        <w:t>tidak ada kebijakan yang pasti</w:t>
      </w:r>
      <w:r w:rsidRPr="00A80E58">
        <w:rPr>
          <w:rFonts w:ascii="Times New Roman" w:hAnsi="Times New Roman" w:cs="Times New Roman"/>
          <w:sz w:val="24"/>
          <w:szCs w:val="24"/>
          <w:lang w:val="id-ID"/>
        </w:rPr>
        <w:t xml:space="preserve"> akan diterima oleh seluruh lapisan masyarakat karena ideologi </w:t>
      </w:r>
      <w:r w:rsidRPr="00A80E58">
        <w:rPr>
          <w:rFonts w:ascii="Times New Roman" w:hAnsi="Times New Roman" w:cs="Times New Roman"/>
          <w:i/>
          <w:iCs/>
          <w:sz w:val="24"/>
          <w:szCs w:val="24"/>
          <w:lang w:val="id-ID"/>
        </w:rPr>
        <w:t xml:space="preserve">ryousai kenbo </w:t>
      </w:r>
      <w:r w:rsidRPr="00A80E58">
        <w:rPr>
          <w:rFonts w:ascii="Times New Roman" w:hAnsi="Times New Roman" w:cs="Times New Roman"/>
          <w:sz w:val="24"/>
          <w:szCs w:val="24"/>
          <w:lang w:val="id-ID"/>
        </w:rPr>
        <w:t xml:space="preserve">juga mendapat kritikan oleh para aktivis sosial pendukung perempuan karena terlalu membatasi pergerakan </w:t>
      </w:r>
      <w:r w:rsidR="007A2C29">
        <w:rPr>
          <w:rFonts w:ascii="Times New Roman" w:hAnsi="Times New Roman" w:cs="Times New Roman"/>
          <w:sz w:val="24"/>
          <w:szCs w:val="24"/>
          <w:lang w:val="id-ID"/>
        </w:rPr>
        <w:t>perempuan</w:t>
      </w:r>
      <w:r w:rsidRPr="00A80E58">
        <w:rPr>
          <w:rFonts w:ascii="Times New Roman" w:hAnsi="Times New Roman" w:cs="Times New Roman"/>
          <w:sz w:val="24"/>
          <w:szCs w:val="24"/>
          <w:lang w:val="id-ID"/>
        </w:rPr>
        <w:t xml:space="preserve"> pada ranah publik.</w:t>
      </w:r>
    </w:p>
    <w:p w:rsidR="00A048BE" w:rsidRPr="00A80E58" w:rsidRDefault="007A2C29" w:rsidP="00A048BE">
      <w:pPr>
        <w:pStyle w:val="ListParagraph"/>
        <w:spacing w:after="0" w:line="480" w:lineRule="auto"/>
        <w:ind w:left="0" w:firstLine="851"/>
        <w:contextualSpacing w:val="0"/>
        <w:jc w:val="both"/>
        <w:rPr>
          <w:rFonts w:ascii="Times New Roman" w:hAnsi="Times New Roman" w:cs="Times New Roman"/>
          <w:sz w:val="24"/>
          <w:szCs w:val="24"/>
          <w:lang w:val="id-ID"/>
        </w:rPr>
      </w:pPr>
      <w:r>
        <w:rPr>
          <w:rFonts w:ascii="Times New Roman" w:hAnsi="Times New Roman" w:cs="Times New Roman"/>
          <w:sz w:val="24"/>
          <w:szCs w:val="24"/>
          <w:lang w:val="id-ID"/>
        </w:rPr>
        <w:t>Meskipun demikian</w:t>
      </w:r>
      <w:r w:rsidR="00A048BE" w:rsidRPr="00A80E58">
        <w:rPr>
          <w:rFonts w:ascii="Times New Roman" w:hAnsi="Times New Roman" w:cs="Times New Roman"/>
          <w:sz w:val="24"/>
          <w:szCs w:val="24"/>
          <w:lang w:val="id-ID"/>
        </w:rPr>
        <w:t xml:space="preserve">, ideologi </w:t>
      </w:r>
      <w:r w:rsidR="00A048BE" w:rsidRPr="00A80E58">
        <w:rPr>
          <w:rFonts w:ascii="Times New Roman" w:hAnsi="Times New Roman" w:cs="Times New Roman"/>
          <w:i/>
          <w:iCs/>
          <w:sz w:val="24"/>
          <w:szCs w:val="24"/>
          <w:lang w:val="id-ID"/>
        </w:rPr>
        <w:t xml:space="preserve">ryousai kenbo </w:t>
      </w:r>
      <w:r w:rsidR="00A048BE" w:rsidRPr="00A80E58">
        <w:rPr>
          <w:rFonts w:ascii="Times New Roman" w:hAnsi="Times New Roman" w:cs="Times New Roman"/>
          <w:sz w:val="24"/>
          <w:szCs w:val="24"/>
          <w:lang w:val="id-ID"/>
        </w:rPr>
        <w:t xml:space="preserve">yang diimplementasikan ke dalam pendidikan perempuan menjadi cara efektif yang </w:t>
      </w:r>
      <w:r w:rsidR="00A048BE">
        <w:rPr>
          <w:rFonts w:ascii="Times New Roman" w:hAnsi="Times New Roman" w:cs="Times New Roman"/>
          <w:sz w:val="24"/>
          <w:szCs w:val="24"/>
          <w:lang w:val="id-ID"/>
        </w:rPr>
        <w:t>diterapkan oleh</w:t>
      </w:r>
      <w:r w:rsidR="00A048BE" w:rsidRPr="00A80E58">
        <w:rPr>
          <w:rFonts w:ascii="Times New Roman" w:hAnsi="Times New Roman" w:cs="Times New Roman"/>
          <w:sz w:val="24"/>
          <w:szCs w:val="24"/>
          <w:lang w:val="id-ID"/>
        </w:rPr>
        <w:t xml:space="preserve"> pemerintah Meiji untuk memajukan Jepang. Tidak hanya itu, ideologi </w:t>
      </w:r>
      <w:r w:rsidR="00A048BE" w:rsidRPr="00A80E58">
        <w:rPr>
          <w:rFonts w:ascii="Times New Roman" w:hAnsi="Times New Roman" w:cs="Times New Roman"/>
          <w:i/>
          <w:iCs/>
          <w:sz w:val="24"/>
          <w:szCs w:val="24"/>
          <w:lang w:val="id-ID"/>
        </w:rPr>
        <w:t xml:space="preserve">ryousai kenbo </w:t>
      </w:r>
      <w:r w:rsidR="00A048BE" w:rsidRPr="00A80E58">
        <w:rPr>
          <w:rFonts w:ascii="Times New Roman" w:hAnsi="Times New Roman" w:cs="Times New Roman"/>
          <w:sz w:val="24"/>
          <w:szCs w:val="24"/>
          <w:lang w:val="id-ID"/>
        </w:rPr>
        <w:t xml:space="preserve">juga menjadi upaya untuk menyetarakan peran perempuan agar perempuan berperan penting bagi negara melalui ranah domestik. Perubahan terhadap perempuan dan pendidikan perempuan ketika zaman Meiji menjadi catatan sejarah Jepang yang membuktikan bahwa perempuan berperan penting dalam perubahan zaman Meiji. Jepang </w:t>
      </w:r>
      <w:r w:rsidR="00A048BE">
        <w:rPr>
          <w:rFonts w:ascii="Times New Roman" w:hAnsi="Times New Roman" w:cs="Times New Roman"/>
          <w:sz w:val="24"/>
          <w:szCs w:val="24"/>
          <w:lang w:val="id-ID"/>
        </w:rPr>
        <w:t xml:space="preserve">dengan </w:t>
      </w:r>
      <w:r w:rsidR="00A048BE" w:rsidRPr="00A80E58">
        <w:rPr>
          <w:rFonts w:ascii="Times New Roman" w:hAnsi="Times New Roman" w:cs="Times New Roman"/>
          <w:sz w:val="24"/>
          <w:szCs w:val="24"/>
          <w:lang w:val="id-ID"/>
        </w:rPr>
        <w:t xml:space="preserve">ideologi </w:t>
      </w:r>
      <w:r w:rsidR="00A048BE" w:rsidRPr="00A80E58">
        <w:rPr>
          <w:rFonts w:ascii="Times New Roman" w:hAnsi="Times New Roman" w:cs="Times New Roman"/>
          <w:i/>
          <w:iCs/>
          <w:sz w:val="24"/>
          <w:szCs w:val="24"/>
          <w:lang w:val="id-ID"/>
        </w:rPr>
        <w:t>ryousai kenbo</w:t>
      </w:r>
      <w:r w:rsidR="00A048BE" w:rsidRPr="00A80E58">
        <w:rPr>
          <w:rFonts w:ascii="Times New Roman" w:hAnsi="Times New Roman" w:cs="Times New Roman"/>
          <w:sz w:val="24"/>
          <w:szCs w:val="24"/>
          <w:lang w:val="id-ID"/>
        </w:rPr>
        <w:t xml:space="preserve"> menjadi alasan mengapa penelitian ini menarik untuk dilakukan. </w:t>
      </w:r>
      <w:r w:rsidR="00A048BE">
        <w:rPr>
          <w:rFonts w:ascii="Times New Roman" w:hAnsi="Times New Roman" w:cs="Times New Roman"/>
          <w:sz w:val="24"/>
          <w:szCs w:val="24"/>
          <w:lang w:val="id-ID"/>
        </w:rPr>
        <w:t>Atas dasar hal tersebut, penelitian</w:t>
      </w:r>
      <w:r w:rsidR="00A048BE" w:rsidRPr="00A80E58">
        <w:rPr>
          <w:rFonts w:ascii="Times New Roman" w:hAnsi="Times New Roman" w:cs="Times New Roman"/>
          <w:sz w:val="24"/>
          <w:szCs w:val="24"/>
          <w:lang w:val="id-ID"/>
        </w:rPr>
        <w:t xml:space="preserve"> ini akan </w:t>
      </w:r>
      <w:r w:rsidR="00A048BE">
        <w:rPr>
          <w:rFonts w:ascii="Times New Roman" w:hAnsi="Times New Roman" w:cs="Times New Roman"/>
          <w:sz w:val="24"/>
          <w:szCs w:val="24"/>
          <w:lang w:val="id-ID"/>
        </w:rPr>
        <w:t>menelaah</w:t>
      </w:r>
      <w:r w:rsidR="00A048BE" w:rsidRPr="00A80E58">
        <w:rPr>
          <w:rFonts w:ascii="Times New Roman" w:hAnsi="Times New Roman" w:cs="Times New Roman"/>
          <w:sz w:val="24"/>
          <w:szCs w:val="24"/>
          <w:lang w:val="id-ID"/>
        </w:rPr>
        <w:t xml:space="preserve"> bagaimana </w:t>
      </w:r>
      <w:r w:rsidR="00A048BE" w:rsidRPr="00A80E58">
        <w:rPr>
          <w:rFonts w:ascii="Times New Roman" w:hAnsi="Times New Roman" w:cs="Times New Roman"/>
          <w:i/>
          <w:iCs/>
          <w:sz w:val="24"/>
          <w:szCs w:val="24"/>
          <w:lang w:val="id-ID"/>
        </w:rPr>
        <w:t xml:space="preserve">ryousai kenbo </w:t>
      </w:r>
      <w:r w:rsidR="00A048BE" w:rsidRPr="00A80E58">
        <w:rPr>
          <w:rFonts w:ascii="Times New Roman" w:hAnsi="Times New Roman" w:cs="Times New Roman"/>
          <w:sz w:val="24"/>
          <w:szCs w:val="24"/>
          <w:lang w:val="id-ID"/>
        </w:rPr>
        <w:t xml:space="preserve">sebagai ideologi sekaligus </w:t>
      </w:r>
      <w:r w:rsidR="00A048BE" w:rsidRPr="00A80E58">
        <w:rPr>
          <w:rFonts w:ascii="Times New Roman" w:hAnsi="Times New Roman" w:cs="Times New Roman"/>
          <w:sz w:val="24"/>
          <w:szCs w:val="24"/>
          <w:lang w:val="id-ID"/>
        </w:rPr>
        <w:lastRenderedPageBreak/>
        <w:t>konsep pendidikan wanita yang ideal untuk memajukan Jepang pada zaman Meiji yang jauh tertinggal dari negara-negara Barat.</w:t>
      </w:r>
    </w:p>
    <w:p w:rsidR="00A048BE" w:rsidRPr="00A80E58" w:rsidRDefault="00A048BE" w:rsidP="00A048BE">
      <w:pPr>
        <w:pStyle w:val="ListParagraph"/>
        <w:spacing w:after="0" w:line="480" w:lineRule="auto"/>
        <w:ind w:left="0" w:firstLine="567"/>
        <w:contextualSpacing w:val="0"/>
        <w:jc w:val="both"/>
        <w:rPr>
          <w:rFonts w:ascii="Times New Roman" w:hAnsi="Times New Roman" w:cs="Times New Roman"/>
          <w:sz w:val="24"/>
          <w:szCs w:val="24"/>
          <w:lang w:val="id-ID"/>
        </w:rPr>
      </w:pPr>
    </w:p>
    <w:p w:rsidR="00A048BE" w:rsidRPr="00A80E58" w:rsidRDefault="00A048BE" w:rsidP="00A048BE">
      <w:pPr>
        <w:pStyle w:val="SubBab1"/>
        <w:spacing w:before="0" w:line="480" w:lineRule="auto"/>
        <w:ind w:left="851" w:hanging="851"/>
      </w:pPr>
      <w:bookmarkStart w:id="21" w:name="_Toc144141812"/>
      <w:bookmarkStart w:id="22" w:name="_Toc146551649"/>
      <w:r w:rsidRPr="00A80E58">
        <w:t>Rumusan Masalah</w:t>
      </w:r>
      <w:bookmarkEnd w:id="21"/>
      <w:bookmarkEnd w:id="22"/>
    </w:p>
    <w:p w:rsidR="00A048BE" w:rsidRPr="00A80E58" w:rsidRDefault="00A048BE" w:rsidP="00A048BE">
      <w:pPr>
        <w:pStyle w:val="Paragraf"/>
        <w:rPr>
          <w:rFonts w:eastAsia="Malgun Gothic"/>
        </w:rPr>
      </w:pPr>
      <w:r w:rsidRPr="00A80E58">
        <w:t xml:space="preserve">Berdasarkan latar belakang yang telah diuraikan sebelumnya, maka rumusan masalah yang akan dibahas dalam penelitian ini, </w:t>
      </w:r>
      <w:r w:rsidRPr="00A80E58">
        <w:rPr>
          <w:rFonts w:eastAsia="Malgun Gothic"/>
        </w:rPr>
        <w:t>yaitu:</w:t>
      </w:r>
    </w:p>
    <w:p w:rsidR="00A048BE" w:rsidRPr="00A80E58" w:rsidRDefault="00A048BE" w:rsidP="00A048BE">
      <w:pPr>
        <w:pStyle w:val="Paragraf"/>
        <w:numPr>
          <w:ilvl w:val="0"/>
          <w:numId w:val="14"/>
        </w:numPr>
        <w:ind w:left="851" w:hanging="851"/>
      </w:pPr>
      <w:r w:rsidRPr="00A80E58">
        <w:t xml:space="preserve">Bagaimana </w:t>
      </w:r>
      <w:r w:rsidR="00187F15">
        <w:t>perkembangan</w:t>
      </w:r>
      <w:r w:rsidRPr="00A80E58">
        <w:t xml:space="preserve">ideologi </w:t>
      </w:r>
      <w:r w:rsidRPr="00A80E58">
        <w:rPr>
          <w:i/>
          <w:iCs/>
        </w:rPr>
        <w:t xml:space="preserve">ryousai kenbo </w:t>
      </w:r>
      <w:r w:rsidRPr="00A80E58">
        <w:t>pada zaman Meiji hingga akhir Perang Dunia ke-I di Jepang?</w:t>
      </w:r>
    </w:p>
    <w:p w:rsidR="00A048BE" w:rsidRPr="00A80E58" w:rsidRDefault="00A048BE" w:rsidP="00A048BE">
      <w:pPr>
        <w:pStyle w:val="Paragraf"/>
        <w:numPr>
          <w:ilvl w:val="0"/>
          <w:numId w:val="14"/>
        </w:numPr>
        <w:ind w:left="851" w:hanging="851"/>
      </w:pPr>
      <w:r w:rsidRPr="00A80E58">
        <w:t>Bagaimana</w:t>
      </w:r>
      <w:r w:rsidR="002E02EC">
        <w:t>dampak</w:t>
      </w:r>
      <w:r w:rsidR="00FA1E6E">
        <w:rPr>
          <w:i/>
          <w:iCs/>
        </w:rPr>
        <w:t xml:space="preserve">ryousai kenbo </w:t>
      </w:r>
      <w:r w:rsidR="002E02EC">
        <w:t>terhadap</w:t>
      </w:r>
      <w:r w:rsidR="00FA1E6E">
        <w:t xml:space="preserve"> p</w:t>
      </w:r>
      <w:r w:rsidR="009A4ABE">
        <w:t>endidikan perempuan</w:t>
      </w:r>
      <w:r w:rsidR="00B347D8">
        <w:t xml:space="preserve"> Jepang</w:t>
      </w:r>
      <w:r w:rsidR="005443A5">
        <w:t>pada Zaman Meiji</w:t>
      </w:r>
      <w:r w:rsidR="003D6239">
        <w:t>?</w:t>
      </w:r>
    </w:p>
    <w:p w:rsidR="00A048BE" w:rsidRPr="00A80E58" w:rsidRDefault="00A048BE" w:rsidP="00A048BE">
      <w:pPr>
        <w:pStyle w:val="Paragraf"/>
      </w:pPr>
    </w:p>
    <w:p w:rsidR="00A048BE" w:rsidRPr="00A80E58" w:rsidRDefault="00A048BE" w:rsidP="00A048BE">
      <w:pPr>
        <w:pStyle w:val="SubBab1"/>
        <w:spacing w:before="0" w:line="480" w:lineRule="auto"/>
        <w:ind w:left="851" w:hanging="851"/>
      </w:pPr>
      <w:bookmarkStart w:id="23" w:name="_Toc144141813"/>
      <w:bookmarkStart w:id="24" w:name="_Toc146551650"/>
      <w:r w:rsidRPr="00A80E58">
        <w:t>Tujuan Penelitian</w:t>
      </w:r>
      <w:bookmarkEnd w:id="23"/>
      <w:bookmarkEnd w:id="24"/>
    </w:p>
    <w:p w:rsidR="00A048BE" w:rsidRPr="00A80E58" w:rsidRDefault="00A048BE" w:rsidP="00A048BE">
      <w:pPr>
        <w:pStyle w:val="Paragraf"/>
      </w:pPr>
      <w:r w:rsidRPr="00A80E58">
        <w:t>Berdasarkan latar belakang dan rumusan masalah di atas, maka tujuan dari skripsi ini sebagai berikut:</w:t>
      </w:r>
    </w:p>
    <w:p w:rsidR="00A048BE" w:rsidRPr="00A80E58" w:rsidRDefault="00A048BE" w:rsidP="00A048BE">
      <w:pPr>
        <w:pStyle w:val="Paragraf"/>
        <w:numPr>
          <w:ilvl w:val="0"/>
          <w:numId w:val="15"/>
        </w:numPr>
        <w:ind w:left="851" w:hanging="851"/>
      </w:pPr>
      <w:r w:rsidRPr="00A80E58">
        <w:t xml:space="preserve">Menjelaskan perkembangan ideologi </w:t>
      </w:r>
      <w:r w:rsidRPr="00A80E58">
        <w:rPr>
          <w:i/>
          <w:iCs/>
        </w:rPr>
        <w:t>ryousai kenbo</w:t>
      </w:r>
      <w:r w:rsidRPr="00A80E58">
        <w:t xml:space="preserve"> pada zaman Meiji hingga akhir Perang Dunia ke-I di Jepang; dan</w:t>
      </w:r>
    </w:p>
    <w:p w:rsidR="00A048BE" w:rsidRDefault="00A048BE" w:rsidP="00A048BE">
      <w:pPr>
        <w:pStyle w:val="Paragraf"/>
        <w:numPr>
          <w:ilvl w:val="0"/>
          <w:numId w:val="15"/>
        </w:numPr>
        <w:ind w:left="851" w:hanging="851"/>
      </w:pPr>
      <w:r w:rsidRPr="00A80E58">
        <w:t xml:space="preserve">Mengetahui </w:t>
      </w:r>
      <w:r w:rsidR="002E02EC">
        <w:t>dampak</w:t>
      </w:r>
      <w:r w:rsidR="00FA1E6E">
        <w:rPr>
          <w:i/>
          <w:iCs/>
        </w:rPr>
        <w:t xml:space="preserve">ryousai kenbo </w:t>
      </w:r>
      <w:r w:rsidR="002E02EC">
        <w:t>terhadap</w:t>
      </w:r>
      <w:r w:rsidR="00FA1E6E">
        <w:t xml:space="preserve"> pendidikan perempuan</w:t>
      </w:r>
      <w:r w:rsidR="00B347D8">
        <w:t xml:space="preserve"> Jepang</w:t>
      </w:r>
      <w:r w:rsidR="00FA1E6E">
        <w:t xml:space="preserve"> pada zaman Meiji.</w:t>
      </w:r>
    </w:p>
    <w:p w:rsidR="007A2C29" w:rsidRPr="00A80E58" w:rsidRDefault="007A2C29" w:rsidP="007A2C29">
      <w:pPr>
        <w:pStyle w:val="Paragraf"/>
      </w:pPr>
    </w:p>
    <w:p w:rsidR="00A048BE" w:rsidRPr="00A80E58" w:rsidRDefault="00A048BE" w:rsidP="00A048BE">
      <w:pPr>
        <w:pStyle w:val="SubBab1"/>
        <w:spacing w:before="0" w:line="480" w:lineRule="auto"/>
        <w:ind w:left="851" w:hanging="851"/>
      </w:pPr>
      <w:bookmarkStart w:id="25" w:name="_Toc144141814"/>
      <w:bookmarkStart w:id="26" w:name="_Toc146551651"/>
      <w:r w:rsidRPr="00A80E58">
        <w:t>Ruang Lingkup Penelitian</w:t>
      </w:r>
      <w:bookmarkEnd w:id="25"/>
      <w:bookmarkEnd w:id="26"/>
    </w:p>
    <w:p w:rsidR="00A048BE" w:rsidRPr="00A80E58" w:rsidRDefault="00A048BE" w:rsidP="00A048BE">
      <w:pPr>
        <w:pStyle w:val="Paragraf"/>
      </w:pPr>
      <w:r w:rsidRPr="00A80E58">
        <w:t xml:space="preserve">Pada skripsi ini, </w:t>
      </w:r>
      <w:r>
        <w:t>peneliti</w:t>
      </w:r>
      <w:r w:rsidRPr="00A80E58">
        <w:t xml:space="preserve"> membatasi ruang lingkup penelitian agar hasil pembahasan lebih fokus dan terarah, serta memudahkan pembaca dalam memahami isi dan tujuan dari penelitian ini. Penelitian ini </w:t>
      </w:r>
      <w:r w:rsidR="000A43F4">
        <w:t xml:space="preserve">dibatasi di wilayah </w:t>
      </w:r>
      <w:r w:rsidRPr="00A80E58">
        <w:lastRenderedPageBreak/>
        <w:t>Jepan</w:t>
      </w:r>
      <w:r w:rsidR="00036985">
        <w:t>g pada zaman</w:t>
      </w:r>
      <w:r w:rsidR="00036985" w:rsidRPr="00A80E58">
        <w:t xml:space="preserve">Meiji </w:t>
      </w:r>
      <w:r w:rsidR="00036985">
        <w:t xml:space="preserve">(1868-1912) </w:t>
      </w:r>
      <w:r w:rsidR="00036985" w:rsidRPr="00A80E58">
        <w:t>hingga akhir Perang Dunia ke-I</w:t>
      </w:r>
      <w:r w:rsidR="00036985">
        <w:t xml:space="preserve"> (1912-1914)</w:t>
      </w:r>
      <w:r w:rsidR="00036985" w:rsidRPr="00A80E58">
        <w:t>.</w:t>
      </w:r>
      <w:r w:rsidR="00036985">
        <w:t xml:space="preserve"> Pembahasan penelitian ini juga terbatas pada</w:t>
      </w:r>
      <w:r w:rsidRPr="00A80E58">
        <w:t xml:space="preserve">ideologi </w:t>
      </w:r>
      <w:r w:rsidRPr="00A80E58">
        <w:rPr>
          <w:i/>
          <w:iCs/>
        </w:rPr>
        <w:t xml:space="preserve">ryousai kenbo </w:t>
      </w:r>
      <w:r w:rsidR="00A508DF" w:rsidRPr="002377D4">
        <w:t>dalam pemerintahan</w:t>
      </w:r>
      <w:r w:rsidR="00273FF3">
        <w:t xml:space="preserve">, </w:t>
      </w:r>
      <w:r w:rsidR="00187F15">
        <w:t xml:space="preserve">serta </w:t>
      </w:r>
      <w:r w:rsidR="00273FF3">
        <w:t xml:space="preserve">dampak ideologi </w:t>
      </w:r>
      <w:r w:rsidR="00273FF3">
        <w:rPr>
          <w:i/>
          <w:iCs/>
        </w:rPr>
        <w:t xml:space="preserve">ryousai kenbo </w:t>
      </w:r>
      <w:r w:rsidR="00273FF3">
        <w:t xml:space="preserve">terhadap </w:t>
      </w:r>
      <w:r w:rsidR="00187F15">
        <w:t xml:space="preserve">pendidikan perempuan tingkat sekolah </w:t>
      </w:r>
      <w:r w:rsidR="00EA5546">
        <w:t xml:space="preserve">dasar hingga </w:t>
      </w:r>
      <w:r w:rsidR="00187F15">
        <w:t>menengah</w:t>
      </w:r>
      <w:r w:rsidR="00EA5546">
        <w:t>.</w:t>
      </w:r>
    </w:p>
    <w:p w:rsidR="00A048BE" w:rsidRPr="00A80E58" w:rsidRDefault="00A048BE" w:rsidP="00A048BE">
      <w:pPr>
        <w:pStyle w:val="Paragraf"/>
      </w:pPr>
    </w:p>
    <w:p w:rsidR="00A048BE" w:rsidRPr="00A80E58" w:rsidRDefault="00A048BE" w:rsidP="00A048BE">
      <w:pPr>
        <w:pStyle w:val="SubBab1"/>
        <w:spacing w:before="0" w:line="480" w:lineRule="auto"/>
        <w:ind w:left="851" w:hanging="851"/>
      </w:pPr>
      <w:bookmarkStart w:id="27" w:name="_Toc144141815"/>
      <w:bookmarkStart w:id="28" w:name="_Toc146551652"/>
      <w:r w:rsidRPr="00A80E58">
        <w:t>Metode Penelitian</w:t>
      </w:r>
      <w:bookmarkEnd w:id="27"/>
      <w:bookmarkEnd w:id="28"/>
    </w:p>
    <w:p w:rsidR="00A048BE" w:rsidRPr="00A80E58" w:rsidRDefault="00A048BE" w:rsidP="00A048BE">
      <w:pPr>
        <w:pStyle w:val="Paragraf"/>
      </w:pPr>
      <w:r w:rsidRPr="00A80E58">
        <w:t xml:space="preserve">Metode yang digunakan dalam skripsi ini adalah metode penelitian kualitatif dengan pendekatan historis. Metode penelitian kualitatif merupakan salah satu jenis penelitian yang fokus dalam menjelaskan suatu keadaaan maupun hakikat nilai suatu objek atau fenomena tertentu </w:t>
      </w:r>
      <w:r w:rsidR="001A43CC" w:rsidRPr="00A80E58">
        <w:fldChar w:fldCharType="begin" w:fldLock="1"/>
      </w:r>
      <w:r w:rsidRPr="00A80E58">
        <w:instrText>ADDIN CSL_CITATION {"citationItems":[{"id":"ITEM-1","itemData":{"DOI":"10.31219/osf.io/juwxn","ISBN":"9786239753436","author":[{"dropping-particle":"","family":"Abdussamad","given":"Zuchri","non-dropping-particle":"","parse-names":false,"suffix":""}],"editor":[{"dropping-particle":"","family":"Rapanna","given":"Dr. Patta","non-dropping-particle":"","parse-names":false,"suffix":""}],"id":"ITEM-1","issued":{"date-parts":[["2021"]]},"publisher":"CV. Syakir Media Press","title":"Metode Penelitian Kualitatif","type":"book"},"uris":["http://www.mendeley.com/documents/?uuid=fa9f5e01-4f3d-4835-b4c0-a6fafee49a16"]}],"mendeley":{"formattedCitation":"(Abdussamad, 2021)","plainTextFormattedCitation":"(Abdussamad, 2021)","previouslyFormattedCitation":"(Abdussamad, 2021)"},"properties":{"noteIndex":0},"schema":"https://github.com/citation-style-language/schema/raw/master/csl-citation.json"}</w:instrText>
      </w:r>
      <w:r w:rsidR="001A43CC" w:rsidRPr="00A80E58">
        <w:fldChar w:fldCharType="separate"/>
      </w:r>
      <w:r w:rsidRPr="00A80E58">
        <w:rPr>
          <w:noProof/>
        </w:rPr>
        <w:t>(Abdussamad, 2021)</w:t>
      </w:r>
      <w:r w:rsidR="001A43CC" w:rsidRPr="00A80E58">
        <w:fldChar w:fldCharType="end"/>
      </w:r>
      <w:r w:rsidRPr="00A80E58">
        <w:t xml:space="preserve">. Sementara itu, menurut Gottschalk (1975: 35), metode penelitian sejarah merupakan sebuah langkah pengujian dan analisis rekaman atau peninggalan di masa lampau secara kritis </w:t>
      </w:r>
      <w:r w:rsidR="001A43CC" w:rsidRPr="00A80E58">
        <w:fldChar w:fldCharType="begin" w:fldLock="1"/>
      </w:r>
      <w:r w:rsidRPr="00A80E58">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erlina","given":"Nina","non-dropping-particle":"","parse-names":false,"suffix":""}],"editor":[{"dropping-particle":"","family":"Historika","given":"Satya","non-dropping-particle":"","parse-names":false,"suffix":""}],"id":"ITEM-1","issued":{"date-parts":[["2020"]]},"publisher-place":"Bandung","title":"Metode Sejarah","type":"book"},"uris":["http://www.mendeley.com/documents/?uuid=e59fff9f-73d0-4fa9-93e5-e08cf5390f43"]}],"mendeley":{"formattedCitation":"(Herlina, 2020)","manualFormatting":"(dalam Herlina, 2020)","plainTextFormattedCitation":"(Herlina, 2020)","previouslyFormattedCitation":"(Herlina, 2020)"},"properties":{"noteIndex":0},"schema":"https://github.com/citation-style-language/schema/raw/master/csl-citation.json"}</w:instrText>
      </w:r>
      <w:r w:rsidR="001A43CC" w:rsidRPr="00A80E58">
        <w:fldChar w:fldCharType="separate"/>
      </w:r>
      <w:r w:rsidRPr="00A80E58">
        <w:rPr>
          <w:noProof/>
        </w:rPr>
        <w:t>(dalam Herlina, 2020)</w:t>
      </w:r>
      <w:r w:rsidR="001A43CC" w:rsidRPr="00A80E58">
        <w:fldChar w:fldCharType="end"/>
      </w:r>
      <w:r w:rsidRPr="00A80E58">
        <w:t xml:space="preserve">. Di sisi lain, Garraghan mendeskripsikan metode penelitian sejarah sebagai suatu kumpulan sistematis dari prinsip-prinsip dan aturan yang bertujuan untuk membantu pengumpulan bahan-bahan sumber sejarah secara efektif, dalam menilai atau mengujinya secara kritis, dan disajikan dalam bentuk tulisan dari hasil-hasil yang dicapai </w:t>
      </w:r>
      <w:r w:rsidR="001A43CC" w:rsidRPr="00A80E58">
        <w:fldChar w:fldCharType="begin" w:fldLock="1"/>
      </w:r>
      <w:r w:rsidRPr="00A80E58">
        <w:instrText>ADDIN CSL_CITATION {"citationItems":[{"id":"ITEM-1","itemData":{"ISBN":"978-602-5789","author":[{"dropping-particle":"","family":"Wasino","given":"","non-dropping-particle":"","parse-names":false,"suffix":""},{"dropping-particle":"","family":"Hartatik","given":"Endah Sri","non-dropping-particle":"","parse-names":false,"suffix":""}],"editor":[{"dropping-particle":"","family":"Sudarmo","given":"Priyo","non-dropping-particle":"","parse-names":false,"suffix":""}],"id":"ITEM-1","issued":{"date-parts":[["2018"]]},"publisher":"Magnum Pustaka Utama","publisher-place":"Yogyakarta","title":"Metode Penelitian Sejarah: dari Riset hingga Penulisan","type":"book"},"uris":["http://www.mendeley.com/documents/?uuid=a58bd351-d1df-4b1d-b3c3-56c5b6921157"]}],"mendeley":{"formattedCitation":"(Wasino &amp; Hartatik, 2018)","manualFormatting":"(dalam Wasino &amp; Hartatik, 2018)","plainTextFormattedCitation":"(Wasino &amp; Hartatik, 2018)","previouslyFormattedCitation":"(Wasino &amp; Hartatik, 2018)"},"properties":{"noteIndex":0},"schema":"https://github.com/citation-style-language/schema/raw/master/csl-citation.json"}</w:instrText>
      </w:r>
      <w:r w:rsidR="001A43CC" w:rsidRPr="00A80E58">
        <w:fldChar w:fldCharType="separate"/>
      </w:r>
      <w:r w:rsidRPr="00A80E58">
        <w:rPr>
          <w:noProof/>
        </w:rPr>
        <w:t>(dalam Wasino &amp; Hartatik, 2018)</w:t>
      </w:r>
      <w:r w:rsidR="001A43CC" w:rsidRPr="00A80E58">
        <w:fldChar w:fldCharType="end"/>
      </w:r>
      <w:r w:rsidRPr="00A80E58">
        <w:t>.</w:t>
      </w:r>
    </w:p>
    <w:p w:rsidR="00A048BE" w:rsidRPr="00A80E58" w:rsidRDefault="00A048BE" w:rsidP="00A048BE">
      <w:pPr>
        <w:pStyle w:val="Paragraf"/>
        <w:ind w:firstLine="851"/>
      </w:pPr>
      <w:r w:rsidRPr="00A80E58">
        <w:t xml:space="preserve">Abdurrahman </w:t>
      </w:r>
      <w:r w:rsidR="001A43CC" w:rsidRPr="00A80E58">
        <w:fldChar w:fldCharType="begin" w:fldLock="1"/>
      </w:r>
      <w:r w:rsidRPr="00A80E58">
        <w:instrText>ADDIN CSL_CITATION {"citationItems":[{"id":"ITEM-1","itemData":{"author":[{"dropping-particle":"","family":"Abdurrahman","given":"Dudung","non-dropping-particle":"","parse-names":false,"suffix":""}],"id":"ITEM-1","issued":{"date-parts":[["2007"]]},"publisher":"Ar Ruzz","publisher-place":"Yogyakarta","title":"Metodologi Penelitian Sejarah","type":"book"},"label":"volume","suppress-author":1,"uris":["http://www.mendeley.com/documents/?uuid=fa11f580-a303-4030-bd1d-a268f084af8e"]}],"mendeley":{"formattedCitation":"(2007)","plainTextFormattedCitation":"(2007)","previouslyFormattedCitation":"(2007)"},"properties":{"noteIndex":0},"schema":"https://github.com/citation-style-language/schema/raw/master/csl-citation.json"}</w:instrText>
      </w:r>
      <w:r w:rsidR="001A43CC" w:rsidRPr="00A80E58">
        <w:fldChar w:fldCharType="separate"/>
      </w:r>
      <w:r w:rsidRPr="00A80E58">
        <w:rPr>
          <w:noProof/>
        </w:rPr>
        <w:t>(2007)</w:t>
      </w:r>
      <w:r w:rsidR="001A43CC" w:rsidRPr="00A80E58">
        <w:fldChar w:fldCharType="end"/>
      </w:r>
      <w:r w:rsidRPr="00A80E58">
        <w:t xml:space="preserve"> menyatakan bahwa metode penelitian sejarah terdiri dari beberapa tahapan, yaitu tahap heuristik, tahap interpretasi, dan tahap historiografi. Tahap heuristik atau tahap awal dalam penelitian sejarah merupakan proses pencarian sumber-sumber keterangan atau bukti sejarah yang dapat dilakukan dengan mengunjungi tempat sejarah, melakukan wawancara dengan </w:t>
      </w:r>
      <w:r w:rsidRPr="00A80E58">
        <w:lastRenderedPageBreak/>
        <w:t xml:space="preserve">tokoh atau saksi sejarah tersebut, atau dengan membaca literatur yang berkaitan dengan permasalahan yang ingin diteliti. </w:t>
      </w:r>
    </w:p>
    <w:p w:rsidR="00A048BE" w:rsidRPr="00A80E58" w:rsidRDefault="00A048BE" w:rsidP="00A048BE">
      <w:pPr>
        <w:pStyle w:val="Paragraf"/>
        <w:ind w:firstLine="851"/>
      </w:pPr>
      <w:r w:rsidRPr="00A80E58">
        <w:t xml:space="preserve">Penelitian ini bersifat studi pustaka atau studi literatur dengan mengumpulkan sumber-sumber tertulis yang didapatkan melalui buku, jurnal, majalah, dan lainnya. Sumber yang didapatkan terbagi menjadi dua, yaitu sumber primer dan sumber sekunder. Sumber primer yang digunakan dalam penelitian ini, yaitu buku berjudul </w:t>
      </w:r>
      <w:r w:rsidRPr="00A80E58">
        <w:rPr>
          <w:i/>
          <w:iCs/>
        </w:rPr>
        <w:t>Ryōsai Kenbo: The Educational Ideal of “Good Wife, Wise Mother” in Japan</w:t>
      </w:r>
      <w:r w:rsidRPr="00A80E58">
        <w:t xml:space="preserve"> karya Shizuko Koyama </w:t>
      </w:r>
      <w:r w:rsidR="001A43CC">
        <w:fldChar w:fldCharType="begin" w:fldLock="1"/>
      </w:r>
      <w:r w:rsidR="00C17C74">
        <w:instrText>ADDIN CSL_CITATION {"citationItems":[{"id":"ITEM-1","itemData":{"DOI":"10.1163/9789004244351","ISBN":"9789004244351","author":[{"dropping-particle":"","family":"Koyama","given":"Shizuko","non-dropping-particle":"","parse-names":false,"suffix":""}],"id":"ITEM-1","issued":{"date-parts":[["2013","1"]]},"number-of-pages":"236","publisher":"BRILL","title":"Ryōsai Kenbo","type":"book"},"suppress-author":1,"uris":["http://www.mendeley.com/documents/?uuid=1736f744-3f24-4237-a400-cf648dc57a24"]}],"mendeley":{"formattedCitation":"(2013)","plainTextFormattedCitation":"(2013)","previouslyFormattedCitation":"(2013)"},"properties":{"noteIndex":0},"schema":"https://github.com/citation-style-language/schema/raw/master/csl-citation.json"}</w:instrText>
      </w:r>
      <w:r w:rsidR="001A43CC">
        <w:fldChar w:fldCharType="separate"/>
      </w:r>
      <w:r w:rsidR="00C17C74" w:rsidRPr="00D36243">
        <w:rPr>
          <w:noProof/>
        </w:rPr>
        <w:t>(2013)</w:t>
      </w:r>
      <w:r w:rsidR="001A43CC">
        <w:fldChar w:fldCharType="end"/>
      </w:r>
      <w:r w:rsidRPr="00A80E58">
        <w:t xml:space="preserve">yang diterjemahkan oleh Stephen Filler, buku </w:t>
      </w:r>
      <w:r w:rsidRPr="00A80E58">
        <w:rPr>
          <w:i/>
          <w:iCs/>
        </w:rPr>
        <w:t>Wom</w:t>
      </w:r>
      <w:r w:rsidR="0067479F">
        <w:rPr>
          <w:i/>
          <w:iCs/>
        </w:rPr>
        <w:t>e</w:t>
      </w:r>
      <w:r w:rsidRPr="00A80E58">
        <w:rPr>
          <w:i/>
          <w:iCs/>
        </w:rPr>
        <w:t>n and Public Life in Early Meiji Japan: The Development of the Feminist Movement</w:t>
      </w:r>
      <w:r w:rsidRPr="00A80E58">
        <w:t xml:space="preserve"> karya Mara Patessio</w:t>
      </w:r>
      <w:r w:rsidR="001A43CC">
        <w:fldChar w:fldCharType="begin" w:fldLock="1"/>
      </w:r>
      <w:r w:rsidR="00C17C74">
        <w:instrText>ADDIN CSL_CITATION {"citationItems":[{"id":"ITEM-1","itemData":{"DOI":"10.3998/mpub.9340032","ISBN":"9780472901609","author":[{"dropping-particle":"","family":"Patessio","given":"Mara","non-dropping-particle":"","parse-names":false,"suffix":""}],"id":"ITEM-1","issued":{"date-parts":[["2011"]]},"number-of-pages":"240","publisher":"U of M Center For Japanese Studies","title":"Women and Public Life in Early Meiji Japan: The Development of the Feminist Movement","type":"book"},"suppress-author":1,"uris":["http://www.mendeley.com/documents/?uuid=f3d2eb58-5140-431e-a4dc-1b05563ed401"]}],"mendeley":{"formattedCitation":"(2011)","plainTextFormattedCitation":"(2011)","previouslyFormattedCitation":"(2011)"},"properties":{"noteIndex":0},"schema":"https://github.com/citation-style-language/schema/raw/master/csl-citation.json"}</w:instrText>
      </w:r>
      <w:r w:rsidR="001A43CC">
        <w:fldChar w:fldCharType="separate"/>
      </w:r>
      <w:r w:rsidR="00C17C74" w:rsidRPr="0067479F">
        <w:rPr>
          <w:noProof/>
        </w:rPr>
        <w:t>(2011)</w:t>
      </w:r>
      <w:r w:rsidR="001A43CC">
        <w:fldChar w:fldCharType="end"/>
      </w:r>
      <w:r w:rsidRPr="00A80E58">
        <w:t xml:space="preserve">, buku </w:t>
      </w:r>
      <w:r w:rsidRPr="00A80E58">
        <w:rPr>
          <w:i/>
          <w:iCs/>
        </w:rPr>
        <w:t>Gendering Modern Japanese History</w:t>
      </w:r>
      <w:r w:rsidRPr="00A80E58">
        <w:t xml:space="preserve"> yang disunting oleh Barbara Molony dan Kathleen Uno</w:t>
      </w:r>
      <w:r w:rsidR="001A43CC">
        <w:fldChar w:fldCharType="begin" w:fldLock="1"/>
      </w:r>
      <w:r w:rsidR="00C17C74">
        <w:instrText>ADDIN CSL_CITATION {"citationItems":[{"id":"ITEM-1","itemData":{"DOI":"10.2307/j.ctt1tg5pmc","ISBN":"9781684174171","editor":[{"dropping-particle":"","family":"Molony","given":"Barbara","non-dropping-particle":"","parse-names":false,"suffix":""},{"dropping-particle":"","family":"Uno","given":"Kathleen","non-dropping-particle":"","parse-names":false,"suffix":""}],"id":"ITEM-1","issued":{"date-parts":[["2005","7","1"]]},"number-of-pages":"632","publisher":"Harvard University Asia Center","title":"Gendering Modern Japanese History","type":"book"},"suppress-author":1,"uris":["http://www.mendeley.com/documents/?uuid=17d0379f-1a39-494e-a74d-5a76e61284c1"]}],"mendeley":{"formattedCitation":"(2005)","plainTextFormattedCitation":"(2005)","previouslyFormattedCitation":"(2005)"},"properties":{"noteIndex":0},"schema":"https://github.com/citation-style-language/schema/raw/master/csl-citation.json"}</w:instrText>
      </w:r>
      <w:r w:rsidR="001A43CC">
        <w:fldChar w:fldCharType="separate"/>
      </w:r>
      <w:r w:rsidR="00C17C74" w:rsidRPr="0067479F">
        <w:rPr>
          <w:noProof/>
        </w:rPr>
        <w:t>(2005)</w:t>
      </w:r>
      <w:r w:rsidR="001A43CC">
        <w:fldChar w:fldCharType="end"/>
      </w:r>
      <w:r w:rsidRPr="00A80E58">
        <w:t xml:space="preserve">, dan buku </w:t>
      </w:r>
      <w:r w:rsidRPr="00A80E58">
        <w:rPr>
          <w:i/>
          <w:iCs/>
        </w:rPr>
        <w:t xml:space="preserve">Educational Thought and Ideology in Modern Japan: State Authority and Intellectual Freedom </w:t>
      </w:r>
      <w:r w:rsidRPr="00A80E58">
        <w:t>karya Teruhisa Horio</w:t>
      </w:r>
      <w:r w:rsidR="001A43CC">
        <w:rPr>
          <w:i/>
          <w:iCs/>
        </w:rPr>
        <w:fldChar w:fldCharType="begin" w:fldLock="1"/>
      </w:r>
      <w:r w:rsidR="00C17C74">
        <w:rPr>
          <w:i/>
          <w:iCs/>
        </w:rPr>
        <w:instrText>ADDIN CSL_CITATION {"citationItems":[{"id":"ITEM-1","itemData":{"author":[{"dropping-particle":"","family":"Horio","given":"Teruhisa","non-dropping-particle":"","parse-names":false,"suffix":""}],"editor":[{"dropping-particle":"","family":"Platzer","given":"Steven","non-dropping-particle":"","parse-names":false,"suffix":""}],"id":"ITEM-1","issued":{"date-parts":[["1933"]]},"number-of-pages":"410","publisher":"University of Tokyo Press","title":"Educational Thought and Ideology in Modern Japan: State Authority and Intellectual Freedom","type":"book"},"suppress-author":1,"uris":["http://www.mendeley.com/documents/?uuid=a3c26e0e-1424-4cef-86f7-178f685ec9f7"]}],"mendeley":{"formattedCitation":"(1933)","plainTextFormattedCitation":"(1933)","previouslyFormattedCitation":"(1933)"},"properties":{"noteIndex":0},"schema":"https://github.com/citation-style-language/schema/raw/master/csl-citation.json"}</w:instrText>
      </w:r>
      <w:r w:rsidR="001A43CC">
        <w:rPr>
          <w:i/>
          <w:iCs/>
        </w:rPr>
        <w:fldChar w:fldCharType="separate"/>
      </w:r>
      <w:r w:rsidR="00C17C74" w:rsidRPr="0067479F">
        <w:rPr>
          <w:iCs/>
          <w:noProof/>
        </w:rPr>
        <w:t>(1933)</w:t>
      </w:r>
      <w:r w:rsidR="001A43CC">
        <w:rPr>
          <w:i/>
          <w:iCs/>
        </w:rPr>
        <w:fldChar w:fldCharType="end"/>
      </w:r>
      <w:r w:rsidRPr="00A80E58">
        <w:t xml:space="preserve">. Sumber sekunder seperti buku-buku tentang sejarah Jepang pada zaman Meiji hingga zaman Taisho khususnya </w:t>
      </w:r>
      <w:r w:rsidRPr="00A80E58">
        <w:rPr>
          <w:i/>
          <w:iCs/>
        </w:rPr>
        <w:t>ryousai kenbo</w:t>
      </w:r>
      <w:r w:rsidRPr="00A80E58">
        <w:t xml:space="preserve">, artikel dalam jurnal, tulisan, majalah, gambar, dan lain-lain yang dipublikasikan secara resmi oleh pemerintah Jepang juga digunakan. </w:t>
      </w:r>
    </w:p>
    <w:p w:rsidR="00A048BE" w:rsidRPr="00A80E58" w:rsidRDefault="00A048BE" w:rsidP="00A048BE">
      <w:pPr>
        <w:pStyle w:val="Paragraf"/>
        <w:ind w:firstLine="851"/>
      </w:pPr>
      <w:r w:rsidRPr="00A80E58">
        <w:t xml:space="preserve">Tahap selanjutnya, yaitu tahap interpretasi atau analisis sejarah. Tahap interpretasi merupakan proses menafsirkan fakta dan menghubungkan antara satu fakta dengan fakta lainnya. Untuk menghindari tafsiran yang berbeda, diperlukan sikap objektif ketika melakukan penafsiran fakta, namun dalam hal tertentu juga dibutuhkan sikap subjektif yang rasional. Fakta-fakta yang sudah ditafsirkan, </w:t>
      </w:r>
      <w:r w:rsidRPr="00A80E58">
        <w:lastRenderedPageBreak/>
        <w:t xml:space="preserve">selanjutnya disusun secara kronologis sehingga menjadi rangkaian yang sistematis dan logis. </w:t>
      </w:r>
    </w:p>
    <w:p w:rsidR="00A048BE" w:rsidRPr="00A80E58" w:rsidRDefault="00A048BE" w:rsidP="00A048BE">
      <w:pPr>
        <w:pStyle w:val="Paragraf"/>
        <w:ind w:firstLine="851"/>
      </w:pPr>
      <w:r w:rsidRPr="00A80E58">
        <w:t xml:space="preserve">Pada tahap terakhir dalam penelitian sejarah, yaitu tahap historiografi. Tahap ini merupakan pemaparan atau penulisan hasil dari penelitian sejarah yang </w:t>
      </w:r>
      <w:r>
        <w:t>telah</w:t>
      </w:r>
      <w:r w:rsidRPr="00A80E58">
        <w:t xml:space="preserve"> dilakukan. Hasil penelitian dalam penelitian sejarah disampaikan dalam bentuk cerita sejarah yang </w:t>
      </w:r>
      <w:r>
        <w:t xml:space="preserve">dapat </w:t>
      </w:r>
      <w:r w:rsidRPr="00A80E58">
        <w:t>dengan mudah dipahami oleh pembaca</w:t>
      </w:r>
      <w:r>
        <w:t xml:space="preserve"> d</w:t>
      </w:r>
      <w:r w:rsidRPr="00A80E58">
        <w:t xml:space="preserve">an dapat dibuktikan keasliannya. Penyajian penelitian sejarah secara garis besar terdiri dari tiga bagian, yaitu pengantar, hasil penelitian, dan kesimpulan </w:t>
      </w:r>
      <w:r w:rsidR="001A43CC" w:rsidRPr="00A80E58">
        <w:fldChar w:fldCharType="begin" w:fldLock="1"/>
      </w:r>
      <w:r w:rsidRPr="00A80E58">
        <w:instrText>ADDIN CSL_CITATION {"citationItems":[{"id":"ITEM-1","itemData":{"author":[{"dropping-particle":"","family":"Abdurrahman","given":"Dudung","non-dropping-particle":"","parse-names":false,"suffix":""}],"id":"ITEM-1","issued":{"date-parts":[["2007"]]},"publisher":"Ar Ruzz","publisher-place":"Yogyakarta","title":"Metodologi Penelitian Sejarah","type":"book"},"uris":["http://www.mendeley.com/documents/?uuid=fa11f580-a303-4030-bd1d-a268f084af8e"]}],"mendeley":{"formattedCitation":"(Abdurrahman, 2007)","plainTextFormattedCitation":"(Abdurrahman, 2007)","previouslyFormattedCitation":"(Abdurrahman, 2007)"},"properties":{"noteIndex":0},"schema":"https://github.com/citation-style-language/schema/raw/master/csl-citation.json"}</w:instrText>
      </w:r>
      <w:r w:rsidR="001A43CC" w:rsidRPr="00A80E58">
        <w:fldChar w:fldCharType="separate"/>
      </w:r>
      <w:r w:rsidRPr="00A80E58">
        <w:rPr>
          <w:noProof/>
        </w:rPr>
        <w:t>(Abdurrahman, 2007)</w:t>
      </w:r>
      <w:r w:rsidR="001A43CC" w:rsidRPr="00A80E58">
        <w:fldChar w:fldCharType="end"/>
      </w:r>
      <w:r w:rsidRPr="00A80E58">
        <w:t>.</w:t>
      </w:r>
    </w:p>
    <w:p w:rsidR="00A048BE" w:rsidRPr="00A80E58" w:rsidRDefault="00A048BE" w:rsidP="00A048BE">
      <w:pPr>
        <w:pStyle w:val="Paragraf"/>
      </w:pPr>
    </w:p>
    <w:p w:rsidR="00A048BE" w:rsidRPr="00A80E58" w:rsidRDefault="00A048BE" w:rsidP="00A048BE">
      <w:pPr>
        <w:pStyle w:val="SubBab1"/>
        <w:spacing w:before="0" w:line="480" w:lineRule="auto"/>
        <w:ind w:left="851" w:hanging="851"/>
      </w:pPr>
      <w:bookmarkStart w:id="29" w:name="_Toc144141816"/>
      <w:bookmarkStart w:id="30" w:name="_Toc146551653"/>
      <w:r w:rsidRPr="00A80E58">
        <w:t>Manfaat Penelitian</w:t>
      </w:r>
      <w:bookmarkEnd w:id="29"/>
      <w:bookmarkEnd w:id="30"/>
    </w:p>
    <w:p w:rsidR="00A048BE" w:rsidRPr="00A80E58" w:rsidRDefault="00A048BE" w:rsidP="00A048BE">
      <w:pPr>
        <w:pStyle w:val="Paragraf"/>
      </w:pPr>
      <w:r w:rsidRPr="00A80E58">
        <w:t xml:space="preserve">Sebagaimana tujuan dari peneltitian ini tercapai, penelitian ini diharap dapat memberikan manfaat bagi para peneliti lainnya serta masyarakat luas, terutama yang memiliki ketertarikan pada perkembangan ideologi </w:t>
      </w:r>
      <w:r w:rsidRPr="00A80E58">
        <w:rPr>
          <w:i/>
          <w:iCs/>
        </w:rPr>
        <w:t xml:space="preserve">ryousai </w:t>
      </w:r>
      <w:r w:rsidRPr="00A80E58">
        <w:t>di Jepang. Manfaat dari penelitian ini, yaitu:</w:t>
      </w:r>
    </w:p>
    <w:p w:rsidR="00A048BE" w:rsidRPr="00A80E58" w:rsidRDefault="00A048BE" w:rsidP="00A048BE">
      <w:pPr>
        <w:pStyle w:val="ListParagraph"/>
        <w:numPr>
          <w:ilvl w:val="0"/>
          <w:numId w:val="4"/>
        </w:numPr>
        <w:spacing w:after="0" w:line="480" w:lineRule="auto"/>
        <w:ind w:left="851" w:hanging="851"/>
        <w:contextualSpacing w:val="0"/>
        <w:rPr>
          <w:rFonts w:ascii="Times New Roman" w:hAnsi="Times New Roman" w:cs="Times New Roman"/>
          <w:sz w:val="24"/>
          <w:szCs w:val="24"/>
          <w:lang w:val="id-ID"/>
        </w:rPr>
      </w:pPr>
      <w:r w:rsidRPr="00A80E58">
        <w:rPr>
          <w:rFonts w:ascii="Times New Roman" w:hAnsi="Times New Roman" w:cs="Times New Roman"/>
          <w:sz w:val="24"/>
          <w:szCs w:val="24"/>
          <w:lang w:val="id-ID"/>
        </w:rPr>
        <w:t>Manfaat teoretis</w:t>
      </w:r>
    </w:p>
    <w:p w:rsidR="00A048BE" w:rsidRPr="00A80E58" w:rsidRDefault="00A048BE" w:rsidP="00A048BE">
      <w:pPr>
        <w:pStyle w:val="ListParagraph"/>
        <w:spacing w:after="0" w:line="480" w:lineRule="auto"/>
        <w:ind w:left="851"/>
        <w:contextualSpacing w:val="0"/>
        <w:jc w:val="both"/>
        <w:rPr>
          <w:rFonts w:ascii="Times New Roman" w:hAnsi="Times New Roman" w:cs="Times New Roman"/>
          <w:sz w:val="24"/>
          <w:szCs w:val="24"/>
          <w:lang w:val="id-ID"/>
        </w:rPr>
      </w:pPr>
      <w:r w:rsidRPr="00A80E58">
        <w:rPr>
          <w:rFonts w:ascii="Times New Roman" w:hAnsi="Times New Roman" w:cs="Times New Roman"/>
          <w:sz w:val="24"/>
          <w:szCs w:val="24"/>
          <w:lang w:val="id-ID"/>
        </w:rPr>
        <w:t xml:space="preserve">Secara teoretis, penelitian ini diharap dapat menjadi referensi bagi penelitian selanjutnya tentang </w:t>
      </w:r>
      <w:r w:rsidRPr="00A80E58">
        <w:rPr>
          <w:rFonts w:ascii="Times New Roman" w:hAnsi="Times New Roman" w:cs="Times New Roman"/>
          <w:i/>
          <w:iCs/>
          <w:sz w:val="24"/>
          <w:szCs w:val="24"/>
          <w:lang w:val="id-ID"/>
        </w:rPr>
        <w:t xml:space="preserve">ryousai kenbo </w:t>
      </w:r>
      <w:r w:rsidRPr="00A80E58">
        <w:rPr>
          <w:rFonts w:ascii="Times New Roman" w:hAnsi="Times New Roman" w:cs="Times New Roman"/>
          <w:sz w:val="24"/>
          <w:szCs w:val="24"/>
          <w:lang w:val="id-ID"/>
        </w:rPr>
        <w:t>atau ‘</w:t>
      </w:r>
      <w:r w:rsidRPr="00A80E58">
        <w:rPr>
          <w:rFonts w:ascii="Times New Roman" w:hAnsi="Times New Roman" w:cs="Times New Roman"/>
          <w:i/>
          <w:iCs/>
          <w:sz w:val="24"/>
          <w:szCs w:val="24"/>
          <w:lang w:val="id-ID"/>
        </w:rPr>
        <w:t>good wife and wise mother</w:t>
      </w:r>
      <w:r w:rsidRPr="00A80E58">
        <w:rPr>
          <w:rFonts w:ascii="Times New Roman" w:hAnsi="Times New Roman" w:cs="Times New Roman"/>
          <w:sz w:val="24"/>
          <w:szCs w:val="24"/>
          <w:lang w:val="id-ID"/>
        </w:rPr>
        <w:t xml:space="preserve">’ maupun studi yang berkaitan dengan gender dan menggunakan teori gender, khusunya adalah teori struktural-fungsional. </w:t>
      </w:r>
    </w:p>
    <w:p w:rsidR="00A048BE" w:rsidRPr="00A80E58" w:rsidRDefault="00A048BE" w:rsidP="00A048BE">
      <w:pPr>
        <w:pStyle w:val="ListParagraph"/>
        <w:numPr>
          <w:ilvl w:val="0"/>
          <w:numId w:val="4"/>
        </w:numPr>
        <w:spacing w:after="0" w:line="480" w:lineRule="auto"/>
        <w:ind w:left="851" w:hanging="851"/>
        <w:contextualSpacing w:val="0"/>
        <w:rPr>
          <w:rFonts w:ascii="Times New Roman" w:hAnsi="Times New Roman" w:cs="Times New Roman"/>
          <w:sz w:val="24"/>
          <w:szCs w:val="24"/>
          <w:lang w:val="id-ID"/>
        </w:rPr>
      </w:pPr>
      <w:r w:rsidRPr="00A80E58">
        <w:rPr>
          <w:rFonts w:ascii="Times New Roman" w:hAnsi="Times New Roman" w:cs="Times New Roman"/>
          <w:sz w:val="24"/>
          <w:szCs w:val="24"/>
          <w:lang w:val="id-ID"/>
        </w:rPr>
        <w:t>Manfaat praktis</w:t>
      </w:r>
    </w:p>
    <w:p w:rsidR="00A048BE" w:rsidRPr="00A80E58" w:rsidRDefault="00A048BE" w:rsidP="00A048BE">
      <w:pPr>
        <w:pStyle w:val="ListParagraph"/>
        <w:spacing w:after="0" w:line="480" w:lineRule="auto"/>
        <w:ind w:left="851"/>
        <w:contextualSpacing w:val="0"/>
        <w:jc w:val="both"/>
        <w:rPr>
          <w:rFonts w:ascii="Times New Roman" w:hAnsi="Times New Roman" w:cs="Times New Roman"/>
          <w:sz w:val="24"/>
          <w:szCs w:val="24"/>
          <w:lang w:val="id-ID"/>
        </w:rPr>
      </w:pPr>
      <w:r w:rsidRPr="00A80E58">
        <w:rPr>
          <w:rFonts w:ascii="Times New Roman" w:hAnsi="Times New Roman" w:cs="Times New Roman"/>
          <w:sz w:val="24"/>
          <w:szCs w:val="24"/>
          <w:lang w:val="id-ID"/>
        </w:rPr>
        <w:t xml:space="preserve">Secara praktis, penelitian ini dapat memberikan kontribusi keilmuan untuk masyarakat serta pelajar budaya dan sejarah Jepang, terutama </w:t>
      </w:r>
      <w:r w:rsidRPr="00A80E58">
        <w:rPr>
          <w:rFonts w:ascii="Times New Roman" w:hAnsi="Times New Roman" w:cs="Times New Roman"/>
          <w:sz w:val="24"/>
          <w:szCs w:val="24"/>
          <w:lang w:val="id-ID"/>
        </w:rPr>
        <w:lastRenderedPageBreak/>
        <w:t xml:space="preserve">Program Studi Bahasa dan Kebudayaan Jepang, Universitas Diponegoro. Selain itu, penelitian ini juga menambah wawasan dan ilmu bagi penulis tentang </w:t>
      </w:r>
      <w:r w:rsidR="00A36F11">
        <w:rPr>
          <w:rFonts w:ascii="Times New Roman" w:hAnsi="Times New Roman" w:cs="Times New Roman"/>
          <w:sz w:val="24"/>
          <w:szCs w:val="24"/>
          <w:lang w:val="id-ID"/>
        </w:rPr>
        <w:t xml:space="preserve">gender dan </w:t>
      </w:r>
      <w:r w:rsidRPr="00A80E58">
        <w:rPr>
          <w:rFonts w:ascii="Times New Roman" w:hAnsi="Times New Roman" w:cs="Times New Roman"/>
          <w:sz w:val="24"/>
          <w:szCs w:val="24"/>
          <w:lang w:val="id-ID"/>
        </w:rPr>
        <w:t xml:space="preserve">perkembangan </w:t>
      </w:r>
      <w:r w:rsidRPr="00A80E58">
        <w:rPr>
          <w:rFonts w:ascii="Times New Roman" w:hAnsi="Times New Roman" w:cs="Times New Roman"/>
          <w:i/>
          <w:iCs/>
          <w:sz w:val="24"/>
          <w:szCs w:val="24"/>
          <w:lang w:val="id-ID"/>
        </w:rPr>
        <w:t xml:space="preserve">ryousai kenbo </w:t>
      </w:r>
      <w:r w:rsidR="00A36F11">
        <w:rPr>
          <w:rFonts w:ascii="Times New Roman" w:hAnsi="Times New Roman" w:cs="Times New Roman"/>
          <w:sz w:val="24"/>
          <w:szCs w:val="24"/>
          <w:lang w:val="id-ID"/>
        </w:rPr>
        <w:t>di Jepang.</w:t>
      </w:r>
    </w:p>
    <w:p w:rsidR="00A048BE" w:rsidRPr="00A80E58" w:rsidRDefault="00A048BE" w:rsidP="00A048BE">
      <w:pPr>
        <w:pStyle w:val="ListParagraph"/>
        <w:spacing w:after="0" w:line="480" w:lineRule="auto"/>
        <w:ind w:left="567"/>
        <w:contextualSpacing w:val="0"/>
        <w:jc w:val="both"/>
        <w:rPr>
          <w:rFonts w:ascii="Times New Roman" w:hAnsi="Times New Roman" w:cs="Times New Roman"/>
          <w:sz w:val="24"/>
          <w:szCs w:val="24"/>
          <w:lang w:val="id-ID"/>
        </w:rPr>
      </w:pPr>
    </w:p>
    <w:p w:rsidR="00A048BE" w:rsidRPr="00A80E58" w:rsidRDefault="00A048BE" w:rsidP="00A048BE">
      <w:pPr>
        <w:pStyle w:val="SubBab1"/>
        <w:spacing w:before="0" w:line="480" w:lineRule="auto"/>
        <w:ind w:left="851" w:hanging="851"/>
      </w:pPr>
      <w:bookmarkStart w:id="31" w:name="_Toc144141817"/>
      <w:bookmarkStart w:id="32" w:name="_Toc146551654"/>
      <w:r w:rsidRPr="00A80E58">
        <w:t>Sistematika Penulisan</w:t>
      </w:r>
      <w:bookmarkEnd w:id="31"/>
      <w:bookmarkEnd w:id="32"/>
    </w:p>
    <w:p w:rsidR="00A048BE" w:rsidRPr="00A80E58" w:rsidRDefault="00A048BE" w:rsidP="00A048BE">
      <w:pPr>
        <w:pStyle w:val="Paragraf"/>
      </w:pPr>
      <w:r w:rsidRPr="00A80E58">
        <w:t>Skripsi ini akan ditulis dalam empat (4) bab. Untuk memudahkan pembaca memahami isi skripsi ini, maka skripsi ini disusun sebagai berikut:</w:t>
      </w:r>
    </w:p>
    <w:p w:rsidR="00A048BE" w:rsidRPr="00A80E58" w:rsidRDefault="00A048BE" w:rsidP="00A048BE">
      <w:pPr>
        <w:pStyle w:val="Paragraf"/>
      </w:pPr>
      <w:r w:rsidRPr="00A80E58">
        <w:t>BAB I PENDAHULUAN</w:t>
      </w:r>
    </w:p>
    <w:p w:rsidR="00A048BE" w:rsidRPr="00A80E58" w:rsidRDefault="00A048BE" w:rsidP="00A048BE">
      <w:pPr>
        <w:pStyle w:val="Paragraf"/>
      </w:pPr>
      <w:r w:rsidRPr="00A80E58">
        <w:t>Bab ini menguraikan latar belakang, rumusan masalah, tujuan penulisan, ruang lingkup penelitian, metode penelitian, manfaat penelitian, dan sistematika penulisan.</w:t>
      </w:r>
    </w:p>
    <w:p w:rsidR="00A048BE" w:rsidRPr="00A80E58" w:rsidRDefault="00A048BE" w:rsidP="00A048BE">
      <w:pPr>
        <w:pStyle w:val="Paragraf"/>
      </w:pPr>
      <w:r w:rsidRPr="00A80E58">
        <w:t>BAB II TINJAUAN PUSTAKA DAN KERANGKA TEORI</w:t>
      </w:r>
    </w:p>
    <w:p w:rsidR="00A048BE" w:rsidRPr="00A80E58" w:rsidRDefault="00A048BE" w:rsidP="00A048BE">
      <w:pPr>
        <w:pStyle w:val="Paragraf"/>
      </w:pPr>
      <w:r w:rsidRPr="00A80E58">
        <w:t xml:space="preserve">Bab ini </w:t>
      </w:r>
      <w:r w:rsidR="0015043D">
        <w:t>berisi</w:t>
      </w:r>
      <w:r w:rsidRPr="00A80E58">
        <w:t xml:space="preserve"> penelitian terdahulu</w:t>
      </w:r>
      <w:r w:rsidR="0015043D">
        <w:t>. Bab ini juga membahas</w:t>
      </w:r>
      <w:r w:rsidRPr="00A80E58">
        <w:t>konsep gender,teori struktur-fungsional</w:t>
      </w:r>
      <w:r w:rsidR="008C6ED0">
        <w:t xml:space="preserve">, dinamika politik pada awal zaman Meiji hingga Misi Iwakura, dan ideologi </w:t>
      </w:r>
      <w:r w:rsidR="008C6ED0">
        <w:rPr>
          <w:i/>
          <w:iCs/>
        </w:rPr>
        <w:t>ryousai kenbo</w:t>
      </w:r>
      <w:r w:rsidR="00435EF2">
        <w:t>.</w:t>
      </w:r>
    </w:p>
    <w:p w:rsidR="00A048BE" w:rsidRPr="00A80E58" w:rsidRDefault="00A048BE" w:rsidP="00A048BE">
      <w:pPr>
        <w:pStyle w:val="Paragraf"/>
      </w:pPr>
      <w:r w:rsidRPr="00A80E58">
        <w:t>BAB III PEMBAHASAN</w:t>
      </w:r>
    </w:p>
    <w:p w:rsidR="00A048BE" w:rsidRPr="00A80E58" w:rsidRDefault="00A048BE" w:rsidP="00A048BE">
      <w:pPr>
        <w:pStyle w:val="Paragraf"/>
      </w:pPr>
      <w:r w:rsidRPr="00A80E58">
        <w:t xml:space="preserve">Bab ini berisi pemaparan sejarah dari ideologi </w:t>
      </w:r>
      <w:r w:rsidRPr="00A80E58">
        <w:rPr>
          <w:i/>
          <w:iCs/>
        </w:rPr>
        <w:t xml:space="preserve">ryousai kenbo </w:t>
      </w:r>
      <w:r w:rsidRPr="00A80E58">
        <w:t xml:space="preserve">pada zaman Meiji hingga akhir Perang Dunia ke-I pada zaman Taisho, dampak ideologi </w:t>
      </w:r>
      <w:r w:rsidRPr="00A80E58">
        <w:rPr>
          <w:i/>
          <w:iCs/>
        </w:rPr>
        <w:t xml:space="preserve">ryousai kenbo </w:t>
      </w:r>
      <w:r w:rsidRPr="00A80E58">
        <w:t xml:space="preserve">terhadap </w:t>
      </w:r>
      <w:r w:rsidR="00806BEA">
        <w:t>perempuan</w:t>
      </w:r>
      <w:r w:rsidRPr="00A80E58">
        <w:t xml:space="preserve"> dan pendidikan </w:t>
      </w:r>
      <w:r w:rsidR="00806BEA">
        <w:t>perempuan</w:t>
      </w:r>
      <w:r w:rsidRPr="00A80E58">
        <w:t xml:space="preserve"> pada zaman Meiji, serta hasil analisis ideologi </w:t>
      </w:r>
      <w:r w:rsidRPr="00A80E58">
        <w:rPr>
          <w:i/>
          <w:iCs/>
        </w:rPr>
        <w:t>ryousai kenbo</w:t>
      </w:r>
      <w:r w:rsidRPr="00A80E58">
        <w:t xml:space="preserve"> menggunakan teori struktural-fungsional.</w:t>
      </w:r>
    </w:p>
    <w:p w:rsidR="00A048BE" w:rsidRPr="00A80E58" w:rsidRDefault="00A048BE" w:rsidP="00A048BE">
      <w:pPr>
        <w:pStyle w:val="Paragraf"/>
      </w:pPr>
      <w:r w:rsidRPr="00A80E58">
        <w:t>BAB IV PENUTUP</w:t>
      </w:r>
    </w:p>
    <w:p w:rsidR="00682A6F" w:rsidRPr="00BD6DA1" w:rsidRDefault="00A048BE" w:rsidP="00A048BE">
      <w:pPr>
        <w:pStyle w:val="Paragraf"/>
      </w:pPr>
      <w:r w:rsidRPr="00A80E58">
        <w:t>Bab ini merupakan bab penutup yang membahas mengenai kesimpulan dari hasil analisis yang telah dilakukan dan saran untuk penelitian selanjutnya</w:t>
      </w:r>
      <w:r w:rsidR="00682A6F">
        <w:t>.</w:t>
      </w:r>
    </w:p>
    <w:p w:rsidR="008E1D6B" w:rsidRPr="008E1D6B" w:rsidRDefault="008E1D6B" w:rsidP="00931F1C">
      <w:pPr>
        <w:pStyle w:val="ListParagraph"/>
        <w:spacing w:line="360" w:lineRule="auto"/>
        <w:ind w:left="567"/>
        <w:rPr>
          <w:rFonts w:ascii="Times New Roman" w:hAnsi="Times New Roman" w:cs="Times New Roman"/>
          <w:sz w:val="24"/>
          <w:szCs w:val="24"/>
          <w:lang w:val="id-ID"/>
        </w:rPr>
      </w:pPr>
    </w:p>
    <w:p w:rsidR="00F34105" w:rsidRDefault="00F34105" w:rsidP="00A56667">
      <w:pPr>
        <w:pStyle w:val="JudulBab"/>
        <w:rPr>
          <w:b w:val="0"/>
          <w:bCs w:val="0"/>
          <w:sz w:val="24"/>
          <w:szCs w:val="24"/>
          <w:lang w:val="id-ID"/>
        </w:rPr>
      </w:pPr>
      <w:r>
        <w:rPr>
          <w:sz w:val="24"/>
          <w:szCs w:val="24"/>
          <w:lang w:val="id-ID"/>
        </w:rPr>
        <w:br w:type="page"/>
      </w:r>
    </w:p>
    <w:sectPr w:rsidR="00F34105" w:rsidSect="00D83695">
      <w:headerReference w:type="default" r:id="rId17"/>
      <w:footerReference w:type="default" r:id="rId18"/>
      <w:pgSz w:w="11906" w:h="16838" w:code="9"/>
      <w:pgMar w:top="2268" w:right="1701" w:bottom="1701" w:left="2268" w:header="850"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11806" w:rsidRDefault="00A11806" w:rsidP="00C80BD5">
      <w:pPr>
        <w:spacing w:after="0" w:line="240" w:lineRule="auto"/>
      </w:pPr>
      <w:r>
        <w:separator/>
      </w:r>
    </w:p>
  </w:endnote>
  <w:endnote w:type="continuationSeparator" w:id="1">
    <w:p w:rsidR="00A11806" w:rsidRDefault="00A11806" w:rsidP="00C80BD5">
      <w:pPr>
        <w:spacing w:after="0" w:line="240" w:lineRule="auto"/>
      </w:pPr>
      <w:r>
        <w:continuationSeparator/>
      </w:r>
    </w:p>
  </w:endnote>
  <w:endnote w:type="continuationNotice" w:id="2">
    <w:p w:rsidR="00A11806" w:rsidRDefault="00A11806">
      <w:pPr>
        <w:spacing w:after="0" w:line="240" w:lineRule="auto"/>
      </w:pP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游明朝">
    <w:altName w:val="MS PMincho"/>
    <w:panose1 w:val="00000000000000000000"/>
    <w:charset w:val="80"/>
    <w:family w:val="roman"/>
    <w:notTrueType/>
    <w:pitch w:val="default"/>
    <w:sig w:usb0="00000000" w:usb1="00000000" w:usb2="00000000" w:usb3="00000000" w:csb0="0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游ゴシック Light">
    <w:panose1 w:val="00000000000000000000"/>
    <w:charset w:val="80"/>
    <w:family w:val="roman"/>
    <w:notTrueType/>
    <w:pitch w:val="default"/>
    <w:sig w:usb0="00000000" w:usb1="00000000" w:usb2="00000000" w:usb3="00000000" w:csb0="00000000" w:csb1="00000000"/>
  </w:font>
  <w:font w:name="Malgun Gothic">
    <w:panose1 w:val="020B0503020000020004"/>
    <w:charset w:val="81"/>
    <w:family w:val="swiss"/>
    <w:pitch w:val="variable"/>
    <w:sig w:usb0="900002AF" w:usb1="0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7023F" w:rsidRDefault="00D7023F">
    <w:pPr>
      <w:pStyle w:val="Footer"/>
      <w:jc w:val="center"/>
    </w:pPr>
  </w:p>
  <w:p w:rsidR="00D7023F" w:rsidRDefault="00D7023F">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62947087"/>
      <w:docPartObj>
        <w:docPartGallery w:val="Page Numbers (Bottom of Page)"/>
        <w:docPartUnique/>
      </w:docPartObj>
    </w:sdtPr>
    <w:sdtEndPr>
      <w:rPr>
        <w:noProof/>
      </w:rPr>
    </w:sdtEndPr>
    <w:sdtContent>
      <w:p w:rsidR="003374E4" w:rsidRDefault="001A43CC">
        <w:pPr>
          <w:pStyle w:val="Footer"/>
          <w:jc w:val="center"/>
        </w:pPr>
        <w:r w:rsidRPr="003374E4">
          <w:rPr>
            <w:rFonts w:ascii="Times New Roman" w:hAnsi="Times New Roman" w:cs="Times New Roman"/>
            <w:sz w:val="24"/>
            <w:szCs w:val="24"/>
          </w:rPr>
          <w:fldChar w:fldCharType="begin"/>
        </w:r>
        <w:r w:rsidR="003374E4" w:rsidRPr="003374E4">
          <w:rPr>
            <w:rFonts w:ascii="Times New Roman" w:hAnsi="Times New Roman" w:cs="Times New Roman"/>
            <w:sz w:val="24"/>
            <w:szCs w:val="24"/>
          </w:rPr>
          <w:instrText xml:space="preserve"> PAGE   \* MERGEFORMAT </w:instrText>
        </w:r>
        <w:r w:rsidRPr="003374E4">
          <w:rPr>
            <w:rFonts w:ascii="Times New Roman" w:hAnsi="Times New Roman" w:cs="Times New Roman"/>
            <w:sz w:val="24"/>
            <w:szCs w:val="24"/>
          </w:rPr>
          <w:fldChar w:fldCharType="separate"/>
        </w:r>
        <w:r w:rsidR="00A56667">
          <w:rPr>
            <w:rFonts w:ascii="Times New Roman" w:hAnsi="Times New Roman" w:cs="Times New Roman"/>
            <w:noProof/>
            <w:sz w:val="24"/>
            <w:szCs w:val="24"/>
          </w:rPr>
          <w:t>xv</w:t>
        </w:r>
        <w:r w:rsidRPr="003374E4">
          <w:rPr>
            <w:rFonts w:ascii="Times New Roman" w:hAnsi="Times New Roman" w:cs="Times New Roman"/>
            <w:noProof/>
            <w:sz w:val="24"/>
            <w:szCs w:val="24"/>
          </w:rPr>
          <w:fldChar w:fldCharType="end"/>
        </w:r>
      </w:p>
    </w:sdtContent>
  </w:sdt>
  <w:p w:rsidR="003374E4" w:rsidRDefault="003374E4">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3557" w:rsidRDefault="00D13557">
    <w:pPr>
      <w:pStyle w:val="Footer"/>
      <w:jc w:val="center"/>
    </w:pPr>
  </w:p>
  <w:p w:rsidR="00D13557" w:rsidRDefault="00D13557">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11806" w:rsidRDefault="00A11806" w:rsidP="00C80BD5">
      <w:pPr>
        <w:spacing w:after="0" w:line="240" w:lineRule="auto"/>
      </w:pPr>
      <w:r>
        <w:separator/>
      </w:r>
    </w:p>
  </w:footnote>
  <w:footnote w:type="continuationSeparator" w:id="1">
    <w:p w:rsidR="00A11806" w:rsidRDefault="00A11806" w:rsidP="00C80BD5">
      <w:pPr>
        <w:spacing w:after="0" w:line="240" w:lineRule="auto"/>
      </w:pPr>
      <w:r>
        <w:continuationSeparator/>
      </w:r>
    </w:p>
  </w:footnote>
  <w:footnote w:type="continuationNotice" w:id="2">
    <w:p w:rsidR="00A11806" w:rsidRDefault="00A11806">
      <w:pPr>
        <w:spacing w:after="0" w:line="240" w:lineRule="auto"/>
      </w:pPr>
    </w:p>
  </w:footnote>
  <w:footnote w:id="3">
    <w:p w:rsidR="00A048BE" w:rsidRPr="00E3573A" w:rsidRDefault="00A048BE" w:rsidP="00A048BE">
      <w:pPr>
        <w:pStyle w:val="FootnoteText"/>
        <w:jc w:val="both"/>
        <w:rPr>
          <w:rFonts w:ascii="Times New Roman" w:hAnsi="Times New Roman" w:cs="Times New Roman"/>
          <w:lang w:val="id-ID"/>
        </w:rPr>
      </w:pPr>
      <w:r w:rsidRPr="00341350">
        <w:rPr>
          <w:rStyle w:val="FootnoteReference"/>
        </w:rPr>
        <w:footnoteRef/>
      </w:r>
      <w:r>
        <w:rPr>
          <w:rFonts w:ascii="Times New Roman" w:hAnsi="Times New Roman" w:cs="Times New Roman"/>
          <w:lang w:val="id-ID"/>
        </w:rPr>
        <w:t xml:space="preserve">IPSOS merupakan salah satu perusahaan riset dan konsultasi multinasional dengan kantor pusatterletak di Paris, Prancis. Perusahaan ini didirikan oleh Didier Truchot yang percaya bahwa pada era globalisasi ini, informasi dan data yang akurat serta relevan dibutuhkan. </w:t>
      </w:r>
    </w:p>
  </w:footnote>
  <w:footnote w:id="4">
    <w:p w:rsidR="00A048BE" w:rsidRPr="00D16A55" w:rsidRDefault="00A048BE" w:rsidP="00A048BE">
      <w:pPr>
        <w:pStyle w:val="FootnoteText"/>
        <w:jc w:val="both"/>
        <w:rPr>
          <w:rFonts w:ascii="Times New Roman" w:hAnsi="Times New Roman" w:cs="Times New Roman"/>
          <w:lang w:val="id-ID"/>
        </w:rPr>
      </w:pPr>
      <w:r w:rsidRPr="00341350">
        <w:rPr>
          <w:rStyle w:val="FootnoteReference"/>
        </w:rPr>
        <w:footnoteRef/>
      </w:r>
      <w:r>
        <w:rPr>
          <w:rFonts w:ascii="Times New Roman" w:hAnsi="Times New Roman" w:cs="Times New Roman"/>
          <w:lang w:val="id-ID"/>
        </w:rPr>
        <w:t>Kaisar Naruhito</w:t>
      </w:r>
      <w:r w:rsidR="00530D7E">
        <w:rPr>
          <w:rFonts w:ascii="Times New Roman" w:hAnsi="Times New Roman" w:cs="Times New Roman"/>
          <w:lang w:val="id-ID"/>
        </w:rPr>
        <w:t xml:space="preserve"> (</w:t>
      </w:r>
      <w:r w:rsidR="00530D7E" w:rsidRPr="00530D7E">
        <w:rPr>
          <w:rFonts w:ascii="MS Mincho" w:eastAsia="MS Mincho" w:hAnsi="MS Mincho" w:cs="Arial"/>
          <w:color w:val="202122"/>
          <w:shd w:val="clear" w:color="auto" w:fill="FFFFFF"/>
          <w:lang w:val="id-ID"/>
        </w:rPr>
        <w:t>徳</w:t>
      </w:r>
      <w:r w:rsidR="00530D7E" w:rsidRPr="00530D7E">
        <w:rPr>
          <w:rFonts w:ascii="MS Mincho" w:eastAsia="MS Mincho" w:hAnsi="MS Mincho" w:cs="MS Gothic" w:hint="eastAsia"/>
          <w:color w:val="202122"/>
          <w:shd w:val="clear" w:color="auto" w:fill="FFFFFF"/>
          <w:lang w:val="id-ID"/>
        </w:rPr>
        <w:t>仁</w:t>
      </w:r>
      <w:r w:rsidR="00530D7E">
        <w:rPr>
          <w:rFonts w:ascii="Times New Roman" w:hAnsi="Times New Roman" w:cs="Times New Roman"/>
          <w:lang w:val="id-ID"/>
        </w:rPr>
        <w:t>)</w:t>
      </w:r>
      <w:r>
        <w:rPr>
          <w:rFonts w:ascii="Times New Roman" w:hAnsi="Times New Roman" w:cs="Times New Roman"/>
          <w:lang w:val="id-ID"/>
        </w:rPr>
        <w:t xml:space="preserve"> adalah Kaisar </w:t>
      </w:r>
      <w:r w:rsidR="00205982">
        <w:rPr>
          <w:rFonts w:ascii="Times New Roman" w:hAnsi="Times New Roman" w:cs="Times New Roman"/>
          <w:lang w:val="id-ID"/>
        </w:rPr>
        <w:t xml:space="preserve">Jepang </w:t>
      </w:r>
      <w:r>
        <w:rPr>
          <w:rFonts w:ascii="Times New Roman" w:hAnsi="Times New Roman" w:cs="Times New Roman"/>
          <w:lang w:val="id-ID"/>
        </w:rPr>
        <w:t>ke-126 yang memimpin</w:t>
      </w:r>
      <w:r w:rsidR="00C57C08">
        <w:rPr>
          <w:rFonts w:ascii="Times New Roman" w:hAnsi="Times New Roman" w:cs="Times New Roman"/>
          <w:lang w:val="id-ID"/>
        </w:rPr>
        <w:t xml:space="preserve"> sejak </w:t>
      </w:r>
      <w:r w:rsidR="00205982">
        <w:rPr>
          <w:rFonts w:ascii="Times New Roman" w:hAnsi="Times New Roman" w:cs="Times New Roman"/>
          <w:lang w:val="id-ID"/>
        </w:rPr>
        <w:t xml:space="preserve">1 Mei 2019 </w:t>
      </w:r>
      <w:r>
        <w:rPr>
          <w:rFonts w:ascii="Times New Roman" w:hAnsi="Times New Roman" w:cs="Times New Roman"/>
          <w:lang w:val="id-ID"/>
        </w:rPr>
        <w:t>pada zaman Reiwa</w:t>
      </w:r>
      <w:r w:rsidR="00530D7E">
        <w:rPr>
          <w:rFonts w:ascii="Times New Roman" w:hAnsi="Times New Roman" w:cs="Times New Roman"/>
          <w:lang w:val="id-ID"/>
        </w:rPr>
        <w:t xml:space="preserve"> (</w:t>
      </w:r>
      <w:r w:rsidR="00733791" w:rsidRPr="00733791">
        <w:rPr>
          <w:rFonts w:ascii="MS Mincho" w:eastAsia="MS Mincho" w:hAnsi="MS Mincho" w:cs="Times New Roman"/>
          <w:lang w:val="id-ID"/>
        </w:rPr>
        <w:t>令和</w:t>
      </w:r>
      <w:r w:rsidR="00733791">
        <w:rPr>
          <w:rFonts w:ascii="Times New Roman" w:hAnsi="Times New Roman" w:cs="Times New Roman"/>
          <w:lang w:val="id-ID"/>
        </w:rPr>
        <w:t>)</w:t>
      </w:r>
      <w:r w:rsidR="00C57C08">
        <w:rPr>
          <w:rFonts w:ascii="Times New Roman" w:hAnsi="Times New Roman" w:cs="Times New Roman"/>
          <w:lang w:val="id-ID"/>
        </w:rPr>
        <w:t>.</w:t>
      </w:r>
      <w:r w:rsidR="00BA5549">
        <w:rPr>
          <w:rFonts w:ascii="Times New Roman" w:hAnsi="Times New Roman" w:cs="Times New Roman"/>
          <w:lang w:val="id-ID"/>
        </w:rPr>
        <w:t xml:space="preserve">Pada saat penobatannya sebagai Kaisar, Naruhito </w:t>
      </w:r>
      <w:r w:rsidR="007578C0">
        <w:rPr>
          <w:rFonts w:ascii="Times New Roman" w:hAnsi="Times New Roman" w:cs="Times New Roman"/>
          <w:lang w:val="id-ID"/>
        </w:rPr>
        <w:t>berdoa kepada Dewi Amaterasu di Kuil Kashikodokoro</w:t>
      </w:r>
      <w:r w:rsidR="00737F14">
        <w:rPr>
          <w:rFonts w:ascii="Times New Roman" w:hAnsi="Times New Roman" w:cs="Times New Roman"/>
          <w:lang w:val="id-ID"/>
        </w:rPr>
        <w:t>.</w:t>
      </w:r>
    </w:p>
  </w:footnote>
  <w:footnote w:id="5">
    <w:p w:rsidR="009F41CE" w:rsidRPr="009F41CE" w:rsidRDefault="009F41CE" w:rsidP="009F41CE">
      <w:pPr>
        <w:pStyle w:val="FootnoteText"/>
        <w:jc w:val="both"/>
        <w:rPr>
          <w:rFonts w:ascii="Times New Roman" w:hAnsi="Times New Roman" w:cs="Times New Roman"/>
        </w:rPr>
      </w:pPr>
      <w:r w:rsidRPr="00341350">
        <w:rPr>
          <w:rStyle w:val="FootnoteReference"/>
        </w:rPr>
        <w:footnoteRef/>
      </w:r>
      <w:r>
        <w:rPr>
          <w:rFonts w:ascii="Times New Roman" w:hAnsi="Times New Roman" w:cs="Times New Roman"/>
          <w:lang w:val="id-ID"/>
        </w:rPr>
        <w:t xml:space="preserve">Perang Genpei (1180-1185) merupakan salah satu perang yang sangat berpengaruh dalam peristiwa sejarah Jepang. Perang tersebut melibatkan dua klan ternama, yaitu Klan Taira dan Klan Minamoto. Perang tersebut berakhir dengan kemenangan Klan Minamoto yang kemudian membentuk keshogunan Kamakura, sebuah kelompok militer ditaktor yang menguasai Jepang pada 1192 sampai 1333 </w:t>
      </w:r>
      <w:r w:rsidR="001A43CC">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URL":"https://www.britannica.com/event/Gempei-War","accessed":{"date-parts":[["2023","7","5"]]},"author":[{"dropping-particle":"","family":"Britannica","given":"Team Editors of Encyclopaedia","non-dropping-particle":"","parse-names":false,"suffix":""}],"container-title":"Encyclopedia Britannica","id":"ITEM-1","issued":{"date-parts":[["2017"]]},"title":"Gempei War","type":"webpage"},"uris":["http://www.mendeley.com/documents/?uuid=8e32d5a3-44c1-480b-b476-88f680ca9cd5"]}],"mendeley":{"formattedCitation":"(Britannica, 2017)","plainTextFormattedCitation":"(Britannica, 2017)","previouslyFormattedCitation":"(Britannica, 2017)"},"properties":{"noteIndex":0},"schema":"https://github.com/citation-style-language/schema/raw/master/csl-citation.json"}</w:instrText>
      </w:r>
      <w:r w:rsidR="001A43CC">
        <w:rPr>
          <w:rFonts w:ascii="Times New Roman" w:hAnsi="Times New Roman" w:cs="Times New Roman"/>
          <w:lang w:val="id-ID"/>
        </w:rPr>
        <w:fldChar w:fldCharType="separate"/>
      </w:r>
      <w:r>
        <w:rPr>
          <w:rFonts w:ascii="Times New Roman" w:hAnsi="Times New Roman" w:cs="Times New Roman"/>
          <w:noProof/>
          <w:lang w:val="id-ID"/>
        </w:rPr>
        <w:t>(Britannica, 2017)</w:t>
      </w:r>
      <w:r w:rsidR="001A43CC">
        <w:rPr>
          <w:rFonts w:ascii="Times New Roman" w:hAnsi="Times New Roman" w:cs="Times New Roman"/>
          <w:lang w:val="id-ID"/>
        </w:rPr>
        <w:fldChar w:fldCharType="end"/>
      </w:r>
      <w:r>
        <w:rPr>
          <w:rFonts w:ascii="Times New Roman" w:hAnsi="Times New Roman" w:cs="Times New Roman"/>
          <w:lang w:val="id-ID"/>
        </w:rPr>
        <w:t>.</w:t>
      </w:r>
    </w:p>
  </w:footnote>
  <w:footnote w:id="6">
    <w:p w:rsidR="00A048BE" w:rsidRPr="000E6650" w:rsidRDefault="00A048BE" w:rsidP="00A048BE">
      <w:pPr>
        <w:pStyle w:val="FootnoteText"/>
        <w:jc w:val="both"/>
        <w:rPr>
          <w:rFonts w:ascii="Times New Roman" w:hAnsi="Times New Roman" w:cs="Times New Roman"/>
          <w:lang w:val="id-ID"/>
        </w:rPr>
      </w:pPr>
      <w:r w:rsidRPr="00341350">
        <w:rPr>
          <w:rStyle w:val="FootnoteReference"/>
        </w:rPr>
        <w:footnoteRef/>
      </w:r>
      <w:r w:rsidRPr="0097078C">
        <w:rPr>
          <w:rFonts w:ascii="Times New Roman" w:hAnsi="Times New Roman" w:cs="Times New Roman"/>
          <w:i/>
          <w:iCs/>
        </w:rPr>
        <w:t xml:space="preserve">Cong </w:t>
      </w:r>
      <w:r w:rsidRPr="0097078C">
        <w:rPr>
          <w:rFonts w:ascii="Times New Roman" w:hAnsi="Times New Roman" w:cs="Times New Roman"/>
        </w:rPr>
        <w:t>(</w:t>
      </w:r>
      <w:r w:rsidRPr="0097078C">
        <w:rPr>
          <w:rFonts w:ascii="Times New Roman" w:hAnsi="Times New Roman" w:cs="Times New Roman" w:hint="eastAsia"/>
        </w:rPr>
        <w:t>從</w:t>
      </w:r>
      <w:r w:rsidRPr="0097078C">
        <w:rPr>
          <w:rFonts w:ascii="Times New Roman" w:hAnsi="Times New Roman" w:cs="Times New Roman"/>
          <w:lang w:val="id-ID"/>
        </w:rPr>
        <w:t xml:space="preserve">atau </w:t>
      </w:r>
      <w:r w:rsidRPr="0097078C">
        <w:rPr>
          <w:rFonts w:asciiTheme="minorEastAsia" w:hAnsiTheme="minorEastAsia" w:cs="MS Gothic" w:hint="eastAsia"/>
          <w:shd w:val="clear" w:color="auto" w:fill="FFFFFF"/>
        </w:rPr>
        <w:t>从</w:t>
      </w:r>
      <w:r w:rsidRPr="0097078C">
        <w:rPr>
          <w:rFonts w:ascii="Times New Roman" w:hAnsi="Times New Roman" w:cs="Times New Roman"/>
          <w:shd w:val="clear" w:color="auto" w:fill="FFFFFF"/>
          <w:lang w:val="id-ID"/>
        </w:rPr>
        <w:t xml:space="preserve">) dalam bahasa Mandarin berarti mengikuti, menemani, pengikut, atau bahkan pembantu. Dalam bahasa Jepang, kanji </w:t>
      </w:r>
      <w:r w:rsidRPr="001E02C6">
        <w:rPr>
          <w:rFonts w:ascii="MS Mincho" w:eastAsia="MS Mincho" w:hAnsi="MS Mincho" w:cs="Times New Roman" w:hint="eastAsia"/>
          <w:shd w:val="clear" w:color="auto" w:fill="FFFFFF"/>
          <w:lang w:val="id-ID"/>
        </w:rPr>
        <w:t>從</w:t>
      </w:r>
      <w:r w:rsidRPr="0097078C">
        <w:rPr>
          <w:rFonts w:ascii="Times New Roman" w:hAnsi="Times New Roman" w:cs="Times New Roman"/>
          <w:shd w:val="clear" w:color="auto" w:fill="FFFFFF"/>
          <w:lang w:val="id-ID"/>
        </w:rPr>
        <w:t xml:space="preserve">dibaca sebagai </w:t>
      </w:r>
      <w:r w:rsidRPr="001E02C6">
        <w:rPr>
          <w:rFonts w:ascii="MS Mincho" w:eastAsia="MS Mincho" w:hAnsi="MS Mincho" w:cs="Times New Roman" w:hint="eastAsia"/>
          <w:shd w:val="clear" w:color="auto" w:fill="FFFFFF"/>
          <w:lang w:val="id-ID"/>
        </w:rPr>
        <w:t>従う</w:t>
      </w:r>
      <w:r w:rsidRPr="0097078C">
        <w:rPr>
          <w:rFonts w:ascii="Times New Roman" w:hAnsi="Times New Roman" w:cs="Times New Roman"/>
          <w:shd w:val="clear" w:color="auto" w:fill="FFFFFF"/>
          <w:lang w:val="id-ID"/>
        </w:rPr>
        <w:t>(</w:t>
      </w:r>
      <w:r w:rsidRPr="0097078C">
        <w:rPr>
          <w:rFonts w:ascii="Times New Roman" w:hAnsi="Times New Roman" w:cs="Times New Roman"/>
          <w:i/>
          <w:iCs/>
          <w:shd w:val="clear" w:color="auto" w:fill="FFFFFF"/>
          <w:lang w:val="id-ID"/>
        </w:rPr>
        <w:t>shitagau</w:t>
      </w:r>
      <w:r w:rsidRPr="0097078C">
        <w:rPr>
          <w:rFonts w:ascii="Times New Roman" w:hAnsi="Times New Roman" w:cs="Times New Roman"/>
          <w:shd w:val="clear" w:color="auto" w:fill="FFFFFF"/>
          <w:lang w:val="id-ID"/>
        </w:rPr>
        <w:t xml:space="preserve">) yang termasuk ke dalam golongan kata kerja </w:t>
      </w:r>
      <w:r w:rsidR="001E02C6">
        <w:rPr>
          <w:rFonts w:ascii="Times New Roman" w:hAnsi="Times New Roman" w:cs="Times New Roman"/>
          <w:shd w:val="clear" w:color="auto" w:fill="FFFFFF"/>
          <w:lang w:val="id-ID"/>
        </w:rPr>
        <w:t>dan memiliki</w:t>
      </w:r>
      <w:r w:rsidRPr="0097078C">
        <w:rPr>
          <w:rFonts w:ascii="Times New Roman" w:hAnsi="Times New Roman" w:cs="Times New Roman"/>
          <w:shd w:val="clear" w:color="auto" w:fill="FFFFFF"/>
          <w:lang w:val="id-ID"/>
        </w:rPr>
        <w:t xml:space="preserve"> arti mengikuti, mematuhi, atau tunduk.</w:t>
      </w:r>
    </w:p>
  </w:footnote>
  <w:footnote w:id="7">
    <w:p w:rsidR="00A048BE" w:rsidRPr="00943B1D" w:rsidRDefault="00A048BE" w:rsidP="00A048BE">
      <w:pPr>
        <w:pStyle w:val="FootnoteText"/>
        <w:jc w:val="both"/>
        <w:rPr>
          <w:rFonts w:ascii="Times New Roman" w:hAnsi="Times New Roman" w:cs="Times New Roman"/>
          <w:lang w:val="id-ID"/>
        </w:rPr>
      </w:pPr>
      <w:r w:rsidRPr="00341350">
        <w:rPr>
          <w:rStyle w:val="FootnoteReference"/>
        </w:rPr>
        <w:footnoteRef/>
      </w:r>
      <w:r w:rsidRPr="00943B1D">
        <w:rPr>
          <w:rFonts w:ascii="Times New Roman" w:hAnsi="Times New Roman" w:cs="Times New Roman"/>
          <w:i/>
          <w:iCs/>
          <w:lang w:val="id-ID"/>
        </w:rPr>
        <w:t xml:space="preserve">Shogun </w:t>
      </w:r>
      <w:r w:rsidR="000B302F">
        <w:rPr>
          <w:rFonts w:ascii="Times New Roman" w:hAnsi="Times New Roman" w:cs="Times New Roman"/>
          <w:lang w:val="en-US"/>
        </w:rPr>
        <w:t>(</w:t>
      </w:r>
      <w:r w:rsidR="007F5058" w:rsidRPr="00495F03">
        <w:rPr>
          <w:rFonts w:ascii="MS Mincho" w:eastAsia="MS Mincho" w:hAnsi="MS Mincho" w:cs="Times New Roman"/>
        </w:rPr>
        <w:t>将軍</w:t>
      </w:r>
      <w:r w:rsidR="000B302F">
        <w:rPr>
          <w:rFonts w:ascii="Times New Roman" w:hAnsi="Times New Roman" w:cs="Times New Roman" w:hint="eastAsia"/>
          <w:lang w:val="en-US"/>
        </w:rPr>
        <w:t>)</w:t>
      </w:r>
      <w:r w:rsidRPr="00943B1D">
        <w:rPr>
          <w:rFonts w:ascii="Times New Roman" w:hAnsi="Times New Roman" w:cs="Times New Roman"/>
          <w:lang w:val="id-ID"/>
        </w:rPr>
        <w:t xml:space="preserve">merupakan sebutan bagi pemimpin militer Jepang yang digunakan pertama kali ketika zaman Heian. Minamoto Yoritomo mendapatkan kekuasaan penuh atas militer Jepang </w:t>
      </w:r>
      <w:r w:rsidR="00475C4C">
        <w:rPr>
          <w:rFonts w:ascii="Times New Roman" w:hAnsi="Times New Roman" w:cs="Times New Roman"/>
          <w:lang w:val="id-ID"/>
        </w:rPr>
        <w:t xml:space="preserve">pada 1185 </w:t>
      </w:r>
      <w:r w:rsidRPr="00943B1D">
        <w:rPr>
          <w:rFonts w:ascii="Times New Roman" w:hAnsi="Times New Roman" w:cs="Times New Roman"/>
          <w:lang w:val="id-ID"/>
        </w:rPr>
        <w:t xml:space="preserve">dan pada </w:t>
      </w:r>
      <w:r w:rsidR="00475C4C">
        <w:rPr>
          <w:rFonts w:ascii="Times New Roman" w:hAnsi="Times New Roman" w:cs="Times New Roman"/>
          <w:lang w:val="id-ID"/>
        </w:rPr>
        <w:t>tujuh (7)</w:t>
      </w:r>
      <w:r w:rsidRPr="00943B1D">
        <w:rPr>
          <w:rFonts w:ascii="Times New Roman" w:hAnsi="Times New Roman" w:cs="Times New Roman"/>
          <w:lang w:val="id-ID"/>
        </w:rPr>
        <w:t xml:space="preserve"> tahun berikutnya</w:t>
      </w:r>
      <w:r w:rsidR="00475C4C">
        <w:rPr>
          <w:rFonts w:ascii="Times New Roman" w:hAnsi="Times New Roman" w:cs="Times New Roman"/>
          <w:lang w:val="id-ID"/>
        </w:rPr>
        <w:t xml:space="preserve">, </w:t>
      </w:r>
      <w:r w:rsidRPr="00943B1D">
        <w:rPr>
          <w:rFonts w:ascii="Times New Roman" w:hAnsi="Times New Roman" w:cs="Times New Roman"/>
          <w:lang w:val="id-ID"/>
        </w:rPr>
        <w:t xml:space="preserve">dia mendapatkan gelar </w:t>
      </w:r>
      <w:r w:rsidRPr="00943B1D">
        <w:rPr>
          <w:rFonts w:ascii="Times New Roman" w:hAnsi="Times New Roman" w:cs="Times New Roman"/>
          <w:i/>
          <w:iCs/>
          <w:lang w:val="id-ID"/>
        </w:rPr>
        <w:t xml:space="preserve">shogun </w:t>
      </w:r>
      <w:r w:rsidRPr="00943B1D">
        <w:rPr>
          <w:rFonts w:ascii="Times New Roman" w:hAnsi="Times New Roman" w:cs="Times New Roman"/>
          <w:lang w:val="id-ID"/>
        </w:rPr>
        <w:t xml:space="preserve">dan membentuk </w:t>
      </w:r>
      <w:r w:rsidRPr="00943B1D">
        <w:rPr>
          <w:rFonts w:ascii="Times New Roman" w:hAnsi="Times New Roman" w:cs="Times New Roman"/>
          <w:i/>
          <w:iCs/>
          <w:lang w:val="id-ID"/>
        </w:rPr>
        <w:t xml:space="preserve">bakufu </w:t>
      </w:r>
      <w:r w:rsidRPr="00943B1D">
        <w:rPr>
          <w:rFonts w:ascii="Times New Roman" w:hAnsi="Times New Roman" w:cs="Times New Roman"/>
          <w:lang w:val="id-ID"/>
        </w:rPr>
        <w:t xml:space="preserve">pertama di Jepang </w:t>
      </w:r>
      <w:r w:rsidR="001A43CC" w:rsidRPr="00943B1D">
        <w:rPr>
          <w:rFonts w:ascii="Times New Roman" w:hAnsi="Times New Roman" w:cs="Times New Roman"/>
          <w:lang w:val="id-ID"/>
        </w:rPr>
        <w:fldChar w:fldCharType="begin" w:fldLock="1"/>
      </w:r>
      <w:r w:rsidRPr="00943B1D">
        <w:rPr>
          <w:rFonts w:ascii="Times New Roman" w:hAnsi="Times New Roman" w:cs="Times New Roman"/>
          <w:lang w:val="id-ID"/>
        </w:rPr>
        <w:instrText>ADDIN CSL_CITATION {"citationItems":[{"id":"ITEM-1","itemData":{"URL":"https://www.britannica.com/topic/shogun","accessed":{"date-parts":[["2023","6","23"]]},"author":[{"dropping-particle":"","family":"Britannica","given":"Team Editors of Encyclopaedia","non-dropping-particle":"","parse-names":false,"suffix":""}],"container-title":"Encyclopedia Britannica","id":"ITEM-1","issued":{"date-parts":[["2022"]]},"title":"shogun","type":"webpage"},"uris":["http://www.mendeley.com/documents/?uuid=983f1089-2659-4eaa-a384-3dc9336f6614"]}],"mendeley":{"formattedCitation":"(Britannica, 2022)","plainTextFormattedCitation":"(Britannica, 2022)","previouslyFormattedCitation":"(Britannica, 2022)"},"properties":{"noteIndex":0},"schema":"https://github.com/citation-style-language/schema/raw/master/csl-citation.json"}</w:instrText>
      </w:r>
      <w:r w:rsidR="001A43CC" w:rsidRPr="00943B1D">
        <w:rPr>
          <w:rFonts w:ascii="Times New Roman" w:hAnsi="Times New Roman" w:cs="Times New Roman"/>
          <w:lang w:val="id-ID"/>
        </w:rPr>
        <w:fldChar w:fldCharType="separate"/>
      </w:r>
      <w:r w:rsidRPr="00943B1D">
        <w:rPr>
          <w:rFonts w:ascii="Times New Roman" w:hAnsi="Times New Roman" w:cs="Times New Roman"/>
          <w:noProof/>
          <w:lang w:val="id-ID"/>
        </w:rPr>
        <w:t>(Britannica, 2022)</w:t>
      </w:r>
      <w:r w:rsidR="001A43CC" w:rsidRPr="00943B1D">
        <w:rPr>
          <w:rFonts w:ascii="Times New Roman" w:hAnsi="Times New Roman" w:cs="Times New Roman"/>
          <w:lang w:val="id-ID"/>
        </w:rPr>
        <w:fldChar w:fldCharType="end"/>
      </w:r>
      <w:r w:rsidRPr="00943B1D">
        <w:rPr>
          <w:rFonts w:ascii="Times New Roman" w:hAnsi="Times New Roman" w:cs="Times New Roman"/>
          <w:lang w:val="id-ID"/>
        </w:rPr>
        <w:t>.</w:t>
      </w:r>
    </w:p>
  </w:footnote>
  <w:footnote w:id="8">
    <w:p w:rsidR="00A048BE" w:rsidRPr="00831B0E" w:rsidRDefault="00A048BE" w:rsidP="00A048BE">
      <w:pPr>
        <w:pStyle w:val="FootnoteText"/>
        <w:jc w:val="both"/>
        <w:rPr>
          <w:rFonts w:ascii="Times New Roman" w:hAnsi="Times New Roman" w:cs="Times New Roman"/>
          <w:lang w:val="id-ID"/>
        </w:rPr>
      </w:pPr>
      <w:r w:rsidRPr="00341350">
        <w:rPr>
          <w:rStyle w:val="FootnoteReference"/>
        </w:rPr>
        <w:footnoteRef/>
      </w:r>
      <w:r w:rsidRPr="00831B0E">
        <w:rPr>
          <w:rFonts w:ascii="Times New Roman" w:hAnsi="Times New Roman" w:cs="Times New Roman"/>
          <w:lang w:val="id-ID"/>
        </w:rPr>
        <w:t xml:space="preserve"> Kebijakan </w:t>
      </w:r>
      <w:r w:rsidRPr="00831B0E">
        <w:rPr>
          <w:rFonts w:ascii="Times New Roman" w:hAnsi="Times New Roman" w:cs="Times New Roman"/>
          <w:i/>
          <w:iCs/>
          <w:lang w:val="id-ID"/>
        </w:rPr>
        <w:t xml:space="preserve">sakoku </w:t>
      </w:r>
      <w:r w:rsidRPr="00831B0E">
        <w:rPr>
          <w:rFonts w:ascii="Times New Roman" w:hAnsi="Times New Roman" w:cs="Times New Roman"/>
          <w:lang w:val="id-ID"/>
        </w:rPr>
        <w:t>(</w:t>
      </w:r>
      <w:r w:rsidRPr="00495F03">
        <w:rPr>
          <w:rFonts w:ascii="MS Mincho" w:eastAsia="MS Mincho" w:hAnsi="MS Mincho" w:cs="Times New Roman"/>
          <w:lang w:val="id-ID"/>
        </w:rPr>
        <w:t>鎖国</w:t>
      </w:r>
      <w:r w:rsidRPr="00831B0E">
        <w:rPr>
          <w:rFonts w:ascii="Times New Roman" w:hAnsi="Times New Roman" w:cs="Times New Roman"/>
          <w:lang w:val="id-ID"/>
        </w:rPr>
        <w:t xml:space="preserve">) atau yang secara harfiah berarti </w:t>
      </w:r>
      <w:r w:rsidR="00091E38">
        <w:rPr>
          <w:rFonts w:ascii="Times New Roman" w:hAnsi="Times New Roman" w:cs="Times New Roman"/>
          <w:lang w:val="id-ID"/>
        </w:rPr>
        <w:t>‘</w:t>
      </w:r>
      <w:r w:rsidRPr="00831B0E">
        <w:rPr>
          <w:rFonts w:ascii="Times New Roman" w:hAnsi="Times New Roman" w:cs="Times New Roman"/>
          <w:lang w:val="id-ID"/>
        </w:rPr>
        <w:t>negara tertutup</w:t>
      </w:r>
      <w:r w:rsidR="00091E38">
        <w:rPr>
          <w:rFonts w:ascii="Times New Roman" w:hAnsi="Times New Roman" w:cs="Times New Roman"/>
          <w:lang w:val="id-ID"/>
        </w:rPr>
        <w:t>’</w:t>
      </w:r>
      <w:r w:rsidRPr="00831B0E">
        <w:rPr>
          <w:rFonts w:ascii="Times New Roman" w:hAnsi="Times New Roman" w:cs="Times New Roman"/>
          <w:lang w:val="id-ID"/>
        </w:rPr>
        <w:t xml:space="preserve"> adalah kebijakan saat era Keshogunan Tokugawa. Kebijakan </w:t>
      </w:r>
      <w:r w:rsidRPr="00831B0E">
        <w:rPr>
          <w:rFonts w:ascii="Times New Roman" w:hAnsi="Times New Roman" w:cs="Times New Roman"/>
          <w:i/>
          <w:iCs/>
          <w:lang w:val="id-ID"/>
        </w:rPr>
        <w:t xml:space="preserve">sakoku </w:t>
      </w:r>
      <w:r w:rsidRPr="00831B0E">
        <w:rPr>
          <w:rFonts w:ascii="Times New Roman" w:hAnsi="Times New Roman" w:cs="Times New Roman"/>
          <w:lang w:val="id-ID"/>
        </w:rPr>
        <w:t xml:space="preserve">berlaku dari 1633-1639 dan berakhir pada 1853 dengan melarang keras penyebaran agama Kristen, melarang orang Jepang untuk melakukan perjalanan ke luar negeri, maupun kembali dari perjalanan luar negeri, serta membatasi perdagangan luar negeri dengan beberapa negara, kecuali dengan Jerman dan Tiongkok </w:t>
      </w:r>
      <w:r w:rsidR="001A43CC" w:rsidRPr="00831B0E">
        <w:rPr>
          <w:rFonts w:ascii="Times New Roman" w:hAnsi="Times New Roman" w:cs="Times New Roman"/>
          <w:lang w:val="id-ID"/>
        </w:rPr>
        <w:fldChar w:fldCharType="begin" w:fldLock="1"/>
      </w:r>
      <w:r w:rsidRPr="00831B0E">
        <w:rPr>
          <w:rFonts w:ascii="Times New Roman" w:hAnsi="Times New Roman" w:cs="Times New Roman"/>
          <w:lang w:val="id-ID"/>
        </w:rPr>
        <w:instrText>ADDIN CSL_CITATION {"citationItems":[{"id":"ITEM-1","itemData":{"URL":"https://www.britannica.com/topic/sakoku","accessed":{"date-parts":[["2023","7","15"]]},"author":[{"dropping-particle":"","family":"Munez","given":"Everett","non-dropping-particle":"","parse-names":false,"suffix":""}],"container-title":"Encyclopedia Britannica","id":"ITEM-1","issued":{"date-parts":[["2023"]]},"title":"sakoku","type":"webpage"},"uris":["http://www.mendeley.com/documents/?uuid=3287be4a-1422-4ffe-8d80-748c0f515abb"]}],"mendeley":{"formattedCitation":"(Munez, 2023)","plainTextFormattedCitation":"(Munez, 2023)","previouslyFormattedCitation":"(Munez, 2023)"},"properties":{"noteIndex":0},"schema":"https://github.com/citation-style-language/schema/raw/master/csl-citation.json"}</w:instrText>
      </w:r>
      <w:r w:rsidR="001A43CC" w:rsidRPr="00831B0E">
        <w:rPr>
          <w:rFonts w:ascii="Times New Roman" w:hAnsi="Times New Roman" w:cs="Times New Roman"/>
          <w:lang w:val="id-ID"/>
        </w:rPr>
        <w:fldChar w:fldCharType="separate"/>
      </w:r>
      <w:r w:rsidRPr="00831B0E">
        <w:rPr>
          <w:rFonts w:ascii="Times New Roman" w:hAnsi="Times New Roman" w:cs="Times New Roman"/>
          <w:noProof/>
          <w:lang w:val="id-ID"/>
        </w:rPr>
        <w:t>(Munez, 2023)</w:t>
      </w:r>
      <w:r w:rsidR="001A43CC" w:rsidRPr="00831B0E">
        <w:rPr>
          <w:rFonts w:ascii="Times New Roman" w:hAnsi="Times New Roman" w:cs="Times New Roman"/>
          <w:lang w:val="id-ID"/>
        </w:rPr>
        <w:fldChar w:fldCharType="end"/>
      </w:r>
      <w:r w:rsidRPr="00831B0E">
        <w:rPr>
          <w:rFonts w:ascii="Times New Roman" w:hAnsi="Times New Roman" w:cs="Times New Roman"/>
          <w:lang w:val="id-ID"/>
        </w:rPr>
        <w:t>.</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27977" w:rsidRDefault="00D27977">
    <w:pPr>
      <w:pStyle w:val="Header"/>
      <w:jc w:val="right"/>
    </w:pPr>
  </w:p>
  <w:p w:rsidR="00D27977" w:rsidRDefault="00D27977">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27977" w:rsidRDefault="001A43CC">
    <w:pPr>
      <w:pStyle w:val="Header"/>
      <w:jc w:val="right"/>
    </w:pPr>
    <w:r w:rsidRPr="00D27977">
      <w:rPr>
        <w:rFonts w:ascii="Times New Roman" w:hAnsi="Times New Roman" w:cs="Times New Roman"/>
        <w:sz w:val="24"/>
        <w:szCs w:val="24"/>
      </w:rPr>
      <w:fldChar w:fldCharType="begin"/>
    </w:r>
    <w:r w:rsidR="00D27977" w:rsidRPr="00D27977">
      <w:rPr>
        <w:rFonts w:ascii="Times New Roman" w:hAnsi="Times New Roman" w:cs="Times New Roman"/>
        <w:sz w:val="24"/>
        <w:szCs w:val="24"/>
      </w:rPr>
      <w:instrText xml:space="preserve"> PAGE   \* MERGEFORMAT </w:instrText>
    </w:r>
    <w:r w:rsidRPr="00D27977">
      <w:rPr>
        <w:rFonts w:ascii="Times New Roman" w:hAnsi="Times New Roman" w:cs="Times New Roman"/>
        <w:sz w:val="24"/>
        <w:szCs w:val="24"/>
      </w:rPr>
      <w:fldChar w:fldCharType="separate"/>
    </w:r>
    <w:r w:rsidR="00A56667">
      <w:rPr>
        <w:rFonts w:ascii="Times New Roman" w:hAnsi="Times New Roman" w:cs="Times New Roman"/>
        <w:noProof/>
        <w:sz w:val="24"/>
        <w:szCs w:val="24"/>
      </w:rPr>
      <w:t>13</w:t>
    </w:r>
    <w:r w:rsidRPr="00D27977">
      <w:rPr>
        <w:rFonts w:ascii="Times New Roman" w:hAnsi="Times New Roman" w:cs="Times New Roman"/>
        <w:noProof/>
        <w:sz w:val="24"/>
        <w:szCs w:val="24"/>
      </w:rPr>
      <w:fldChar w:fldCharType="end"/>
    </w:r>
    <w:r>
      <w:rPr>
        <w:noProof/>
      </w:rPr>
    </w:r>
  </w:p>
  <w:p w:rsidR="00D27977" w:rsidRDefault="00D27977">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184C49"/>
    <w:multiLevelType w:val="hybridMultilevel"/>
    <w:tmpl w:val="484A9F3E"/>
    <w:lvl w:ilvl="0" w:tplc="FCC838F4">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
    <w:nsid w:val="01927D4F"/>
    <w:multiLevelType w:val="hybridMultilevel"/>
    <w:tmpl w:val="5372B4CA"/>
    <w:lvl w:ilvl="0" w:tplc="860018E8">
      <w:start w:val="1"/>
      <w:numFmt w:val="decimal"/>
      <w:lvlText w:val="2.%1"/>
      <w:lvlJc w:val="left"/>
      <w:pPr>
        <w:ind w:left="927" w:hanging="360"/>
      </w:pPr>
      <w:rPr>
        <w:rFonts w:hint="default"/>
      </w:rPr>
    </w:lvl>
    <w:lvl w:ilvl="1" w:tplc="FFFFFFFF" w:tentative="1">
      <w:start w:val="1"/>
      <w:numFmt w:val="lowerLetter"/>
      <w:lvlText w:val="%2."/>
      <w:lvlJc w:val="left"/>
      <w:pPr>
        <w:ind w:left="1647" w:hanging="360"/>
      </w:pPr>
    </w:lvl>
    <w:lvl w:ilvl="2" w:tplc="FFFFFFFF" w:tentative="1">
      <w:start w:val="1"/>
      <w:numFmt w:val="lowerRoman"/>
      <w:lvlText w:val="%3."/>
      <w:lvlJc w:val="right"/>
      <w:pPr>
        <w:ind w:left="2367" w:hanging="180"/>
      </w:pPr>
    </w:lvl>
    <w:lvl w:ilvl="3" w:tplc="FFFFFFFF" w:tentative="1">
      <w:start w:val="1"/>
      <w:numFmt w:val="decimal"/>
      <w:lvlText w:val="%4."/>
      <w:lvlJc w:val="left"/>
      <w:pPr>
        <w:ind w:left="3087" w:hanging="360"/>
      </w:pPr>
    </w:lvl>
    <w:lvl w:ilvl="4" w:tplc="FFFFFFFF" w:tentative="1">
      <w:start w:val="1"/>
      <w:numFmt w:val="lowerLetter"/>
      <w:lvlText w:val="%5."/>
      <w:lvlJc w:val="left"/>
      <w:pPr>
        <w:ind w:left="3807" w:hanging="360"/>
      </w:pPr>
    </w:lvl>
    <w:lvl w:ilvl="5" w:tplc="FFFFFFFF" w:tentative="1">
      <w:start w:val="1"/>
      <w:numFmt w:val="lowerRoman"/>
      <w:lvlText w:val="%6."/>
      <w:lvlJc w:val="right"/>
      <w:pPr>
        <w:ind w:left="4527" w:hanging="180"/>
      </w:pPr>
    </w:lvl>
    <w:lvl w:ilvl="6" w:tplc="FFFFFFFF" w:tentative="1">
      <w:start w:val="1"/>
      <w:numFmt w:val="decimal"/>
      <w:lvlText w:val="%7."/>
      <w:lvlJc w:val="left"/>
      <w:pPr>
        <w:ind w:left="5247" w:hanging="360"/>
      </w:pPr>
    </w:lvl>
    <w:lvl w:ilvl="7" w:tplc="FFFFFFFF" w:tentative="1">
      <w:start w:val="1"/>
      <w:numFmt w:val="lowerLetter"/>
      <w:lvlText w:val="%8."/>
      <w:lvlJc w:val="left"/>
      <w:pPr>
        <w:ind w:left="5967" w:hanging="360"/>
      </w:pPr>
    </w:lvl>
    <w:lvl w:ilvl="8" w:tplc="FFFFFFFF" w:tentative="1">
      <w:start w:val="1"/>
      <w:numFmt w:val="lowerRoman"/>
      <w:lvlText w:val="%9."/>
      <w:lvlJc w:val="right"/>
      <w:pPr>
        <w:ind w:left="6687" w:hanging="180"/>
      </w:pPr>
    </w:lvl>
  </w:abstractNum>
  <w:abstractNum w:abstractNumId="2">
    <w:nsid w:val="01B40283"/>
    <w:multiLevelType w:val="hybridMultilevel"/>
    <w:tmpl w:val="85384B34"/>
    <w:lvl w:ilvl="0" w:tplc="DE3656F0">
      <w:start w:val="1"/>
      <w:numFmt w:val="decimal"/>
      <w:lvlText w:val="2.2.%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
    <w:nsid w:val="06DA7996"/>
    <w:multiLevelType w:val="hybridMultilevel"/>
    <w:tmpl w:val="94FE5AEA"/>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
    <w:nsid w:val="0A010CA8"/>
    <w:multiLevelType w:val="hybridMultilevel"/>
    <w:tmpl w:val="0F882F44"/>
    <w:lvl w:ilvl="0" w:tplc="F30CB73C">
      <w:numFmt w:val="bullet"/>
      <w:lvlText w:val=""/>
      <w:lvlJc w:val="left"/>
      <w:pPr>
        <w:ind w:left="927" w:hanging="360"/>
      </w:pPr>
      <w:rPr>
        <w:rFonts w:ascii="Symbol" w:eastAsiaTheme="minorEastAsia" w:hAnsi="Symbol" w:cs="Times New Roman" w:hint="default"/>
      </w:rPr>
    </w:lvl>
    <w:lvl w:ilvl="1" w:tplc="38090003" w:tentative="1">
      <w:start w:val="1"/>
      <w:numFmt w:val="bullet"/>
      <w:lvlText w:val="o"/>
      <w:lvlJc w:val="left"/>
      <w:pPr>
        <w:ind w:left="1647" w:hanging="360"/>
      </w:pPr>
      <w:rPr>
        <w:rFonts w:ascii="Courier New" w:hAnsi="Courier New" w:cs="Courier New" w:hint="default"/>
      </w:rPr>
    </w:lvl>
    <w:lvl w:ilvl="2" w:tplc="38090005" w:tentative="1">
      <w:start w:val="1"/>
      <w:numFmt w:val="bullet"/>
      <w:lvlText w:val=""/>
      <w:lvlJc w:val="left"/>
      <w:pPr>
        <w:ind w:left="2367" w:hanging="360"/>
      </w:pPr>
      <w:rPr>
        <w:rFonts w:ascii="Wingdings" w:hAnsi="Wingdings" w:hint="default"/>
      </w:rPr>
    </w:lvl>
    <w:lvl w:ilvl="3" w:tplc="38090001" w:tentative="1">
      <w:start w:val="1"/>
      <w:numFmt w:val="bullet"/>
      <w:lvlText w:val=""/>
      <w:lvlJc w:val="left"/>
      <w:pPr>
        <w:ind w:left="3087" w:hanging="360"/>
      </w:pPr>
      <w:rPr>
        <w:rFonts w:ascii="Symbol" w:hAnsi="Symbol" w:hint="default"/>
      </w:rPr>
    </w:lvl>
    <w:lvl w:ilvl="4" w:tplc="38090003" w:tentative="1">
      <w:start w:val="1"/>
      <w:numFmt w:val="bullet"/>
      <w:lvlText w:val="o"/>
      <w:lvlJc w:val="left"/>
      <w:pPr>
        <w:ind w:left="3807" w:hanging="360"/>
      </w:pPr>
      <w:rPr>
        <w:rFonts w:ascii="Courier New" w:hAnsi="Courier New" w:cs="Courier New" w:hint="default"/>
      </w:rPr>
    </w:lvl>
    <w:lvl w:ilvl="5" w:tplc="38090005" w:tentative="1">
      <w:start w:val="1"/>
      <w:numFmt w:val="bullet"/>
      <w:lvlText w:val=""/>
      <w:lvlJc w:val="left"/>
      <w:pPr>
        <w:ind w:left="4527" w:hanging="360"/>
      </w:pPr>
      <w:rPr>
        <w:rFonts w:ascii="Wingdings" w:hAnsi="Wingdings" w:hint="default"/>
      </w:rPr>
    </w:lvl>
    <w:lvl w:ilvl="6" w:tplc="38090001" w:tentative="1">
      <w:start w:val="1"/>
      <w:numFmt w:val="bullet"/>
      <w:lvlText w:val=""/>
      <w:lvlJc w:val="left"/>
      <w:pPr>
        <w:ind w:left="5247" w:hanging="360"/>
      </w:pPr>
      <w:rPr>
        <w:rFonts w:ascii="Symbol" w:hAnsi="Symbol" w:hint="default"/>
      </w:rPr>
    </w:lvl>
    <w:lvl w:ilvl="7" w:tplc="38090003" w:tentative="1">
      <w:start w:val="1"/>
      <w:numFmt w:val="bullet"/>
      <w:lvlText w:val="o"/>
      <w:lvlJc w:val="left"/>
      <w:pPr>
        <w:ind w:left="5967" w:hanging="360"/>
      </w:pPr>
      <w:rPr>
        <w:rFonts w:ascii="Courier New" w:hAnsi="Courier New" w:cs="Courier New" w:hint="default"/>
      </w:rPr>
    </w:lvl>
    <w:lvl w:ilvl="8" w:tplc="38090005" w:tentative="1">
      <w:start w:val="1"/>
      <w:numFmt w:val="bullet"/>
      <w:lvlText w:val=""/>
      <w:lvlJc w:val="left"/>
      <w:pPr>
        <w:ind w:left="6687" w:hanging="360"/>
      </w:pPr>
      <w:rPr>
        <w:rFonts w:ascii="Wingdings" w:hAnsi="Wingdings" w:hint="default"/>
      </w:rPr>
    </w:lvl>
  </w:abstractNum>
  <w:abstractNum w:abstractNumId="5">
    <w:nsid w:val="10C57784"/>
    <w:multiLevelType w:val="hybridMultilevel"/>
    <w:tmpl w:val="B64291E6"/>
    <w:lvl w:ilvl="0" w:tplc="CA34ACAA">
      <w:start w:val="1"/>
      <w:numFmt w:val="decimal"/>
      <w:pStyle w:val="SubJudul3-1"/>
      <w:lvlText w:val="3.1.%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6">
    <w:nsid w:val="356233F9"/>
    <w:multiLevelType w:val="hybridMultilevel"/>
    <w:tmpl w:val="21786336"/>
    <w:lvl w:ilvl="0" w:tplc="804EB730">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7">
    <w:nsid w:val="38FD0FA0"/>
    <w:multiLevelType w:val="hybridMultilevel"/>
    <w:tmpl w:val="3E968F9E"/>
    <w:lvl w:ilvl="0" w:tplc="2DB609B8">
      <w:start w:val="1"/>
      <w:numFmt w:val="decimal"/>
      <w:pStyle w:val="SubBab1"/>
      <w:lvlText w:val="1.%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3D052645"/>
    <w:multiLevelType w:val="hybridMultilevel"/>
    <w:tmpl w:val="2886056C"/>
    <w:lvl w:ilvl="0" w:tplc="95DC9914">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9">
    <w:nsid w:val="3FD75987"/>
    <w:multiLevelType w:val="hybridMultilevel"/>
    <w:tmpl w:val="9C0290FC"/>
    <w:lvl w:ilvl="0" w:tplc="3809000F">
      <w:start w:val="1"/>
      <w:numFmt w:val="decimal"/>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10">
    <w:nsid w:val="46CE0C9B"/>
    <w:multiLevelType w:val="hybridMultilevel"/>
    <w:tmpl w:val="EC52B92C"/>
    <w:lvl w:ilvl="0" w:tplc="8D54515E">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1">
    <w:nsid w:val="50B20D3F"/>
    <w:multiLevelType w:val="hybridMultilevel"/>
    <w:tmpl w:val="C0C0293C"/>
    <w:lvl w:ilvl="0" w:tplc="6F103CB6">
      <w:start w:val="1"/>
      <w:numFmt w:val="decimal"/>
      <w:pStyle w:val="SubBab2"/>
      <w:lvlText w:val="2.%1"/>
      <w:lvlJc w:val="left"/>
      <w:pPr>
        <w:ind w:left="720" w:hanging="360"/>
      </w:pPr>
      <w:rPr>
        <w:i w:val="0"/>
        <w:iCs w:val="0"/>
      </w:rPr>
    </w:lvl>
    <w:lvl w:ilvl="1" w:tplc="DE3656F0">
      <w:start w:val="1"/>
      <w:numFmt w:val="decimal"/>
      <w:lvlText w:val="2.2.%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534B3249"/>
    <w:multiLevelType w:val="hybridMultilevel"/>
    <w:tmpl w:val="2CC28DEC"/>
    <w:lvl w:ilvl="0" w:tplc="2468FC8E">
      <w:start w:val="1"/>
      <w:numFmt w:val="decimal"/>
      <w:pStyle w:val="SubBab3"/>
      <w:lvlText w:val="3.%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543B218D"/>
    <w:multiLevelType w:val="hybridMultilevel"/>
    <w:tmpl w:val="AC62BEC8"/>
    <w:lvl w:ilvl="0" w:tplc="3809000F">
      <w:start w:val="1"/>
      <w:numFmt w:val="decimal"/>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14">
    <w:nsid w:val="64282AF6"/>
    <w:multiLevelType w:val="hybridMultilevel"/>
    <w:tmpl w:val="BADC011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nsid w:val="64C36256"/>
    <w:multiLevelType w:val="hybridMultilevel"/>
    <w:tmpl w:val="81F4EC48"/>
    <w:lvl w:ilvl="0" w:tplc="CDC2457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682220E2"/>
    <w:multiLevelType w:val="hybridMultilevel"/>
    <w:tmpl w:val="97EA8918"/>
    <w:lvl w:ilvl="0" w:tplc="CF02F5F6">
      <w:start w:val="1"/>
      <w:numFmt w:val="decimal"/>
      <w:pStyle w:val="SubBab4"/>
      <w:lvlText w:val="4.%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6E0A579B"/>
    <w:multiLevelType w:val="hybridMultilevel"/>
    <w:tmpl w:val="1C600632"/>
    <w:lvl w:ilvl="0" w:tplc="3809000F">
      <w:start w:val="1"/>
      <w:numFmt w:val="decimal"/>
      <w:lvlText w:val="%1."/>
      <w:lvlJc w:val="left"/>
      <w:pPr>
        <w:ind w:left="1356" w:hanging="360"/>
      </w:pPr>
    </w:lvl>
    <w:lvl w:ilvl="1" w:tplc="38090019" w:tentative="1">
      <w:start w:val="1"/>
      <w:numFmt w:val="lowerLetter"/>
      <w:lvlText w:val="%2."/>
      <w:lvlJc w:val="left"/>
      <w:pPr>
        <w:ind w:left="2076" w:hanging="360"/>
      </w:pPr>
    </w:lvl>
    <w:lvl w:ilvl="2" w:tplc="3809001B" w:tentative="1">
      <w:start w:val="1"/>
      <w:numFmt w:val="lowerRoman"/>
      <w:lvlText w:val="%3."/>
      <w:lvlJc w:val="right"/>
      <w:pPr>
        <w:ind w:left="2796" w:hanging="180"/>
      </w:pPr>
    </w:lvl>
    <w:lvl w:ilvl="3" w:tplc="3809000F" w:tentative="1">
      <w:start w:val="1"/>
      <w:numFmt w:val="decimal"/>
      <w:lvlText w:val="%4."/>
      <w:lvlJc w:val="left"/>
      <w:pPr>
        <w:ind w:left="3516" w:hanging="360"/>
      </w:pPr>
    </w:lvl>
    <w:lvl w:ilvl="4" w:tplc="38090019" w:tentative="1">
      <w:start w:val="1"/>
      <w:numFmt w:val="lowerLetter"/>
      <w:lvlText w:val="%5."/>
      <w:lvlJc w:val="left"/>
      <w:pPr>
        <w:ind w:left="4236" w:hanging="360"/>
      </w:pPr>
    </w:lvl>
    <w:lvl w:ilvl="5" w:tplc="3809001B" w:tentative="1">
      <w:start w:val="1"/>
      <w:numFmt w:val="lowerRoman"/>
      <w:lvlText w:val="%6."/>
      <w:lvlJc w:val="right"/>
      <w:pPr>
        <w:ind w:left="4956" w:hanging="180"/>
      </w:pPr>
    </w:lvl>
    <w:lvl w:ilvl="6" w:tplc="3809000F" w:tentative="1">
      <w:start w:val="1"/>
      <w:numFmt w:val="decimal"/>
      <w:lvlText w:val="%7."/>
      <w:lvlJc w:val="left"/>
      <w:pPr>
        <w:ind w:left="5676" w:hanging="360"/>
      </w:pPr>
    </w:lvl>
    <w:lvl w:ilvl="7" w:tplc="38090019" w:tentative="1">
      <w:start w:val="1"/>
      <w:numFmt w:val="lowerLetter"/>
      <w:lvlText w:val="%8."/>
      <w:lvlJc w:val="left"/>
      <w:pPr>
        <w:ind w:left="6396" w:hanging="360"/>
      </w:pPr>
    </w:lvl>
    <w:lvl w:ilvl="8" w:tplc="3809001B" w:tentative="1">
      <w:start w:val="1"/>
      <w:numFmt w:val="lowerRoman"/>
      <w:lvlText w:val="%9."/>
      <w:lvlJc w:val="right"/>
      <w:pPr>
        <w:ind w:left="7116" w:hanging="180"/>
      </w:pPr>
    </w:lvl>
  </w:abstractNum>
  <w:abstractNum w:abstractNumId="18">
    <w:nsid w:val="70CD3857"/>
    <w:multiLevelType w:val="hybridMultilevel"/>
    <w:tmpl w:val="23EA48AE"/>
    <w:lvl w:ilvl="0" w:tplc="3809000F">
      <w:start w:val="1"/>
      <w:numFmt w:val="decimal"/>
      <w:lvlText w:val="%1."/>
      <w:lvlJc w:val="left"/>
      <w:pPr>
        <w:ind w:left="784" w:hanging="360"/>
      </w:pPr>
    </w:lvl>
    <w:lvl w:ilvl="1" w:tplc="38090019" w:tentative="1">
      <w:start w:val="1"/>
      <w:numFmt w:val="lowerLetter"/>
      <w:lvlText w:val="%2."/>
      <w:lvlJc w:val="left"/>
      <w:pPr>
        <w:ind w:left="1504" w:hanging="360"/>
      </w:pPr>
    </w:lvl>
    <w:lvl w:ilvl="2" w:tplc="3809001B" w:tentative="1">
      <w:start w:val="1"/>
      <w:numFmt w:val="lowerRoman"/>
      <w:lvlText w:val="%3."/>
      <w:lvlJc w:val="right"/>
      <w:pPr>
        <w:ind w:left="2224" w:hanging="180"/>
      </w:pPr>
    </w:lvl>
    <w:lvl w:ilvl="3" w:tplc="3809000F" w:tentative="1">
      <w:start w:val="1"/>
      <w:numFmt w:val="decimal"/>
      <w:lvlText w:val="%4."/>
      <w:lvlJc w:val="left"/>
      <w:pPr>
        <w:ind w:left="2944" w:hanging="360"/>
      </w:pPr>
    </w:lvl>
    <w:lvl w:ilvl="4" w:tplc="38090019" w:tentative="1">
      <w:start w:val="1"/>
      <w:numFmt w:val="lowerLetter"/>
      <w:lvlText w:val="%5."/>
      <w:lvlJc w:val="left"/>
      <w:pPr>
        <w:ind w:left="3664" w:hanging="360"/>
      </w:pPr>
    </w:lvl>
    <w:lvl w:ilvl="5" w:tplc="3809001B" w:tentative="1">
      <w:start w:val="1"/>
      <w:numFmt w:val="lowerRoman"/>
      <w:lvlText w:val="%6."/>
      <w:lvlJc w:val="right"/>
      <w:pPr>
        <w:ind w:left="4384" w:hanging="180"/>
      </w:pPr>
    </w:lvl>
    <w:lvl w:ilvl="6" w:tplc="3809000F" w:tentative="1">
      <w:start w:val="1"/>
      <w:numFmt w:val="decimal"/>
      <w:lvlText w:val="%7."/>
      <w:lvlJc w:val="left"/>
      <w:pPr>
        <w:ind w:left="5104" w:hanging="360"/>
      </w:pPr>
    </w:lvl>
    <w:lvl w:ilvl="7" w:tplc="38090019" w:tentative="1">
      <w:start w:val="1"/>
      <w:numFmt w:val="lowerLetter"/>
      <w:lvlText w:val="%8."/>
      <w:lvlJc w:val="left"/>
      <w:pPr>
        <w:ind w:left="5824" w:hanging="360"/>
      </w:pPr>
    </w:lvl>
    <w:lvl w:ilvl="8" w:tplc="3809001B" w:tentative="1">
      <w:start w:val="1"/>
      <w:numFmt w:val="lowerRoman"/>
      <w:lvlText w:val="%9."/>
      <w:lvlJc w:val="right"/>
      <w:pPr>
        <w:ind w:left="6544" w:hanging="180"/>
      </w:pPr>
    </w:lvl>
  </w:abstractNum>
  <w:abstractNum w:abstractNumId="19">
    <w:nsid w:val="75B27341"/>
    <w:multiLevelType w:val="hybridMultilevel"/>
    <w:tmpl w:val="C5B8CD16"/>
    <w:lvl w:ilvl="0" w:tplc="3809000F">
      <w:start w:val="1"/>
      <w:numFmt w:val="decimal"/>
      <w:lvlText w:val="%1."/>
      <w:lvlJc w:val="left"/>
      <w:pPr>
        <w:ind w:left="780" w:hanging="360"/>
      </w:p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20">
    <w:nsid w:val="77C059B5"/>
    <w:multiLevelType w:val="hybridMultilevel"/>
    <w:tmpl w:val="01C8D724"/>
    <w:lvl w:ilvl="0" w:tplc="0686ACB0">
      <w:start w:val="1"/>
      <w:numFmt w:val="decimal"/>
      <w:pStyle w:val="SubJudul3-2"/>
      <w:lvlText w:val="3.2.%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7"/>
  </w:num>
  <w:num w:numId="2">
    <w:abstractNumId w:val="11"/>
  </w:num>
  <w:num w:numId="3">
    <w:abstractNumId w:val="8"/>
  </w:num>
  <w:num w:numId="4">
    <w:abstractNumId w:val="10"/>
  </w:num>
  <w:num w:numId="5">
    <w:abstractNumId w:val="2"/>
  </w:num>
  <w:num w:numId="6">
    <w:abstractNumId w:val="1"/>
  </w:num>
  <w:num w:numId="7">
    <w:abstractNumId w:val="6"/>
  </w:num>
  <w:num w:numId="8">
    <w:abstractNumId w:val="0"/>
  </w:num>
  <w:num w:numId="9">
    <w:abstractNumId w:val="15"/>
  </w:num>
  <w:num w:numId="10">
    <w:abstractNumId w:val="4"/>
  </w:num>
  <w:num w:numId="11">
    <w:abstractNumId w:val="12"/>
  </w:num>
  <w:num w:numId="12">
    <w:abstractNumId w:val="14"/>
  </w:num>
  <w:num w:numId="13">
    <w:abstractNumId w:val="5"/>
  </w:num>
  <w:num w:numId="14">
    <w:abstractNumId w:val="18"/>
  </w:num>
  <w:num w:numId="15">
    <w:abstractNumId w:val="19"/>
  </w:num>
  <w:num w:numId="16">
    <w:abstractNumId w:val="3"/>
  </w:num>
  <w:num w:numId="17">
    <w:abstractNumId w:val="17"/>
  </w:num>
  <w:num w:numId="18">
    <w:abstractNumId w:val="16"/>
  </w:num>
  <w:num w:numId="19">
    <w:abstractNumId w:val="13"/>
  </w:num>
  <w:num w:numId="20">
    <w:abstractNumId w:val="20"/>
  </w:num>
  <w:num w:numId="21">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hdrShapeDefaults>
    <o:shapedefaults v:ext="edit" spidmax="4098"/>
  </w:hdrShapeDefaults>
  <w:footnotePr>
    <w:footnote w:id="0"/>
    <w:footnote w:id="1"/>
    <w:footnote w:id="2"/>
  </w:footnotePr>
  <w:endnotePr>
    <w:endnote w:id="0"/>
    <w:endnote w:id="1"/>
    <w:endnote w:id="2"/>
  </w:endnotePr>
  <w:compat>
    <w:useFELayout/>
  </w:compat>
  <w:rsids>
    <w:rsidRoot w:val="00702093"/>
    <w:rsid w:val="00001CB4"/>
    <w:rsid w:val="00001D2C"/>
    <w:rsid w:val="00002437"/>
    <w:rsid w:val="00002831"/>
    <w:rsid w:val="00003353"/>
    <w:rsid w:val="000033DB"/>
    <w:rsid w:val="000039F3"/>
    <w:rsid w:val="00004332"/>
    <w:rsid w:val="000043FC"/>
    <w:rsid w:val="00004840"/>
    <w:rsid w:val="00004AE5"/>
    <w:rsid w:val="000056C1"/>
    <w:rsid w:val="000064F1"/>
    <w:rsid w:val="000067EE"/>
    <w:rsid w:val="000071A0"/>
    <w:rsid w:val="000072B0"/>
    <w:rsid w:val="00007C91"/>
    <w:rsid w:val="000101BE"/>
    <w:rsid w:val="00010E92"/>
    <w:rsid w:val="000116CB"/>
    <w:rsid w:val="0001214B"/>
    <w:rsid w:val="000128B4"/>
    <w:rsid w:val="00013133"/>
    <w:rsid w:val="000138B6"/>
    <w:rsid w:val="00013AF2"/>
    <w:rsid w:val="00013E69"/>
    <w:rsid w:val="0001520A"/>
    <w:rsid w:val="000159C0"/>
    <w:rsid w:val="000161E8"/>
    <w:rsid w:val="00016C10"/>
    <w:rsid w:val="000171FD"/>
    <w:rsid w:val="00017A9E"/>
    <w:rsid w:val="00020C6A"/>
    <w:rsid w:val="00021D1F"/>
    <w:rsid w:val="0002206E"/>
    <w:rsid w:val="000225A3"/>
    <w:rsid w:val="00022BB7"/>
    <w:rsid w:val="000253B9"/>
    <w:rsid w:val="0002557D"/>
    <w:rsid w:val="00026190"/>
    <w:rsid w:val="00027151"/>
    <w:rsid w:val="0002763E"/>
    <w:rsid w:val="000277D2"/>
    <w:rsid w:val="00030195"/>
    <w:rsid w:val="00030979"/>
    <w:rsid w:val="00030CD4"/>
    <w:rsid w:val="00030DA2"/>
    <w:rsid w:val="000310D7"/>
    <w:rsid w:val="00031EE6"/>
    <w:rsid w:val="0003208A"/>
    <w:rsid w:val="00032A6B"/>
    <w:rsid w:val="00032F3E"/>
    <w:rsid w:val="00033204"/>
    <w:rsid w:val="0003363E"/>
    <w:rsid w:val="00033AC4"/>
    <w:rsid w:val="0003484E"/>
    <w:rsid w:val="00034AA3"/>
    <w:rsid w:val="00034C5B"/>
    <w:rsid w:val="00035204"/>
    <w:rsid w:val="00035439"/>
    <w:rsid w:val="00035582"/>
    <w:rsid w:val="000361CF"/>
    <w:rsid w:val="000365D1"/>
    <w:rsid w:val="00036985"/>
    <w:rsid w:val="00036D44"/>
    <w:rsid w:val="00037622"/>
    <w:rsid w:val="00037F02"/>
    <w:rsid w:val="000424DD"/>
    <w:rsid w:val="000435E9"/>
    <w:rsid w:val="00043651"/>
    <w:rsid w:val="000436EF"/>
    <w:rsid w:val="00043FB1"/>
    <w:rsid w:val="00044275"/>
    <w:rsid w:val="00044F78"/>
    <w:rsid w:val="00045F81"/>
    <w:rsid w:val="00046251"/>
    <w:rsid w:val="00047607"/>
    <w:rsid w:val="00047F54"/>
    <w:rsid w:val="00050BCE"/>
    <w:rsid w:val="00051835"/>
    <w:rsid w:val="00051A81"/>
    <w:rsid w:val="00051FBD"/>
    <w:rsid w:val="00053458"/>
    <w:rsid w:val="0005346A"/>
    <w:rsid w:val="00053C2D"/>
    <w:rsid w:val="00054A86"/>
    <w:rsid w:val="00054ADF"/>
    <w:rsid w:val="00055F72"/>
    <w:rsid w:val="0005607F"/>
    <w:rsid w:val="00060876"/>
    <w:rsid w:val="00060918"/>
    <w:rsid w:val="00060E8D"/>
    <w:rsid w:val="0006213C"/>
    <w:rsid w:val="00062F51"/>
    <w:rsid w:val="00063233"/>
    <w:rsid w:val="000635E2"/>
    <w:rsid w:val="00063ED7"/>
    <w:rsid w:val="00064494"/>
    <w:rsid w:val="00064D3D"/>
    <w:rsid w:val="00065C05"/>
    <w:rsid w:val="000664E0"/>
    <w:rsid w:val="00066EB1"/>
    <w:rsid w:val="00067E53"/>
    <w:rsid w:val="00070033"/>
    <w:rsid w:val="00070699"/>
    <w:rsid w:val="000706BC"/>
    <w:rsid w:val="00071AF0"/>
    <w:rsid w:val="00072110"/>
    <w:rsid w:val="00072C24"/>
    <w:rsid w:val="00073EAA"/>
    <w:rsid w:val="000740F0"/>
    <w:rsid w:val="00074B35"/>
    <w:rsid w:val="00075263"/>
    <w:rsid w:val="00075DCA"/>
    <w:rsid w:val="000766EA"/>
    <w:rsid w:val="00076E52"/>
    <w:rsid w:val="00077270"/>
    <w:rsid w:val="000804FC"/>
    <w:rsid w:val="0008170D"/>
    <w:rsid w:val="00082268"/>
    <w:rsid w:val="0008267C"/>
    <w:rsid w:val="00082738"/>
    <w:rsid w:val="0008299F"/>
    <w:rsid w:val="000834AA"/>
    <w:rsid w:val="0008372F"/>
    <w:rsid w:val="000839E9"/>
    <w:rsid w:val="00083AE9"/>
    <w:rsid w:val="000843FC"/>
    <w:rsid w:val="00084B40"/>
    <w:rsid w:val="00084E4D"/>
    <w:rsid w:val="00084EDF"/>
    <w:rsid w:val="00085C43"/>
    <w:rsid w:val="00085E4D"/>
    <w:rsid w:val="000866F0"/>
    <w:rsid w:val="000868D7"/>
    <w:rsid w:val="00086D22"/>
    <w:rsid w:val="0008780D"/>
    <w:rsid w:val="000904A4"/>
    <w:rsid w:val="00091E38"/>
    <w:rsid w:val="00091E93"/>
    <w:rsid w:val="00092772"/>
    <w:rsid w:val="00092A9D"/>
    <w:rsid w:val="00092FC7"/>
    <w:rsid w:val="0009303B"/>
    <w:rsid w:val="000930E4"/>
    <w:rsid w:val="000935A9"/>
    <w:rsid w:val="00093F28"/>
    <w:rsid w:val="0009410D"/>
    <w:rsid w:val="00094644"/>
    <w:rsid w:val="00094A19"/>
    <w:rsid w:val="00094AA3"/>
    <w:rsid w:val="00094D08"/>
    <w:rsid w:val="000955CE"/>
    <w:rsid w:val="00095A1D"/>
    <w:rsid w:val="00095A49"/>
    <w:rsid w:val="00095B97"/>
    <w:rsid w:val="00095CF2"/>
    <w:rsid w:val="00095D0C"/>
    <w:rsid w:val="00096987"/>
    <w:rsid w:val="00097295"/>
    <w:rsid w:val="00097E33"/>
    <w:rsid w:val="000A08B4"/>
    <w:rsid w:val="000A18F8"/>
    <w:rsid w:val="000A1BC6"/>
    <w:rsid w:val="000A2F36"/>
    <w:rsid w:val="000A30E0"/>
    <w:rsid w:val="000A3221"/>
    <w:rsid w:val="000A32A6"/>
    <w:rsid w:val="000A339C"/>
    <w:rsid w:val="000A3447"/>
    <w:rsid w:val="000A3808"/>
    <w:rsid w:val="000A3911"/>
    <w:rsid w:val="000A411D"/>
    <w:rsid w:val="000A43F4"/>
    <w:rsid w:val="000A6119"/>
    <w:rsid w:val="000A641A"/>
    <w:rsid w:val="000A6690"/>
    <w:rsid w:val="000A6D98"/>
    <w:rsid w:val="000A711B"/>
    <w:rsid w:val="000A761C"/>
    <w:rsid w:val="000B0518"/>
    <w:rsid w:val="000B0B2D"/>
    <w:rsid w:val="000B14D3"/>
    <w:rsid w:val="000B1D21"/>
    <w:rsid w:val="000B302F"/>
    <w:rsid w:val="000B340D"/>
    <w:rsid w:val="000B3511"/>
    <w:rsid w:val="000B3D73"/>
    <w:rsid w:val="000B40B6"/>
    <w:rsid w:val="000B4337"/>
    <w:rsid w:val="000B4BDF"/>
    <w:rsid w:val="000B4EA4"/>
    <w:rsid w:val="000B55C9"/>
    <w:rsid w:val="000B5752"/>
    <w:rsid w:val="000B68E9"/>
    <w:rsid w:val="000B692F"/>
    <w:rsid w:val="000B6BC9"/>
    <w:rsid w:val="000B7734"/>
    <w:rsid w:val="000B7838"/>
    <w:rsid w:val="000B78ED"/>
    <w:rsid w:val="000C0C35"/>
    <w:rsid w:val="000C12CC"/>
    <w:rsid w:val="000C1371"/>
    <w:rsid w:val="000C1389"/>
    <w:rsid w:val="000C2472"/>
    <w:rsid w:val="000C28DC"/>
    <w:rsid w:val="000C2AFB"/>
    <w:rsid w:val="000C2CF7"/>
    <w:rsid w:val="000C3E64"/>
    <w:rsid w:val="000C422D"/>
    <w:rsid w:val="000C43DC"/>
    <w:rsid w:val="000C488F"/>
    <w:rsid w:val="000C5320"/>
    <w:rsid w:val="000C5439"/>
    <w:rsid w:val="000C55F1"/>
    <w:rsid w:val="000C56D9"/>
    <w:rsid w:val="000C5945"/>
    <w:rsid w:val="000C5DD6"/>
    <w:rsid w:val="000C5F8A"/>
    <w:rsid w:val="000C7EBC"/>
    <w:rsid w:val="000D01B8"/>
    <w:rsid w:val="000D09D8"/>
    <w:rsid w:val="000D0FC5"/>
    <w:rsid w:val="000D130F"/>
    <w:rsid w:val="000D23F5"/>
    <w:rsid w:val="000D25A6"/>
    <w:rsid w:val="000D3104"/>
    <w:rsid w:val="000D3300"/>
    <w:rsid w:val="000D46D9"/>
    <w:rsid w:val="000D59A3"/>
    <w:rsid w:val="000D6652"/>
    <w:rsid w:val="000D6E7B"/>
    <w:rsid w:val="000D6EDC"/>
    <w:rsid w:val="000E0055"/>
    <w:rsid w:val="000E0C40"/>
    <w:rsid w:val="000E156A"/>
    <w:rsid w:val="000E1CF5"/>
    <w:rsid w:val="000E2B66"/>
    <w:rsid w:val="000E2D2A"/>
    <w:rsid w:val="000E34DA"/>
    <w:rsid w:val="000E4178"/>
    <w:rsid w:val="000E43B6"/>
    <w:rsid w:val="000E4493"/>
    <w:rsid w:val="000E471F"/>
    <w:rsid w:val="000E6589"/>
    <w:rsid w:val="000E6650"/>
    <w:rsid w:val="000E6D86"/>
    <w:rsid w:val="000E712D"/>
    <w:rsid w:val="000E77BA"/>
    <w:rsid w:val="000E7808"/>
    <w:rsid w:val="000F0823"/>
    <w:rsid w:val="000F1547"/>
    <w:rsid w:val="000F2C98"/>
    <w:rsid w:val="000F2DF6"/>
    <w:rsid w:val="000F30E1"/>
    <w:rsid w:val="000F3AAC"/>
    <w:rsid w:val="000F3D25"/>
    <w:rsid w:val="000F40B0"/>
    <w:rsid w:val="000F4920"/>
    <w:rsid w:val="000F4A06"/>
    <w:rsid w:val="000F5379"/>
    <w:rsid w:val="000F545A"/>
    <w:rsid w:val="000F5AE6"/>
    <w:rsid w:val="000F5B88"/>
    <w:rsid w:val="000F5E14"/>
    <w:rsid w:val="000F6403"/>
    <w:rsid w:val="000F656E"/>
    <w:rsid w:val="000F6C47"/>
    <w:rsid w:val="000F7073"/>
    <w:rsid w:val="000F71FD"/>
    <w:rsid w:val="000F721A"/>
    <w:rsid w:val="000F775C"/>
    <w:rsid w:val="00100EB6"/>
    <w:rsid w:val="00101ACF"/>
    <w:rsid w:val="00102217"/>
    <w:rsid w:val="00102D9A"/>
    <w:rsid w:val="00102DA3"/>
    <w:rsid w:val="00103389"/>
    <w:rsid w:val="00103538"/>
    <w:rsid w:val="00104A89"/>
    <w:rsid w:val="00104AD6"/>
    <w:rsid w:val="00104DA0"/>
    <w:rsid w:val="001058DF"/>
    <w:rsid w:val="00105FE9"/>
    <w:rsid w:val="001061D6"/>
    <w:rsid w:val="0010624E"/>
    <w:rsid w:val="001065CB"/>
    <w:rsid w:val="0010739A"/>
    <w:rsid w:val="00107540"/>
    <w:rsid w:val="00110FF5"/>
    <w:rsid w:val="00111685"/>
    <w:rsid w:val="0011202F"/>
    <w:rsid w:val="001136E8"/>
    <w:rsid w:val="00113829"/>
    <w:rsid w:val="0011497A"/>
    <w:rsid w:val="00114A44"/>
    <w:rsid w:val="00114D66"/>
    <w:rsid w:val="00114F62"/>
    <w:rsid w:val="00115115"/>
    <w:rsid w:val="001151B2"/>
    <w:rsid w:val="00115ACB"/>
    <w:rsid w:val="00115F57"/>
    <w:rsid w:val="001167A9"/>
    <w:rsid w:val="0011704A"/>
    <w:rsid w:val="0011711B"/>
    <w:rsid w:val="00117345"/>
    <w:rsid w:val="00117411"/>
    <w:rsid w:val="00117741"/>
    <w:rsid w:val="00117932"/>
    <w:rsid w:val="00117DD4"/>
    <w:rsid w:val="0012007F"/>
    <w:rsid w:val="00120185"/>
    <w:rsid w:val="00120349"/>
    <w:rsid w:val="001207B0"/>
    <w:rsid w:val="00120ACE"/>
    <w:rsid w:val="00120F11"/>
    <w:rsid w:val="001219A0"/>
    <w:rsid w:val="001219CF"/>
    <w:rsid w:val="00122E80"/>
    <w:rsid w:val="00123098"/>
    <w:rsid w:val="00123C39"/>
    <w:rsid w:val="001247A9"/>
    <w:rsid w:val="00124A1C"/>
    <w:rsid w:val="001257C0"/>
    <w:rsid w:val="00125D54"/>
    <w:rsid w:val="001267FE"/>
    <w:rsid w:val="00126F58"/>
    <w:rsid w:val="001270F7"/>
    <w:rsid w:val="001279F1"/>
    <w:rsid w:val="00127C53"/>
    <w:rsid w:val="00130012"/>
    <w:rsid w:val="00130308"/>
    <w:rsid w:val="00131E94"/>
    <w:rsid w:val="00131F04"/>
    <w:rsid w:val="00132010"/>
    <w:rsid w:val="001324B0"/>
    <w:rsid w:val="00133DFE"/>
    <w:rsid w:val="00134872"/>
    <w:rsid w:val="00134E6B"/>
    <w:rsid w:val="001357BD"/>
    <w:rsid w:val="001359C6"/>
    <w:rsid w:val="00135A4E"/>
    <w:rsid w:val="00135BAF"/>
    <w:rsid w:val="00136913"/>
    <w:rsid w:val="00136AFD"/>
    <w:rsid w:val="00136E3E"/>
    <w:rsid w:val="001375DA"/>
    <w:rsid w:val="00137C03"/>
    <w:rsid w:val="00140573"/>
    <w:rsid w:val="001406BF"/>
    <w:rsid w:val="00140D2C"/>
    <w:rsid w:val="00141245"/>
    <w:rsid w:val="001414BE"/>
    <w:rsid w:val="0014161D"/>
    <w:rsid w:val="00141FC5"/>
    <w:rsid w:val="001420BC"/>
    <w:rsid w:val="001421FD"/>
    <w:rsid w:val="00142556"/>
    <w:rsid w:val="00144270"/>
    <w:rsid w:val="00145101"/>
    <w:rsid w:val="00145CC1"/>
    <w:rsid w:val="00145DC6"/>
    <w:rsid w:val="00146597"/>
    <w:rsid w:val="001468EA"/>
    <w:rsid w:val="00147138"/>
    <w:rsid w:val="00147475"/>
    <w:rsid w:val="001502B1"/>
    <w:rsid w:val="0015043D"/>
    <w:rsid w:val="001509E1"/>
    <w:rsid w:val="00150BA7"/>
    <w:rsid w:val="00150E01"/>
    <w:rsid w:val="00150F37"/>
    <w:rsid w:val="0015178C"/>
    <w:rsid w:val="00151AE3"/>
    <w:rsid w:val="00151D49"/>
    <w:rsid w:val="00151DFB"/>
    <w:rsid w:val="00152053"/>
    <w:rsid w:val="0015381A"/>
    <w:rsid w:val="00154FD6"/>
    <w:rsid w:val="0015544C"/>
    <w:rsid w:val="001557FD"/>
    <w:rsid w:val="00155A68"/>
    <w:rsid w:val="00156D44"/>
    <w:rsid w:val="00156F9C"/>
    <w:rsid w:val="00157974"/>
    <w:rsid w:val="00157CB0"/>
    <w:rsid w:val="001600A1"/>
    <w:rsid w:val="00160E00"/>
    <w:rsid w:val="00160E94"/>
    <w:rsid w:val="00161487"/>
    <w:rsid w:val="0016227A"/>
    <w:rsid w:val="001637C0"/>
    <w:rsid w:val="00163810"/>
    <w:rsid w:val="00163A35"/>
    <w:rsid w:val="00163F5E"/>
    <w:rsid w:val="00164C5C"/>
    <w:rsid w:val="00164D76"/>
    <w:rsid w:val="00164F28"/>
    <w:rsid w:val="0016560E"/>
    <w:rsid w:val="0016628B"/>
    <w:rsid w:val="00166344"/>
    <w:rsid w:val="0016684F"/>
    <w:rsid w:val="001670B2"/>
    <w:rsid w:val="001671CD"/>
    <w:rsid w:val="00167CC7"/>
    <w:rsid w:val="00167D8F"/>
    <w:rsid w:val="00170037"/>
    <w:rsid w:val="00170D4D"/>
    <w:rsid w:val="00170EE2"/>
    <w:rsid w:val="0017170B"/>
    <w:rsid w:val="0017180B"/>
    <w:rsid w:val="0017181F"/>
    <w:rsid w:val="00172857"/>
    <w:rsid w:val="00172C1C"/>
    <w:rsid w:val="0017345C"/>
    <w:rsid w:val="001744EB"/>
    <w:rsid w:val="001745EF"/>
    <w:rsid w:val="0017479F"/>
    <w:rsid w:val="001749EF"/>
    <w:rsid w:val="00174AA5"/>
    <w:rsid w:val="00176046"/>
    <w:rsid w:val="00176AB6"/>
    <w:rsid w:val="00176FF9"/>
    <w:rsid w:val="0017736E"/>
    <w:rsid w:val="001774BA"/>
    <w:rsid w:val="00177C69"/>
    <w:rsid w:val="001802F7"/>
    <w:rsid w:val="00180634"/>
    <w:rsid w:val="00181AFD"/>
    <w:rsid w:val="00182762"/>
    <w:rsid w:val="00183D7E"/>
    <w:rsid w:val="00184626"/>
    <w:rsid w:val="001850DF"/>
    <w:rsid w:val="00185517"/>
    <w:rsid w:val="001857D9"/>
    <w:rsid w:val="0018595A"/>
    <w:rsid w:val="0018629D"/>
    <w:rsid w:val="0018668A"/>
    <w:rsid w:val="0018678E"/>
    <w:rsid w:val="00186A1F"/>
    <w:rsid w:val="00187424"/>
    <w:rsid w:val="00187EA6"/>
    <w:rsid w:val="00187F15"/>
    <w:rsid w:val="00190018"/>
    <w:rsid w:val="00190CA6"/>
    <w:rsid w:val="00190F72"/>
    <w:rsid w:val="0019212B"/>
    <w:rsid w:val="001922B5"/>
    <w:rsid w:val="00192391"/>
    <w:rsid w:val="001929AC"/>
    <w:rsid w:val="00192B99"/>
    <w:rsid w:val="00192DD8"/>
    <w:rsid w:val="00193F01"/>
    <w:rsid w:val="001947A8"/>
    <w:rsid w:val="001949EF"/>
    <w:rsid w:val="00195CAB"/>
    <w:rsid w:val="00196515"/>
    <w:rsid w:val="00196540"/>
    <w:rsid w:val="001968ED"/>
    <w:rsid w:val="00197008"/>
    <w:rsid w:val="001978CC"/>
    <w:rsid w:val="00197EE5"/>
    <w:rsid w:val="001A1CA7"/>
    <w:rsid w:val="001A30B6"/>
    <w:rsid w:val="001A3186"/>
    <w:rsid w:val="001A34E6"/>
    <w:rsid w:val="001A39FA"/>
    <w:rsid w:val="001A3A14"/>
    <w:rsid w:val="001A3A3A"/>
    <w:rsid w:val="001A43CC"/>
    <w:rsid w:val="001A4675"/>
    <w:rsid w:val="001A51A4"/>
    <w:rsid w:val="001A5204"/>
    <w:rsid w:val="001A5321"/>
    <w:rsid w:val="001A5456"/>
    <w:rsid w:val="001A5BA4"/>
    <w:rsid w:val="001A5E64"/>
    <w:rsid w:val="001A6237"/>
    <w:rsid w:val="001A72DC"/>
    <w:rsid w:val="001A7E31"/>
    <w:rsid w:val="001B0515"/>
    <w:rsid w:val="001B12BB"/>
    <w:rsid w:val="001B140F"/>
    <w:rsid w:val="001B17FA"/>
    <w:rsid w:val="001B238D"/>
    <w:rsid w:val="001B2C12"/>
    <w:rsid w:val="001B34E2"/>
    <w:rsid w:val="001B3A95"/>
    <w:rsid w:val="001B5690"/>
    <w:rsid w:val="001B6803"/>
    <w:rsid w:val="001B6C09"/>
    <w:rsid w:val="001B78B9"/>
    <w:rsid w:val="001C0293"/>
    <w:rsid w:val="001C0466"/>
    <w:rsid w:val="001C058B"/>
    <w:rsid w:val="001C1CC0"/>
    <w:rsid w:val="001C2418"/>
    <w:rsid w:val="001C27DC"/>
    <w:rsid w:val="001C2892"/>
    <w:rsid w:val="001C2A84"/>
    <w:rsid w:val="001C2BE2"/>
    <w:rsid w:val="001C2FCA"/>
    <w:rsid w:val="001C39B1"/>
    <w:rsid w:val="001C3ED5"/>
    <w:rsid w:val="001C513F"/>
    <w:rsid w:val="001C6112"/>
    <w:rsid w:val="001C6B66"/>
    <w:rsid w:val="001C77AA"/>
    <w:rsid w:val="001C7CC9"/>
    <w:rsid w:val="001D00EE"/>
    <w:rsid w:val="001D01BA"/>
    <w:rsid w:val="001D03F3"/>
    <w:rsid w:val="001D065D"/>
    <w:rsid w:val="001D08B4"/>
    <w:rsid w:val="001D15E4"/>
    <w:rsid w:val="001D222E"/>
    <w:rsid w:val="001D2809"/>
    <w:rsid w:val="001D2969"/>
    <w:rsid w:val="001D2CDA"/>
    <w:rsid w:val="001D2EF5"/>
    <w:rsid w:val="001D356C"/>
    <w:rsid w:val="001D4067"/>
    <w:rsid w:val="001D482B"/>
    <w:rsid w:val="001D5293"/>
    <w:rsid w:val="001D57A2"/>
    <w:rsid w:val="001D5933"/>
    <w:rsid w:val="001D5BCA"/>
    <w:rsid w:val="001D625C"/>
    <w:rsid w:val="001D63A8"/>
    <w:rsid w:val="001D6C2D"/>
    <w:rsid w:val="001D70A4"/>
    <w:rsid w:val="001D725D"/>
    <w:rsid w:val="001E02C6"/>
    <w:rsid w:val="001E065E"/>
    <w:rsid w:val="001E085B"/>
    <w:rsid w:val="001E1B46"/>
    <w:rsid w:val="001E377A"/>
    <w:rsid w:val="001E3A2E"/>
    <w:rsid w:val="001E42D6"/>
    <w:rsid w:val="001E47FE"/>
    <w:rsid w:val="001E4EA8"/>
    <w:rsid w:val="001E6466"/>
    <w:rsid w:val="001E658B"/>
    <w:rsid w:val="001E6A4D"/>
    <w:rsid w:val="001E6C8F"/>
    <w:rsid w:val="001E7069"/>
    <w:rsid w:val="001E70E6"/>
    <w:rsid w:val="001E7264"/>
    <w:rsid w:val="001E7EA1"/>
    <w:rsid w:val="001F0699"/>
    <w:rsid w:val="001F0E2B"/>
    <w:rsid w:val="001F1F23"/>
    <w:rsid w:val="001F2208"/>
    <w:rsid w:val="001F2FDB"/>
    <w:rsid w:val="001F3765"/>
    <w:rsid w:val="001F3EAC"/>
    <w:rsid w:val="001F4567"/>
    <w:rsid w:val="001F5BFF"/>
    <w:rsid w:val="001F60B0"/>
    <w:rsid w:val="001F65F3"/>
    <w:rsid w:val="001F6A3C"/>
    <w:rsid w:val="001F6C76"/>
    <w:rsid w:val="001F7734"/>
    <w:rsid w:val="001F7800"/>
    <w:rsid w:val="001F7FCC"/>
    <w:rsid w:val="002003DF"/>
    <w:rsid w:val="00200409"/>
    <w:rsid w:val="002006DC"/>
    <w:rsid w:val="00200C84"/>
    <w:rsid w:val="00201787"/>
    <w:rsid w:val="00201839"/>
    <w:rsid w:val="00202030"/>
    <w:rsid w:val="002039ED"/>
    <w:rsid w:val="00203B18"/>
    <w:rsid w:val="00203E46"/>
    <w:rsid w:val="00203F38"/>
    <w:rsid w:val="00204195"/>
    <w:rsid w:val="00204323"/>
    <w:rsid w:val="002047AE"/>
    <w:rsid w:val="00204B34"/>
    <w:rsid w:val="00204E83"/>
    <w:rsid w:val="00205982"/>
    <w:rsid w:val="00205A79"/>
    <w:rsid w:val="00205C7C"/>
    <w:rsid w:val="00205F36"/>
    <w:rsid w:val="002075BA"/>
    <w:rsid w:val="00210439"/>
    <w:rsid w:val="002106EE"/>
    <w:rsid w:val="002107F2"/>
    <w:rsid w:val="00210CA4"/>
    <w:rsid w:val="00210D1F"/>
    <w:rsid w:val="00211632"/>
    <w:rsid w:val="00211795"/>
    <w:rsid w:val="00211C72"/>
    <w:rsid w:val="00211D24"/>
    <w:rsid w:val="002124C2"/>
    <w:rsid w:val="002133DF"/>
    <w:rsid w:val="00213F2A"/>
    <w:rsid w:val="00214AC9"/>
    <w:rsid w:val="00214CAD"/>
    <w:rsid w:val="00216B64"/>
    <w:rsid w:val="00216C48"/>
    <w:rsid w:val="002176E5"/>
    <w:rsid w:val="0021770C"/>
    <w:rsid w:val="0022088F"/>
    <w:rsid w:val="00220FC1"/>
    <w:rsid w:val="0022158F"/>
    <w:rsid w:val="00221692"/>
    <w:rsid w:val="00221AA5"/>
    <w:rsid w:val="00221B91"/>
    <w:rsid w:val="00222197"/>
    <w:rsid w:val="0022293B"/>
    <w:rsid w:val="00222C92"/>
    <w:rsid w:val="0022391A"/>
    <w:rsid w:val="00223D29"/>
    <w:rsid w:val="00223DB2"/>
    <w:rsid w:val="00223E9F"/>
    <w:rsid w:val="00224A49"/>
    <w:rsid w:val="00224D26"/>
    <w:rsid w:val="00225C51"/>
    <w:rsid w:val="00226513"/>
    <w:rsid w:val="00226D95"/>
    <w:rsid w:val="0022740C"/>
    <w:rsid w:val="00230630"/>
    <w:rsid w:val="00230CEA"/>
    <w:rsid w:val="00230CF5"/>
    <w:rsid w:val="0023126E"/>
    <w:rsid w:val="002315FD"/>
    <w:rsid w:val="00231A31"/>
    <w:rsid w:val="00231D43"/>
    <w:rsid w:val="00233B93"/>
    <w:rsid w:val="00234AE4"/>
    <w:rsid w:val="002350DA"/>
    <w:rsid w:val="002356DE"/>
    <w:rsid w:val="00235819"/>
    <w:rsid w:val="00235823"/>
    <w:rsid w:val="0023582C"/>
    <w:rsid w:val="002368B3"/>
    <w:rsid w:val="00236A9D"/>
    <w:rsid w:val="002377D4"/>
    <w:rsid w:val="00237D52"/>
    <w:rsid w:val="002407EC"/>
    <w:rsid w:val="00240D03"/>
    <w:rsid w:val="00240D2A"/>
    <w:rsid w:val="00241758"/>
    <w:rsid w:val="00241877"/>
    <w:rsid w:val="0024229E"/>
    <w:rsid w:val="00242874"/>
    <w:rsid w:val="002428CD"/>
    <w:rsid w:val="00242FB3"/>
    <w:rsid w:val="002434C1"/>
    <w:rsid w:val="0024367B"/>
    <w:rsid w:val="00243739"/>
    <w:rsid w:val="00243ABA"/>
    <w:rsid w:val="00243F22"/>
    <w:rsid w:val="00244112"/>
    <w:rsid w:val="00244288"/>
    <w:rsid w:val="002447B1"/>
    <w:rsid w:val="0024543B"/>
    <w:rsid w:val="00245503"/>
    <w:rsid w:val="002455E5"/>
    <w:rsid w:val="00245865"/>
    <w:rsid w:val="00245C9F"/>
    <w:rsid w:val="00245E31"/>
    <w:rsid w:val="00252503"/>
    <w:rsid w:val="00252ACD"/>
    <w:rsid w:val="00252BFC"/>
    <w:rsid w:val="00253029"/>
    <w:rsid w:val="002533BF"/>
    <w:rsid w:val="00253874"/>
    <w:rsid w:val="00254298"/>
    <w:rsid w:val="00254979"/>
    <w:rsid w:val="0025508D"/>
    <w:rsid w:val="00255692"/>
    <w:rsid w:val="00255849"/>
    <w:rsid w:val="0025615B"/>
    <w:rsid w:val="00256B75"/>
    <w:rsid w:val="0026045F"/>
    <w:rsid w:val="002607E7"/>
    <w:rsid w:val="002608B3"/>
    <w:rsid w:val="00260ADF"/>
    <w:rsid w:val="00260BDF"/>
    <w:rsid w:val="00260FA4"/>
    <w:rsid w:val="00260FE0"/>
    <w:rsid w:val="00261188"/>
    <w:rsid w:val="0026402D"/>
    <w:rsid w:val="00264A49"/>
    <w:rsid w:val="00265210"/>
    <w:rsid w:val="0026560E"/>
    <w:rsid w:val="00265D52"/>
    <w:rsid w:val="002666DD"/>
    <w:rsid w:val="0026683E"/>
    <w:rsid w:val="00266E14"/>
    <w:rsid w:val="0026795E"/>
    <w:rsid w:val="002700DB"/>
    <w:rsid w:val="002700FB"/>
    <w:rsid w:val="00271B95"/>
    <w:rsid w:val="00271BB2"/>
    <w:rsid w:val="0027215D"/>
    <w:rsid w:val="00272BAF"/>
    <w:rsid w:val="00272F84"/>
    <w:rsid w:val="00273C62"/>
    <w:rsid w:val="00273E91"/>
    <w:rsid w:val="00273FF3"/>
    <w:rsid w:val="00274545"/>
    <w:rsid w:val="0027510C"/>
    <w:rsid w:val="00276BD4"/>
    <w:rsid w:val="00276FDF"/>
    <w:rsid w:val="00277625"/>
    <w:rsid w:val="00277E62"/>
    <w:rsid w:val="00277FE8"/>
    <w:rsid w:val="0028044C"/>
    <w:rsid w:val="00280FFE"/>
    <w:rsid w:val="002812E5"/>
    <w:rsid w:val="0028142E"/>
    <w:rsid w:val="002819E5"/>
    <w:rsid w:val="0028200A"/>
    <w:rsid w:val="002820AE"/>
    <w:rsid w:val="0028221B"/>
    <w:rsid w:val="0028222C"/>
    <w:rsid w:val="002826CF"/>
    <w:rsid w:val="00283299"/>
    <w:rsid w:val="0028331E"/>
    <w:rsid w:val="00283C86"/>
    <w:rsid w:val="00283F3D"/>
    <w:rsid w:val="0028443A"/>
    <w:rsid w:val="0028470A"/>
    <w:rsid w:val="00284D52"/>
    <w:rsid w:val="002853F0"/>
    <w:rsid w:val="002854BC"/>
    <w:rsid w:val="002858EE"/>
    <w:rsid w:val="002859FC"/>
    <w:rsid w:val="00285CF3"/>
    <w:rsid w:val="00285DE8"/>
    <w:rsid w:val="00286E08"/>
    <w:rsid w:val="00286EDD"/>
    <w:rsid w:val="00286F90"/>
    <w:rsid w:val="00287B40"/>
    <w:rsid w:val="0029004C"/>
    <w:rsid w:val="00290E9A"/>
    <w:rsid w:val="00290EE2"/>
    <w:rsid w:val="0029109A"/>
    <w:rsid w:val="002911C2"/>
    <w:rsid w:val="002917AA"/>
    <w:rsid w:val="00291937"/>
    <w:rsid w:val="00291AAF"/>
    <w:rsid w:val="00291C12"/>
    <w:rsid w:val="00291E46"/>
    <w:rsid w:val="002920FD"/>
    <w:rsid w:val="00292309"/>
    <w:rsid w:val="0029244A"/>
    <w:rsid w:val="002928CF"/>
    <w:rsid w:val="002929EC"/>
    <w:rsid w:val="00292C97"/>
    <w:rsid w:val="0029333F"/>
    <w:rsid w:val="00293ECA"/>
    <w:rsid w:val="00294073"/>
    <w:rsid w:val="002946D0"/>
    <w:rsid w:val="00294BCD"/>
    <w:rsid w:val="00294FCE"/>
    <w:rsid w:val="0029569A"/>
    <w:rsid w:val="002969F8"/>
    <w:rsid w:val="00296C17"/>
    <w:rsid w:val="00297423"/>
    <w:rsid w:val="0029776F"/>
    <w:rsid w:val="0029787C"/>
    <w:rsid w:val="00297B86"/>
    <w:rsid w:val="00297EEC"/>
    <w:rsid w:val="002A0261"/>
    <w:rsid w:val="002A08B4"/>
    <w:rsid w:val="002A0E57"/>
    <w:rsid w:val="002A0F1A"/>
    <w:rsid w:val="002A1856"/>
    <w:rsid w:val="002A1CB1"/>
    <w:rsid w:val="002A2A82"/>
    <w:rsid w:val="002A3F43"/>
    <w:rsid w:val="002A4021"/>
    <w:rsid w:val="002A4291"/>
    <w:rsid w:val="002A44F1"/>
    <w:rsid w:val="002A45CD"/>
    <w:rsid w:val="002A48CB"/>
    <w:rsid w:val="002A49C3"/>
    <w:rsid w:val="002A4AA6"/>
    <w:rsid w:val="002A4B2E"/>
    <w:rsid w:val="002A4B83"/>
    <w:rsid w:val="002A4DA4"/>
    <w:rsid w:val="002A4EF6"/>
    <w:rsid w:val="002A579A"/>
    <w:rsid w:val="002A5BC3"/>
    <w:rsid w:val="002A64A7"/>
    <w:rsid w:val="002A7609"/>
    <w:rsid w:val="002A76EC"/>
    <w:rsid w:val="002A7811"/>
    <w:rsid w:val="002A7BB6"/>
    <w:rsid w:val="002A7BD0"/>
    <w:rsid w:val="002A7F57"/>
    <w:rsid w:val="002B02A3"/>
    <w:rsid w:val="002B0674"/>
    <w:rsid w:val="002B0A3C"/>
    <w:rsid w:val="002B16D7"/>
    <w:rsid w:val="002B1F49"/>
    <w:rsid w:val="002B2FD6"/>
    <w:rsid w:val="002B3CAF"/>
    <w:rsid w:val="002B4DFB"/>
    <w:rsid w:val="002B4F68"/>
    <w:rsid w:val="002B5C9A"/>
    <w:rsid w:val="002B5EBD"/>
    <w:rsid w:val="002B6044"/>
    <w:rsid w:val="002B64AD"/>
    <w:rsid w:val="002B7CE5"/>
    <w:rsid w:val="002C07F8"/>
    <w:rsid w:val="002C09A9"/>
    <w:rsid w:val="002C2BBA"/>
    <w:rsid w:val="002C2D21"/>
    <w:rsid w:val="002C302B"/>
    <w:rsid w:val="002C35E3"/>
    <w:rsid w:val="002C440E"/>
    <w:rsid w:val="002C48DA"/>
    <w:rsid w:val="002C540A"/>
    <w:rsid w:val="002C571A"/>
    <w:rsid w:val="002C7A29"/>
    <w:rsid w:val="002D08FC"/>
    <w:rsid w:val="002D11F8"/>
    <w:rsid w:val="002D1673"/>
    <w:rsid w:val="002D174F"/>
    <w:rsid w:val="002D1D49"/>
    <w:rsid w:val="002D1FD9"/>
    <w:rsid w:val="002D216D"/>
    <w:rsid w:val="002D3326"/>
    <w:rsid w:val="002D4A74"/>
    <w:rsid w:val="002D5C7F"/>
    <w:rsid w:val="002D6F6C"/>
    <w:rsid w:val="002D73BE"/>
    <w:rsid w:val="002D7888"/>
    <w:rsid w:val="002E02EC"/>
    <w:rsid w:val="002E1DA3"/>
    <w:rsid w:val="002E2C6E"/>
    <w:rsid w:val="002E2E09"/>
    <w:rsid w:val="002E3119"/>
    <w:rsid w:val="002E3F76"/>
    <w:rsid w:val="002E4408"/>
    <w:rsid w:val="002E48A7"/>
    <w:rsid w:val="002E4DC3"/>
    <w:rsid w:val="002E53E2"/>
    <w:rsid w:val="002E5548"/>
    <w:rsid w:val="002E5778"/>
    <w:rsid w:val="002E5A22"/>
    <w:rsid w:val="002E6FDE"/>
    <w:rsid w:val="002E7994"/>
    <w:rsid w:val="002E7B21"/>
    <w:rsid w:val="002E7BE4"/>
    <w:rsid w:val="002E7EA3"/>
    <w:rsid w:val="002F040C"/>
    <w:rsid w:val="002F08F1"/>
    <w:rsid w:val="002F1241"/>
    <w:rsid w:val="002F1268"/>
    <w:rsid w:val="002F1342"/>
    <w:rsid w:val="002F1397"/>
    <w:rsid w:val="002F154C"/>
    <w:rsid w:val="002F2114"/>
    <w:rsid w:val="002F24D0"/>
    <w:rsid w:val="002F2B21"/>
    <w:rsid w:val="002F3981"/>
    <w:rsid w:val="002F4BFA"/>
    <w:rsid w:val="002F4DD2"/>
    <w:rsid w:val="002F5E8A"/>
    <w:rsid w:val="002F696E"/>
    <w:rsid w:val="002F6A46"/>
    <w:rsid w:val="002F6CFA"/>
    <w:rsid w:val="002F7327"/>
    <w:rsid w:val="002F7D08"/>
    <w:rsid w:val="00300C10"/>
    <w:rsid w:val="00300F2A"/>
    <w:rsid w:val="00301328"/>
    <w:rsid w:val="00301755"/>
    <w:rsid w:val="00302361"/>
    <w:rsid w:val="0030316A"/>
    <w:rsid w:val="003031C6"/>
    <w:rsid w:val="0030353D"/>
    <w:rsid w:val="0030532C"/>
    <w:rsid w:val="0030532E"/>
    <w:rsid w:val="00305785"/>
    <w:rsid w:val="0030606F"/>
    <w:rsid w:val="0030645B"/>
    <w:rsid w:val="00306491"/>
    <w:rsid w:val="00306534"/>
    <w:rsid w:val="003066B5"/>
    <w:rsid w:val="00306C60"/>
    <w:rsid w:val="0030746E"/>
    <w:rsid w:val="00307591"/>
    <w:rsid w:val="00307A35"/>
    <w:rsid w:val="00312464"/>
    <w:rsid w:val="00312566"/>
    <w:rsid w:val="00312F44"/>
    <w:rsid w:val="003131FB"/>
    <w:rsid w:val="003138F6"/>
    <w:rsid w:val="00314B36"/>
    <w:rsid w:val="00314C79"/>
    <w:rsid w:val="00314DF9"/>
    <w:rsid w:val="00315751"/>
    <w:rsid w:val="00315A8B"/>
    <w:rsid w:val="003160A3"/>
    <w:rsid w:val="003160B3"/>
    <w:rsid w:val="00316A3B"/>
    <w:rsid w:val="003173D1"/>
    <w:rsid w:val="003174E1"/>
    <w:rsid w:val="00317A47"/>
    <w:rsid w:val="00317B4B"/>
    <w:rsid w:val="0032040E"/>
    <w:rsid w:val="00320BD2"/>
    <w:rsid w:val="00320FA0"/>
    <w:rsid w:val="00321179"/>
    <w:rsid w:val="003214AC"/>
    <w:rsid w:val="00321706"/>
    <w:rsid w:val="00321CC1"/>
    <w:rsid w:val="00321CDC"/>
    <w:rsid w:val="00322041"/>
    <w:rsid w:val="00322370"/>
    <w:rsid w:val="00323183"/>
    <w:rsid w:val="0032342A"/>
    <w:rsid w:val="0032375D"/>
    <w:rsid w:val="00323DEA"/>
    <w:rsid w:val="00324A51"/>
    <w:rsid w:val="00324FEB"/>
    <w:rsid w:val="003254AB"/>
    <w:rsid w:val="00325B4E"/>
    <w:rsid w:val="003260F5"/>
    <w:rsid w:val="0032651E"/>
    <w:rsid w:val="003269FD"/>
    <w:rsid w:val="00326A96"/>
    <w:rsid w:val="00326B41"/>
    <w:rsid w:val="00326F88"/>
    <w:rsid w:val="00330046"/>
    <w:rsid w:val="00330661"/>
    <w:rsid w:val="00330990"/>
    <w:rsid w:val="00330CFC"/>
    <w:rsid w:val="00330E90"/>
    <w:rsid w:val="00330F65"/>
    <w:rsid w:val="00331DE5"/>
    <w:rsid w:val="0033230F"/>
    <w:rsid w:val="00333BE3"/>
    <w:rsid w:val="00334D61"/>
    <w:rsid w:val="0033521A"/>
    <w:rsid w:val="00335301"/>
    <w:rsid w:val="0033587B"/>
    <w:rsid w:val="0033606D"/>
    <w:rsid w:val="003365E5"/>
    <w:rsid w:val="00337281"/>
    <w:rsid w:val="003374E4"/>
    <w:rsid w:val="003379BF"/>
    <w:rsid w:val="00340147"/>
    <w:rsid w:val="00340274"/>
    <w:rsid w:val="003402C8"/>
    <w:rsid w:val="00340727"/>
    <w:rsid w:val="00340CBA"/>
    <w:rsid w:val="00341350"/>
    <w:rsid w:val="003413DF"/>
    <w:rsid w:val="0034180F"/>
    <w:rsid w:val="003428FE"/>
    <w:rsid w:val="00342CC7"/>
    <w:rsid w:val="003430B3"/>
    <w:rsid w:val="003433C3"/>
    <w:rsid w:val="00343A7F"/>
    <w:rsid w:val="00343BC1"/>
    <w:rsid w:val="00343DB2"/>
    <w:rsid w:val="0034429F"/>
    <w:rsid w:val="00344411"/>
    <w:rsid w:val="0034556C"/>
    <w:rsid w:val="00345782"/>
    <w:rsid w:val="00345AA4"/>
    <w:rsid w:val="0034606C"/>
    <w:rsid w:val="003467A7"/>
    <w:rsid w:val="003479D9"/>
    <w:rsid w:val="00347A2B"/>
    <w:rsid w:val="00347A41"/>
    <w:rsid w:val="003500F2"/>
    <w:rsid w:val="003507E8"/>
    <w:rsid w:val="00350817"/>
    <w:rsid w:val="00350D68"/>
    <w:rsid w:val="00351338"/>
    <w:rsid w:val="00351D5B"/>
    <w:rsid w:val="00351E68"/>
    <w:rsid w:val="00352DC2"/>
    <w:rsid w:val="0035367A"/>
    <w:rsid w:val="00353875"/>
    <w:rsid w:val="00353A9C"/>
    <w:rsid w:val="003544AC"/>
    <w:rsid w:val="003550EC"/>
    <w:rsid w:val="003560D9"/>
    <w:rsid w:val="00356800"/>
    <w:rsid w:val="0035760B"/>
    <w:rsid w:val="00357B0A"/>
    <w:rsid w:val="00357FA1"/>
    <w:rsid w:val="00360E74"/>
    <w:rsid w:val="00361714"/>
    <w:rsid w:val="0036222A"/>
    <w:rsid w:val="00362E91"/>
    <w:rsid w:val="0036313A"/>
    <w:rsid w:val="0036333C"/>
    <w:rsid w:val="003644C4"/>
    <w:rsid w:val="00365D56"/>
    <w:rsid w:val="00366115"/>
    <w:rsid w:val="0036615D"/>
    <w:rsid w:val="0036628F"/>
    <w:rsid w:val="003673CD"/>
    <w:rsid w:val="00367A48"/>
    <w:rsid w:val="00367DA3"/>
    <w:rsid w:val="00367E88"/>
    <w:rsid w:val="0037019B"/>
    <w:rsid w:val="003701B2"/>
    <w:rsid w:val="0037022D"/>
    <w:rsid w:val="00370634"/>
    <w:rsid w:val="0037113D"/>
    <w:rsid w:val="00371B4D"/>
    <w:rsid w:val="0037210F"/>
    <w:rsid w:val="0037232C"/>
    <w:rsid w:val="0037287D"/>
    <w:rsid w:val="00372BAA"/>
    <w:rsid w:val="00372CC2"/>
    <w:rsid w:val="003733FE"/>
    <w:rsid w:val="00373A04"/>
    <w:rsid w:val="00373A96"/>
    <w:rsid w:val="0037421B"/>
    <w:rsid w:val="00374394"/>
    <w:rsid w:val="0037508D"/>
    <w:rsid w:val="00376911"/>
    <w:rsid w:val="00376B3F"/>
    <w:rsid w:val="00377894"/>
    <w:rsid w:val="00377A4F"/>
    <w:rsid w:val="00377CDE"/>
    <w:rsid w:val="003804FC"/>
    <w:rsid w:val="00381A9C"/>
    <w:rsid w:val="0038330F"/>
    <w:rsid w:val="003834C8"/>
    <w:rsid w:val="00383EC5"/>
    <w:rsid w:val="00384318"/>
    <w:rsid w:val="0038481B"/>
    <w:rsid w:val="00384CBB"/>
    <w:rsid w:val="00384E35"/>
    <w:rsid w:val="00385189"/>
    <w:rsid w:val="0038541C"/>
    <w:rsid w:val="0038542A"/>
    <w:rsid w:val="003861B5"/>
    <w:rsid w:val="003871F2"/>
    <w:rsid w:val="0038726F"/>
    <w:rsid w:val="0038727C"/>
    <w:rsid w:val="00387841"/>
    <w:rsid w:val="003879C3"/>
    <w:rsid w:val="00387BB3"/>
    <w:rsid w:val="00387D19"/>
    <w:rsid w:val="00387EBE"/>
    <w:rsid w:val="003912B1"/>
    <w:rsid w:val="0039176A"/>
    <w:rsid w:val="0039215A"/>
    <w:rsid w:val="003921DB"/>
    <w:rsid w:val="00392307"/>
    <w:rsid w:val="003924A5"/>
    <w:rsid w:val="003925E4"/>
    <w:rsid w:val="003928FC"/>
    <w:rsid w:val="0039341A"/>
    <w:rsid w:val="0039462A"/>
    <w:rsid w:val="00395969"/>
    <w:rsid w:val="00395D3D"/>
    <w:rsid w:val="003961CB"/>
    <w:rsid w:val="00396951"/>
    <w:rsid w:val="00396EA4"/>
    <w:rsid w:val="003978DD"/>
    <w:rsid w:val="00397B9C"/>
    <w:rsid w:val="003A0538"/>
    <w:rsid w:val="003A065E"/>
    <w:rsid w:val="003A1F79"/>
    <w:rsid w:val="003A20C8"/>
    <w:rsid w:val="003A2449"/>
    <w:rsid w:val="003A24FE"/>
    <w:rsid w:val="003A2868"/>
    <w:rsid w:val="003A3283"/>
    <w:rsid w:val="003A3743"/>
    <w:rsid w:val="003A446F"/>
    <w:rsid w:val="003A508A"/>
    <w:rsid w:val="003A5A88"/>
    <w:rsid w:val="003A63FF"/>
    <w:rsid w:val="003A7286"/>
    <w:rsid w:val="003A7DB4"/>
    <w:rsid w:val="003B09C0"/>
    <w:rsid w:val="003B1042"/>
    <w:rsid w:val="003B12BA"/>
    <w:rsid w:val="003B12D6"/>
    <w:rsid w:val="003B16C4"/>
    <w:rsid w:val="003B18F7"/>
    <w:rsid w:val="003B20FB"/>
    <w:rsid w:val="003B34BE"/>
    <w:rsid w:val="003B482A"/>
    <w:rsid w:val="003B4952"/>
    <w:rsid w:val="003B4A0B"/>
    <w:rsid w:val="003B4A38"/>
    <w:rsid w:val="003B4E50"/>
    <w:rsid w:val="003B63EF"/>
    <w:rsid w:val="003B67CA"/>
    <w:rsid w:val="003B714C"/>
    <w:rsid w:val="003B761E"/>
    <w:rsid w:val="003C06E5"/>
    <w:rsid w:val="003C2736"/>
    <w:rsid w:val="003C2D92"/>
    <w:rsid w:val="003C3227"/>
    <w:rsid w:val="003C3F37"/>
    <w:rsid w:val="003C4311"/>
    <w:rsid w:val="003C46C4"/>
    <w:rsid w:val="003C4764"/>
    <w:rsid w:val="003C4B6F"/>
    <w:rsid w:val="003C4D31"/>
    <w:rsid w:val="003C4FDC"/>
    <w:rsid w:val="003C54B3"/>
    <w:rsid w:val="003C5F2F"/>
    <w:rsid w:val="003C5F93"/>
    <w:rsid w:val="003C6332"/>
    <w:rsid w:val="003C6539"/>
    <w:rsid w:val="003C744D"/>
    <w:rsid w:val="003C784E"/>
    <w:rsid w:val="003D0367"/>
    <w:rsid w:val="003D0456"/>
    <w:rsid w:val="003D0649"/>
    <w:rsid w:val="003D0BFD"/>
    <w:rsid w:val="003D0C03"/>
    <w:rsid w:val="003D0FE7"/>
    <w:rsid w:val="003D1125"/>
    <w:rsid w:val="003D1B57"/>
    <w:rsid w:val="003D2676"/>
    <w:rsid w:val="003D2D57"/>
    <w:rsid w:val="003D30C4"/>
    <w:rsid w:val="003D3190"/>
    <w:rsid w:val="003D3FB8"/>
    <w:rsid w:val="003D5D6E"/>
    <w:rsid w:val="003D6239"/>
    <w:rsid w:val="003D6549"/>
    <w:rsid w:val="003D6A2D"/>
    <w:rsid w:val="003D75D1"/>
    <w:rsid w:val="003D7D89"/>
    <w:rsid w:val="003E0027"/>
    <w:rsid w:val="003E03A5"/>
    <w:rsid w:val="003E047C"/>
    <w:rsid w:val="003E04AF"/>
    <w:rsid w:val="003E0E80"/>
    <w:rsid w:val="003E0FD6"/>
    <w:rsid w:val="003E2E3B"/>
    <w:rsid w:val="003E3126"/>
    <w:rsid w:val="003E3395"/>
    <w:rsid w:val="003E33D5"/>
    <w:rsid w:val="003E39B1"/>
    <w:rsid w:val="003E3EBE"/>
    <w:rsid w:val="003E433E"/>
    <w:rsid w:val="003E46B3"/>
    <w:rsid w:val="003E4A89"/>
    <w:rsid w:val="003E4B1C"/>
    <w:rsid w:val="003E4B57"/>
    <w:rsid w:val="003E4F2E"/>
    <w:rsid w:val="003E6326"/>
    <w:rsid w:val="003E6652"/>
    <w:rsid w:val="003E7291"/>
    <w:rsid w:val="003E7E8B"/>
    <w:rsid w:val="003F08F8"/>
    <w:rsid w:val="003F0FB3"/>
    <w:rsid w:val="003F0FF7"/>
    <w:rsid w:val="003F1769"/>
    <w:rsid w:val="003F1AE9"/>
    <w:rsid w:val="003F1E5A"/>
    <w:rsid w:val="003F2300"/>
    <w:rsid w:val="003F234C"/>
    <w:rsid w:val="003F27C3"/>
    <w:rsid w:val="003F2CA5"/>
    <w:rsid w:val="003F3202"/>
    <w:rsid w:val="003F483B"/>
    <w:rsid w:val="003F4D60"/>
    <w:rsid w:val="003F510B"/>
    <w:rsid w:val="003F5450"/>
    <w:rsid w:val="003F6B0E"/>
    <w:rsid w:val="003F6E4F"/>
    <w:rsid w:val="00400D99"/>
    <w:rsid w:val="004010B9"/>
    <w:rsid w:val="004011A0"/>
    <w:rsid w:val="004019AA"/>
    <w:rsid w:val="00401F69"/>
    <w:rsid w:val="00403962"/>
    <w:rsid w:val="00403FCD"/>
    <w:rsid w:val="004044AF"/>
    <w:rsid w:val="00405707"/>
    <w:rsid w:val="004064A3"/>
    <w:rsid w:val="0040658E"/>
    <w:rsid w:val="004071AD"/>
    <w:rsid w:val="004071FE"/>
    <w:rsid w:val="004072FA"/>
    <w:rsid w:val="00407A4B"/>
    <w:rsid w:val="00407EED"/>
    <w:rsid w:val="004114B1"/>
    <w:rsid w:val="00411517"/>
    <w:rsid w:val="00411F08"/>
    <w:rsid w:val="00411F45"/>
    <w:rsid w:val="004122C6"/>
    <w:rsid w:val="00412F53"/>
    <w:rsid w:val="00412F7B"/>
    <w:rsid w:val="00413A0E"/>
    <w:rsid w:val="004142CB"/>
    <w:rsid w:val="004143A3"/>
    <w:rsid w:val="00415981"/>
    <w:rsid w:val="004159C4"/>
    <w:rsid w:val="004164E9"/>
    <w:rsid w:val="004167F8"/>
    <w:rsid w:val="00416CE8"/>
    <w:rsid w:val="004204EE"/>
    <w:rsid w:val="00420CD4"/>
    <w:rsid w:val="0042141A"/>
    <w:rsid w:val="00421600"/>
    <w:rsid w:val="00421B52"/>
    <w:rsid w:val="0042227A"/>
    <w:rsid w:val="00422989"/>
    <w:rsid w:val="00422F46"/>
    <w:rsid w:val="00423677"/>
    <w:rsid w:val="0042369D"/>
    <w:rsid w:val="00423D62"/>
    <w:rsid w:val="00424142"/>
    <w:rsid w:val="00424176"/>
    <w:rsid w:val="00424350"/>
    <w:rsid w:val="00424C00"/>
    <w:rsid w:val="00424D97"/>
    <w:rsid w:val="00425385"/>
    <w:rsid w:val="0042614D"/>
    <w:rsid w:val="0042677E"/>
    <w:rsid w:val="004267A7"/>
    <w:rsid w:val="004268DF"/>
    <w:rsid w:val="00426935"/>
    <w:rsid w:val="00426BCE"/>
    <w:rsid w:val="0042745E"/>
    <w:rsid w:val="00430344"/>
    <w:rsid w:val="00430674"/>
    <w:rsid w:val="00430718"/>
    <w:rsid w:val="004310E7"/>
    <w:rsid w:val="004314B0"/>
    <w:rsid w:val="004315C6"/>
    <w:rsid w:val="00432284"/>
    <w:rsid w:val="00433C99"/>
    <w:rsid w:val="00433DB9"/>
    <w:rsid w:val="00434207"/>
    <w:rsid w:val="0043492D"/>
    <w:rsid w:val="00434D03"/>
    <w:rsid w:val="00434D0C"/>
    <w:rsid w:val="00435080"/>
    <w:rsid w:val="004351D2"/>
    <w:rsid w:val="00435EF2"/>
    <w:rsid w:val="00436B4B"/>
    <w:rsid w:val="00436B99"/>
    <w:rsid w:val="00436E5F"/>
    <w:rsid w:val="0044005D"/>
    <w:rsid w:val="004405DF"/>
    <w:rsid w:val="00440F07"/>
    <w:rsid w:val="00441588"/>
    <w:rsid w:val="00441BA9"/>
    <w:rsid w:val="00441BC4"/>
    <w:rsid w:val="00442CF8"/>
    <w:rsid w:val="00442FF8"/>
    <w:rsid w:val="0044329F"/>
    <w:rsid w:val="0044352A"/>
    <w:rsid w:val="0044363E"/>
    <w:rsid w:val="004439E3"/>
    <w:rsid w:val="004442DD"/>
    <w:rsid w:val="00444ED8"/>
    <w:rsid w:val="00445119"/>
    <w:rsid w:val="00445BAE"/>
    <w:rsid w:val="00445C78"/>
    <w:rsid w:val="00445DB9"/>
    <w:rsid w:val="0044615C"/>
    <w:rsid w:val="004465D1"/>
    <w:rsid w:val="004469A7"/>
    <w:rsid w:val="00446E0B"/>
    <w:rsid w:val="00447212"/>
    <w:rsid w:val="0044727F"/>
    <w:rsid w:val="004473B1"/>
    <w:rsid w:val="004505CA"/>
    <w:rsid w:val="004515CD"/>
    <w:rsid w:val="0045171D"/>
    <w:rsid w:val="0045178E"/>
    <w:rsid w:val="00451798"/>
    <w:rsid w:val="0045191D"/>
    <w:rsid w:val="00451AA1"/>
    <w:rsid w:val="004528BF"/>
    <w:rsid w:val="00452F36"/>
    <w:rsid w:val="00453519"/>
    <w:rsid w:val="00453723"/>
    <w:rsid w:val="00453760"/>
    <w:rsid w:val="00453B93"/>
    <w:rsid w:val="004541AF"/>
    <w:rsid w:val="00454390"/>
    <w:rsid w:val="00454642"/>
    <w:rsid w:val="00454CE7"/>
    <w:rsid w:val="00455212"/>
    <w:rsid w:val="00455928"/>
    <w:rsid w:val="004560F6"/>
    <w:rsid w:val="004571B9"/>
    <w:rsid w:val="0045777A"/>
    <w:rsid w:val="004578EB"/>
    <w:rsid w:val="00457A15"/>
    <w:rsid w:val="004607F0"/>
    <w:rsid w:val="0046168C"/>
    <w:rsid w:val="0046180A"/>
    <w:rsid w:val="00461D5A"/>
    <w:rsid w:val="004627C9"/>
    <w:rsid w:val="00462BC5"/>
    <w:rsid w:val="004636D6"/>
    <w:rsid w:val="00463701"/>
    <w:rsid w:val="004639E0"/>
    <w:rsid w:val="00464EF2"/>
    <w:rsid w:val="0046581F"/>
    <w:rsid w:val="00465906"/>
    <w:rsid w:val="00466337"/>
    <w:rsid w:val="00466598"/>
    <w:rsid w:val="0046663F"/>
    <w:rsid w:val="00466B68"/>
    <w:rsid w:val="0046723C"/>
    <w:rsid w:val="00470DF4"/>
    <w:rsid w:val="004726E5"/>
    <w:rsid w:val="00472957"/>
    <w:rsid w:val="004731CB"/>
    <w:rsid w:val="00473A8A"/>
    <w:rsid w:val="00474DD8"/>
    <w:rsid w:val="00475C4C"/>
    <w:rsid w:val="00475CEA"/>
    <w:rsid w:val="00476A4E"/>
    <w:rsid w:val="00476D5D"/>
    <w:rsid w:val="00477708"/>
    <w:rsid w:val="004809BB"/>
    <w:rsid w:val="004809CA"/>
    <w:rsid w:val="00480CA7"/>
    <w:rsid w:val="00481226"/>
    <w:rsid w:val="00481A04"/>
    <w:rsid w:val="004823BD"/>
    <w:rsid w:val="00482749"/>
    <w:rsid w:val="004828CA"/>
    <w:rsid w:val="0048442C"/>
    <w:rsid w:val="00484947"/>
    <w:rsid w:val="00484A44"/>
    <w:rsid w:val="00484E49"/>
    <w:rsid w:val="00485709"/>
    <w:rsid w:val="0048630E"/>
    <w:rsid w:val="00490C92"/>
    <w:rsid w:val="0049178F"/>
    <w:rsid w:val="00491E19"/>
    <w:rsid w:val="004926CF"/>
    <w:rsid w:val="004927F3"/>
    <w:rsid w:val="004928F8"/>
    <w:rsid w:val="00492BE5"/>
    <w:rsid w:val="00492DCB"/>
    <w:rsid w:val="00494106"/>
    <w:rsid w:val="0049413C"/>
    <w:rsid w:val="004949DB"/>
    <w:rsid w:val="00494D57"/>
    <w:rsid w:val="004956AA"/>
    <w:rsid w:val="00495845"/>
    <w:rsid w:val="00495B55"/>
    <w:rsid w:val="00495F03"/>
    <w:rsid w:val="00496B66"/>
    <w:rsid w:val="00497688"/>
    <w:rsid w:val="0049793E"/>
    <w:rsid w:val="004A0893"/>
    <w:rsid w:val="004A0F4D"/>
    <w:rsid w:val="004A1014"/>
    <w:rsid w:val="004A1067"/>
    <w:rsid w:val="004A158A"/>
    <w:rsid w:val="004A1675"/>
    <w:rsid w:val="004A1A4C"/>
    <w:rsid w:val="004A1D0A"/>
    <w:rsid w:val="004A2760"/>
    <w:rsid w:val="004A2E79"/>
    <w:rsid w:val="004A3024"/>
    <w:rsid w:val="004A3072"/>
    <w:rsid w:val="004A3101"/>
    <w:rsid w:val="004A3840"/>
    <w:rsid w:val="004A594E"/>
    <w:rsid w:val="004A6036"/>
    <w:rsid w:val="004A690C"/>
    <w:rsid w:val="004A7123"/>
    <w:rsid w:val="004A7224"/>
    <w:rsid w:val="004A7976"/>
    <w:rsid w:val="004B0BA9"/>
    <w:rsid w:val="004B0C93"/>
    <w:rsid w:val="004B1D6B"/>
    <w:rsid w:val="004B1DE6"/>
    <w:rsid w:val="004B29E0"/>
    <w:rsid w:val="004B4360"/>
    <w:rsid w:val="004B515A"/>
    <w:rsid w:val="004B5241"/>
    <w:rsid w:val="004B60FD"/>
    <w:rsid w:val="004B6350"/>
    <w:rsid w:val="004B721A"/>
    <w:rsid w:val="004B7D85"/>
    <w:rsid w:val="004C0352"/>
    <w:rsid w:val="004C0B98"/>
    <w:rsid w:val="004C1231"/>
    <w:rsid w:val="004C13CD"/>
    <w:rsid w:val="004C19AA"/>
    <w:rsid w:val="004C1D4E"/>
    <w:rsid w:val="004C1F24"/>
    <w:rsid w:val="004C26BB"/>
    <w:rsid w:val="004C2E8C"/>
    <w:rsid w:val="004C2E99"/>
    <w:rsid w:val="004C3D0F"/>
    <w:rsid w:val="004C3D98"/>
    <w:rsid w:val="004C4494"/>
    <w:rsid w:val="004C531A"/>
    <w:rsid w:val="004C5728"/>
    <w:rsid w:val="004C607A"/>
    <w:rsid w:val="004C65FD"/>
    <w:rsid w:val="004C6649"/>
    <w:rsid w:val="004C6B94"/>
    <w:rsid w:val="004C719C"/>
    <w:rsid w:val="004C7477"/>
    <w:rsid w:val="004C7721"/>
    <w:rsid w:val="004C7832"/>
    <w:rsid w:val="004D02C0"/>
    <w:rsid w:val="004D11FC"/>
    <w:rsid w:val="004D1805"/>
    <w:rsid w:val="004D257F"/>
    <w:rsid w:val="004D33CB"/>
    <w:rsid w:val="004D387E"/>
    <w:rsid w:val="004D38B2"/>
    <w:rsid w:val="004D38F1"/>
    <w:rsid w:val="004D39BC"/>
    <w:rsid w:val="004D3E88"/>
    <w:rsid w:val="004D3FC0"/>
    <w:rsid w:val="004D44F8"/>
    <w:rsid w:val="004D492F"/>
    <w:rsid w:val="004D4E70"/>
    <w:rsid w:val="004D4F5E"/>
    <w:rsid w:val="004D524B"/>
    <w:rsid w:val="004D5B91"/>
    <w:rsid w:val="004D6C95"/>
    <w:rsid w:val="004D7068"/>
    <w:rsid w:val="004D750C"/>
    <w:rsid w:val="004D750F"/>
    <w:rsid w:val="004D7A6E"/>
    <w:rsid w:val="004D7ED8"/>
    <w:rsid w:val="004E001A"/>
    <w:rsid w:val="004E01F8"/>
    <w:rsid w:val="004E1688"/>
    <w:rsid w:val="004E19D3"/>
    <w:rsid w:val="004E255E"/>
    <w:rsid w:val="004E2976"/>
    <w:rsid w:val="004E2ED7"/>
    <w:rsid w:val="004E491C"/>
    <w:rsid w:val="004E4AF1"/>
    <w:rsid w:val="004E4F8D"/>
    <w:rsid w:val="004E5ADF"/>
    <w:rsid w:val="004E605C"/>
    <w:rsid w:val="004E6930"/>
    <w:rsid w:val="004E7128"/>
    <w:rsid w:val="004F0257"/>
    <w:rsid w:val="004F1570"/>
    <w:rsid w:val="004F1A70"/>
    <w:rsid w:val="004F1A7A"/>
    <w:rsid w:val="004F2428"/>
    <w:rsid w:val="004F42E6"/>
    <w:rsid w:val="004F436D"/>
    <w:rsid w:val="004F4641"/>
    <w:rsid w:val="004F4722"/>
    <w:rsid w:val="004F53D8"/>
    <w:rsid w:val="004F5ED2"/>
    <w:rsid w:val="004F66E1"/>
    <w:rsid w:val="004F6B0D"/>
    <w:rsid w:val="004F6B2C"/>
    <w:rsid w:val="004F71E1"/>
    <w:rsid w:val="004F722C"/>
    <w:rsid w:val="004F7420"/>
    <w:rsid w:val="004F77A0"/>
    <w:rsid w:val="004F7E13"/>
    <w:rsid w:val="004F7FFA"/>
    <w:rsid w:val="0050059E"/>
    <w:rsid w:val="00500C08"/>
    <w:rsid w:val="0050138D"/>
    <w:rsid w:val="00502106"/>
    <w:rsid w:val="00503520"/>
    <w:rsid w:val="00503B7A"/>
    <w:rsid w:val="0050461A"/>
    <w:rsid w:val="00504D50"/>
    <w:rsid w:val="00505678"/>
    <w:rsid w:val="00505DCB"/>
    <w:rsid w:val="0050614E"/>
    <w:rsid w:val="00506263"/>
    <w:rsid w:val="005063EE"/>
    <w:rsid w:val="0050713D"/>
    <w:rsid w:val="00507153"/>
    <w:rsid w:val="00507603"/>
    <w:rsid w:val="005078D0"/>
    <w:rsid w:val="00507A36"/>
    <w:rsid w:val="00507DA0"/>
    <w:rsid w:val="00510623"/>
    <w:rsid w:val="00510AE3"/>
    <w:rsid w:val="00511578"/>
    <w:rsid w:val="0051188A"/>
    <w:rsid w:val="00511C0E"/>
    <w:rsid w:val="0051242A"/>
    <w:rsid w:val="00512707"/>
    <w:rsid w:val="00512862"/>
    <w:rsid w:val="005129E3"/>
    <w:rsid w:val="00513059"/>
    <w:rsid w:val="00513071"/>
    <w:rsid w:val="005139A9"/>
    <w:rsid w:val="00513D29"/>
    <w:rsid w:val="00514122"/>
    <w:rsid w:val="00514514"/>
    <w:rsid w:val="005148FB"/>
    <w:rsid w:val="00515014"/>
    <w:rsid w:val="005154CB"/>
    <w:rsid w:val="005157AD"/>
    <w:rsid w:val="005164BB"/>
    <w:rsid w:val="005179C7"/>
    <w:rsid w:val="00520B2E"/>
    <w:rsid w:val="00520B80"/>
    <w:rsid w:val="00520B88"/>
    <w:rsid w:val="0052123A"/>
    <w:rsid w:val="00521967"/>
    <w:rsid w:val="005223EB"/>
    <w:rsid w:val="00522BE6"/>
    <w:rsid w:val="00522D0E"/>
    <w:rsid w:val="005230E3"/>
    <w:rsid w:val="00523261"/>
    <w:rsid w:val="005233D0"/>
    <w:rsid w:val="005237DE"/>
    <w:rsid w:val="00523AB2"/>
    <w:rsid w:val="00523B8B"/>
    <w:rsid w:val="00523F1D"/>
    <w:rsid w:val="0052493B"/>
    <w:rsid w:val="00524CF2"/>
    <w:rsid w:val="00525980"/>
    <w:rsid w:val="00526A63"/>
    <w:rsid w:val="00526B13"/>
    <w:rsid w:val="00526B44"/>
    <w:rsid w:val="00527E17"/>
    <w:rsid w:val="00530563"/>
    <w:rsid w:val="005305AF"/>
    <w:rsid w:val="005306AD"/>
    <w:rsid w:val="0053093B"/>
    <w:rsid w:val="00530D7E"/>
    <w:rsid w:val="0053121C"/>
    <w:rsid w:val="00531421"/>
    <w:rsid w:val="005326B1"/>
    <w:rsid w:val="00533FDA"/>
    <w:rsid w:val="00534246"/>
    <w:rsid w:val="00534477"/>
    <w:rsid w:val="005349BC"/>
    <w:rsid w:val="00534B87"/>
    <w:rsid w:val="00535C0F"/>
    <w:rsid w:val="00535F49"/>
    <w:rsid w:val="0053603F"/>
    <w:rsid w:val="005378CF"/>
    <w:rsid w:val="00537D7E"/>
    <w:rsid w:val="00537FDF"/>
    <w:rsid w:val="00540124"/>
    <w:rsid w:val="00540CCA"/>
    <w:rsid w:val="00540EC0"/>
    <w:rsid w:val="0054128E"/>
    <w:rsid w:val="00541766"/>
    <w:rsid w:val="00541A09"/>
    <w:rsid w:val="0054355B"/>
    <w:rsid w:val="00543A43"/>
    <w:rsid w:val="00543DED"/>
    <w:rsid w:val="00543EC7"/>
    <w:rsid w:val="005443A5"/>
    <w:rsid w:val="005449A9"/>
    <w:rsid w:val="00545123"/>
    <w:rsid w:val="00545EFE"/>
    <w:rsid w:val="00546EC0"/>
    <w:rsid w:val="00547221"/>
    <w:rsid w:val="00547C23"/>
    <w:rsid w:val="00547FD7"/>
    <w:rsid w:val="00550EDF"/>
    <w:rsid w:val="00551650"/>
    <w:rsid w:val="00551E2E"/>
    <w:rsid w:val="00552A35"/>
    <w:rsid w:val="005532DC"/>
    <w:rsid w:val="00553538"/>
    <w:rsid w:val="0055410D"/>
    <w:rsid w:val="00556486"/>
    <w:rsid w:val="0055718B"/>
    <w:rsid w:val="0055723E"/>
    <w:rsid w:val="005579F1"/>
    <w:rsid w:val="00557E49"/>
    <w:rsid w:val="005607F2"/>
    <w:rsid w:val="00561414"/>
    <w:rsid w:val="00561535"/>
    <w:rsid w:val="005617A1"/>
    <w:rsid w:val="00561D62"/>
    <w:rsid w:val="005620D3"/>
    <w:rsid w:val="005622C0"/>
    <w:rsid w:val="00562B24"/>
    <w:rsid w:val="00562ED5"/>
    <w:rsid w:val="00562F5C"/>
    <w:rsid w:val="00563552"/>
    <w:rsid w:val="005637FB"/>
    <w:rsid w:val="00564ED1"/>
    <w:rsid w:val="00565649"/>
    <w:rsid w:val="0056566A"/>
    <w:rsid w:val="005671B4"/>
    <w:rsid w:val="005674D3"/>
    <w:rsid w:val="00567747"/>
    <w:rsid w:val="0057205A"/>
    <w:rsid w:val="00572643"/>
    <w:rsid w:val="00572985"/>
    <w:rsid w:val="00572996"/>
    <w:rsid w:val="00573B74"/>
    <w:rsid w:val="00573EC6"/>
    <w:rsid w:val="00573ED9"/>
    <w:rsid w:val="005742EF"/>
    <w:rsid w:val="005746E4"/>
    <w:rsid w:val="0057472E"/>
    <w:rsid w:val="00574E97"/>
    <w:rsid w:val="00576117"/>
    <w:rsid w:val="00576AC4"/>
    <w:rsid w:val="00577600"/>
    <w:rsid w:val="00580ED4"/>
    <w:rsid w:val="005811D3"/>
    <w:rsid w:val="00581435"/>
    <w:rsid w:val="005816E8"/>
    <w:rsid w:val="005819C8"/>
    <w:rsid w:val="00581B2B"/>
    <w:rsid w:val="005827E0"/>
    <w:rsid w:val="00582FF5"/>
    <w:rsid w:val="005834DB"/>
    <w:rsid w:val="0058378E"/>
    <w:rsid w:val="00584464"/>
    <w:rsid w:val="00584956"/>
    <w:rsid w:val="00584F7F"/>
    <w:rsid w:val="005859F0"/>
    <w:rsid w:val="00585DF5"/>
    <w:rsid w:val="00586191"/>
    <w:rsid w:val="005864BC"/>
    <w:rsid w:val="00587325"/>
    <w:rsid w:val="00587851"/>
    <w:rsid w:val="0058786C"/>
    <w:rsid w:val="00587AE0"/>
    <w:rsid w:val="00587E21"/>
    <w:rsid w:val="00590819"/>
    <w:rsid w:val="00590B66"/>
    <w:rsid w:val="00591625"/>
    <w:rsid w:val="0059174F"/>
    <w:rsid w:val="00591DB0"/>
    <w:rsid w:val="00591E79"/>
    <w:rsid w:val="00592AFD"/>
    <w:rsid w:val="00592D6E"/>
    <w:rsid w:val="00592FCC"/>
    <w:rsid w:val="00592FD0"/>
    <w:rsid w:val="005934E7"/>
    <w:rsid w:val="00594F75"/>
    <w:rsid w:val="00595995"/>
    <w:rsid w:val="00595D19"/>
    <w:rsid w:val="00595D2A"/>
    <w:rsid w:val="00595FBA"/>
    <w:rsid w:val="005962CF"/>
    <w:rsid w:val="005967F5"/>
    <w:rsid w:val="00597CF8"/>
    <w:rsid w:val="00597FF9"/>
    <w:rsid w:val="005A02F1"/>
    <w:rsid w:val="005A079C"/>
    <w:rsid w:val="005A098D"/>
    <w:rsid w:val="005A0A4A"/>
    <w:rsid w:val="005A11F0"/>
    <w:rsid w:val="005A12C0"/>
    <w:rsid w:val="005A21A5"/>
    <w:rsid w:val="005A2281"/>
    <w:rsid w:val="005A2611"/>
    <w:rsid w:val="005A29D3"/>
    <w:rsid w:val="005A4D75"/>
    <w:rsid w:val="005A5D86"/>
    <w:rsid w:val="005A5FF8"/>
    <w:rsid w:val="005A6263"/>
    <w:rsid w:val="005A7233"/>
    <w:rsid w:val="005A7656"/>
    <w:rsid w:val="005A7669"/>
    <w:rsid w:val="005B02C4"/>
    <w:rsid w:val="005B065A"/>
    <w:rsid w:val="005B20CD"/>
    <w:rsid w:val="005B2417"/>
    <w:rsid w:val="005B2E06"/>
    <w:rsid w:val="005B30B6"/>
    <w:rsid w:val="005B3170"/>
    <w:rsid w:val="005B3BEA"/>
    <w:rsid w:val="005B3FD2"/>
    <w:rsid w:val="005B4FD1"/>
    <w:rsid w:val="005B519C"/>
    <w:rsid w:val="005B5353"/>
    <w:rsid w:val="005B5C4E"/>
    <w:rsid w:val="005B5E3B"/>
    <w:rsid w:val="005B609D"/>
    <w:rsid w:val="005B6A53"/>
    <w:rsid w:val="005B6D78"/>
    <w:rsid w:val="005B74E9"/>
    <w:rsid w:val="005B7510"/>
    <w:rsid w:val="005B7C5C"/>
    <w:rsid w:val="005B7E20"/>
    <w:rsid w:val="005B7E9D"/>
    <w:rsid w:val="005C11AE"/>
    <w:rsid w:val="005C17D4"/>
    <w:rsid w:val="005C1969"/>
    <w:rsid w:val="005C2286"/>
    <w:rsid w:val="005C2A45"/>
    <w:rsid w:val="005C4597"/>
    <w:rsid w:val="005C4818"/>
    <w:rsid w:val="005C4E64"/>
    <w:rsid w:val="005C4E9C"/>
    <w:rsid w:val="005C5051"/>
    <w:rsid w:val="005C5ADA"/>
    <w:rsid w:val="005C6485"/>
    <w:rsid w:val="005D047A"/>
    <w:rsid w:val="005D0A9D"/>
    <w:rsid w:val="005D112A"/>
    <w:rsid w:val="005D1455"/>
    <w:rsid w:val="005D1746"/>
    <w:rsid w:val="005D1CD8"/>
    <w:rsid w:val="005D1D26"/>
    <w:rsid w:val="005D2236"/>
    <w:rsid w:val="005D2382"/>
    <w:rsid w:val="005D346D"/>
    <w:rsid w:val="005D349F"/>
    <w:rsid w:val="005D34EE"/>
    <w:rsid w:val="005D35FA"/>
    <w:rsid w:val="005D39A7"/>
    <w:rsid w:val="005D44F1"/>
    <w:rsid w:val="005D4625"/>
    <w:rsid w:val="005D4B5D"/>
    <w:rsid w:val="005D4C3F"/>
    <w:rsid w:val="005D4C66"/>
    <w:rsid w:val="005D58E1"/>
    <w:rsid w:val="005D6011"/>
    <w:rsid w:val="005D6B1B"/>
    <w:rsid w:val="005D6E69"/>
    <w:rsid w:val="005E017F"/>
    <w:rsid w:val="005E0234"/>
    <w:rsid w:val="005E0645"/>
    <w:rsid w:val="005E0763"/>
    <w:rsid w:val="005E0A58"/>
    <w:rsid w:val="005E0A93"/>
    <w:rsid w:val="005E1EA0"/>
    <w:rsid w:val="005E2D1B"/>
    <w:rsid w:val="005E3260"/>
    <w:rsid w:val="005E3997"/>
    <w:rsid w:val="005E40BC"/>
    <w:rsid w:val="005E4986"/>
    <w:rsid w:val="005E5A34"/>
    <w:rsid w:val="005E5A48"/>
    <w:rsid w:val="005E5A5F"/>
    <w:rsid w:val="005E5B89"/>
    <w:rsid w:val="005E5DCC"/>
    <w:rsid w:val="005E5E58"/>
    <w:rsid w:val="005E6311"/>
    <w:rsid w:val="005E646D"/>
    <w:rsid w:val="005E66F9"/>
    <w:rsid w:val="005E7626"/>
    <w:rsid w:val="005E7D49"/>
    <w:rsid w:val="005E7F1B"/>
    <w:rsid w:val="005E7F4A"/>
    <w:rsid w:val="005F0AA3"/>
    <w:rsid w:val="005F19E9"/>
    <w:rsid w:val="005F1B41"/>
    <w:rsid w:val="005F1CC9"/>
    <w:rsid w:val="005F229C"/>
    <w:rsid w:val="005F28C1"/>
    <w:rsid w:val="005F2D60"/>
    <w:rsid w:val="005F3308"/>
    <w:rsid w:val="005F3983"/>
    <w:rsid w:val="005F4058"/>
    <w:rsid w:val="005F5164"/>
    <w:rsid w:val="005F6186"/>
    <w:rsid w:val="005F63EC"/>
    <w:rsid w:val="005F65A0"/>
    <w:rsid w:val="005F6B4A"/>
    <w:rsid w:val="005F6D43"/>
    <w:rsid w:val="005F745D"/>
    <w:rsid w:val="005F7706"/>
    <w:rsid w:val="005F7A76"/>
    <w:rsid w:val="006003E1"/>
    <w:rsid w:val="00600A22"/>
    <w:rsid w:val="00600AB7"/>
    <w:rsid w:val="00600CCD"/>
    <w:rsid w:val="00600DC5"/>
    <w:rsid w:val="00601B13"/>
    <w:rsid w:val="00601B36"/>
    <w:rsid w:val="00601F98"/>
    <w:rsid w:val="00602730"/>
    <w:rsid w:val="00602C07"/>
    <w:rsid w:val="00602D06"/>
    <w:rsid w:val="00602D8F"/>
    <w:rsid w:val="00603B15"/>
    <w:rsid w:val="00603D09"/>
    <w:rsid w:val="00604BC1"/>
    <w:rsid w:val="00604DB5"/>
    <w:rsid w:val="00605597"/>
    <w:rsid w:val="00606356"/>
    <w:rsid w:val="0060664A"/>
    <w:rsid w:val="0061162D"/>
    <w:rsid w:val="0061235F"/>
    <w:rsid w:val="00613938"/>
    <w:rsid w:val="00615595"/>
    <w:rsid w:val="006165AF"/>
    <w:rsid w:val="00616F4F"/>
    <w:rsid w:val="006174F2"/>
    <w:rsid w:val="00617779"/>
    <w:rsid w:val="00617B0D"/>
    <w:rsid w:val="00617C81"/>
    <w:rsid w:val="00620087"/>
    <w:rsid w:val="006201DE"/>
    <w:rsid w:val="006209A4"/>
    <w:rsid w:val="006209D3"/>
    <w:rsid w:val="00620D32"/>
    <w:rsid w:val="00621FED"/>
    <w:rsid w:val="0062228E"/>
    <w:rsid w:val="006223B2"/>
    <w:rsid w:val="00622589"/>
    <w:rsid w:val="00622BBE"/>
    <w:rsid w:val="00623196"/>
    <w:rsid w:val="006232F1"/>
    <w:rsid w:val="00624541"/>
    <w:rsid w:val="006246DF"/>
    <w:rsid w:val="00624F83"/>
    <w:rsid w:val="006257EB"/>
    <w:rsid w:val="00625FC2"/>
    <w:rsid w:val="0062609C"/>
    <w:rsid w:val="0062620F"/>
    <w:rsid w:val="00626635"/>
    <w:rsid w:val="0063085B"/>
    <w:rsid w:val="006309B1"/>
    <w:rsid w:val="00630C7A"/>
    <w:rsid w:val="0063138B"/>
    <w:rsid w:val="00631AA6"/>
    <w:rsid w:val="00631BC3"/>
    <w:rsid w:val="00632108"/>
    <w:rsid w:val="0063250B"/>
    <w:rsid w:val="006327E1"/>
    <w:rsid w:val="006333C5"/>
    <w:rsid w:val="00633C45"/>
    <w:rsid w:val="00634005"/>
    <w:rsid w:val="0063436D"/>
    <w:rsid w:val="006346E8"/>
    <w:rsid w:val="00634752"/>
    <w:rsid w:val="0063479D"/>
    <w:rsid w:val="00634D30"/>
    <w:rsid w:val="00634DEC"/>
    <w:rsid w:val="006353A2"/>
    <w:rsid w:val="0063634E"/>
    <w:rsid w:val="00636351"/>
    <w:rsid w:val="00636540"/>
    <w:rsid w:val="00636CFD"/>
    <w:rsid w:val="00636EAE"/>
    <w:rsid w:val="00637431"/>
    <w:rsid w:val="006374A5"/>
    <w:rsid w:val="006404DA"/>
    <w:rsid w:val="00640599"/>
    <w:rsid w:val="0064061E"/>
    <w:rsid w:val="0064093A"/>
    <w:rsid w:val="00640D08"/>
    <w:rsid w:val="006413C1"/>
    <w:rsid w:val="00641BB1"/>
    <w:rsid w:val="00642422"/>
    <w:rsid w:val="0064242A"/>
    <w:rsid w:val="00642C41"/>
    <w:rsid w:val="00642F39"/>
    <w:rsid w:val="00643686"/>
    <w:rsid w:val="006437F3"/>
    <w:rsid w:val="006447AA"/>
    <w:rsid w:val="0064496E"/>
    <w:rsid w:val="006450F7"/>
    <w:rsid w:val="006455DF"/>
    <w:rsid w:val="00646968"/>
    <w:rsid w:val="00646B1B"/>
    <w:rsid w:val="00646FC3"/>
    <w:rsid w:val="00647038"/>
    <w:rsid w:val="00647761"/>
    <w:rsid w:val="00647C03"/>
    <w:rsid w:val="00647C38"/>
    <w:rsid w:val="00647F80"/>
    <w:rsid w:val="00650C8F"/>
    <w:rsid w:val="00651097"/>
    <w:rsid w:val="00651767"/>
    <w:rsid w:val="006519D8"/>
    <w:rsid w:val="00651D2F"/>
    <w:rsid w:val="006535B4"/>
    <w:rsid w:val="00653A00"/>
    <w:rsid w:val="00654303"/>
    <w:rsid w:val="00654353"/>
    <w:rsid w:val="00654555"/>
    <w:rsid w:val="00654AA5"/>
    <w:rsid w:val="006558D6"/>
    <w:rsid w:val="00656017"/>
    <w:rsid w:val="00657267"/>
    <w:rsid w:val="00657A25"/>
    <w:rsid w:val="00660267"/>
    <w:rsid w:val="006615A1"/>
    <w:rsid w:val="00661B30"/>
    <w:rsid w:val="006620AE"/>
    <w:rsid w:val="00662D9E"/>
    <w:rsid w:val="00662E78"/>
    <w:rsid w:val="00663BCB"/>
    <w:rsid w:val="00664E16"/>
    <w:rsid w:val="006670F4"/>
    <w:rsid w:val="00667DDB"/>
    <w:rsid w:val="00667EA7"/>
    <w:rsid w:val="00667FA0"/>
    <w:rsid w:val="006700FD"/>
    <w:rsid w:val="00670C27"/>
    <w:rsid w:val="00670C85"/>
    <w:rsid w:val="00670C89"/>
    <w:rsid w:val="00670F86"/>
    <w:rsid w:val="00671720"/>
    <w:rsid w:val="00672154"/>
    <w:rsid w:val="006724B9"/>
    <w:rsid w:val="00672586"/>
    <w:rsid w:val="00672F91"/>
    <w:rsid w:val="006730F1"/>
    <w:rsid w:val="00673891"/>
    <w:rsid w:val="00673916"/>
    <w:rsid w:val="00673A0D"/>
    <w:rsid w:val="00673E41"/>
    <w:rsid w:val="006743E4"/>
    <w:rsid w:val="00674530"/>
    <w:rsid w:val="0067479F"/>
    <w:rsid w:val="00675835"/>
    <w:rsid w:val="00675E5E"/>
    <w:rsid w:val="00676423"/>
    <w:rsid w:val="00676544"/>
    <w:rsid w:val="006768CB"/>
    <w:rsid w:val="006803BF"/>
    <w:rsid w:val="00680426"/>
    <w:rsid w:val="0068057A"/>
    <w:rsid w:val="006808DA"/>
    <w:rsid w:val="00680950"/>
    <w:rsid w:val="00680B5D"/>
    <w:rsid w:val="0068109D"/>
    <w:rsid w:val="00681813"/>
    <w:rsid w:val="006819B2"/>
    <w:rsid w:val="00681BAD"/>
    <w:rsid w:val="00682A6F"/>
    <w:rsid w:val="00683B20"/>
    <w:rsid w:val="00683BEC"/>
    <w:rsid w:val="00683C00"/>
    <w:rsid w:val="00683E02"/>
    <w:rsid w:val="00683E9E"/>
    <w:rsid w:val="00684378"/>
    <w:rsid w:val="00685BB9"/>
    <w:rsid w:val="00686191"/>
    <w:rsid w:val="00686409"/>
    <w:rsid w:val="00686B99"/>
    <w:rsid w:val="00686FED"/>
    <w:rsid w:val="00687775"/>
    <w:rsid w:val="00687935"/>
    <w:rsid w:val="0069034B"/>
    <w:rsid w:val="00690839"/>
    <w:rsid w:val="00691308"/>
    <w:rsid w:val="006919E4"/>
    <w:rsid w:val="00691BED"/>
    <w:rsid w:val="00692129"/>
    <w:rsid w:val="00692F36"/>
    <w:rsid w:val="0069324C"/>
    <w:rsid w:val="0069386F"/>
    <w:rsid w:val="0069437B"/>
    <w:rsid w:val="00694451"/>
    <w:rsid w:val="00694C58"/>
    <w:rsid w:val="0069584E"/>
    <w:rsid w:val="00695918"/>
    <w:rsid w:val="00695D06"/>
    <w:rsid w:val="00696530"/>
    <w:rsid w:val="006965E1"/>
    <w:rsid w:val="006969BE"/>
    <w:rsid w:val="00696D49"/>
    <w:rsid w:val="00696F97"/>
    <w:rsid w:val="00696F9D"/>
    <w:rsid w:val="00697148"/>
    <w:rsid w:val="00697E20"/>
    <w:rsid w:val="006A0C15"/>
    <w:rsid w:val="006A1554"/>
    <w:rsid w:val="006A16D2"/>
    <w:rsid w:val="006A1F66"/>
    <w:rsid w:val="006A21CA"/>
    <w:rsid w:val="006A2362"/>
    <w:rsid w:val="006A26DE"/>
    <w:rsid w:val="006A2BBC"/>
    <w:rsid w:val="006A2C34"/>
    <w:rsid w:val="006A3640"/>
    <w:rsid w:val="006A3BB8"/>
    <w:rsid w:val="006A4322"/>
    <w:rsid w:val="006A4401"/>
    <w:rsid w:val="006A4CEC"/>
    <w:rsid w:val="006A566B"/>
    <w:rsid w:val="006A5A6A"/>
    <w:rsid w:val="006A5ADC"/>
    <w:rsid w:val="006A5CDC"/>
    <w:rsid w:val="006A6DAA"/>
    <w:rsid w:val="006B0412"/>
    <w:rsid w:val="006B05FD"/>
    <w:rsid w:val="006B09C2"/>
    <w:rsid w:val="006B0E72"/>
    <w:rsid w:val="006B234E"/>
    <w:rsid w:val="006B2826"/>
    <w:rsid w:val="006B2A78"/>
    <w:rsid w:val="006B2DB3"/>
    <w:rsid w:val="006B33B6"/>
    <w:rsid w:val="006B33DC"/>
    <w:rsid w:val="006B36C0"/>
    <w:rsid w:val="006B3FD3"/>
    <w:rsid w:val="006B404D"/>
    <w:rsid w:val="006B44FE"/>
    <w:rsid w:val="006B47B5"/>
    <w:rsid w:val="006B4A68"/>
    <w:rsid w:val="006B50F1"/>
    <w:rsid w:val="006B6028"/>
    <w:rsid w:val="006B64AC"/>
    <w:rsid w:val="006B64BE"/>
    <w:rsid w:val="006B697E"/>
    <w:rsid w:val="006B6AF0"/>
    <w:rsid w:val="006B6E51"/>
    <w:rsid w:val="006C081A"/>
    <w:rsid w:val="006C1A76"/>
    <w:rsid w:val="006C1EE9"/>
    <w:rsid w:val="006C25B2"/>
    <w:rsid w:val="006C2898"/>
    <w:rsid w:val="006C2D8D"/>
    <w:rsid w:val="006C3067"/>
    <w:rsid w:val="006C323F"/>
    <w:rsid w:val="006C3CC0"/>
    <w:rsid w:val="006C3DD6"/>
    <w:rsid w:val="006C4517"/>
    <w:rsid w:val="006C4723"/>
    <w:rsid w:val="006C4A38"/>
    <w:rsid w:val="006C50CD"/>
    <w:rsid w:val="006C58E5"/>
    <w:rsid w:val="006C6365"/>
    <w:rsid w:val="006C7AF3"/>
    <w:rsid w:val="006C7E9D"/>
    <w:rsid w:val="006D046C"/>
    <w:rsid w:val="006D059C"/>
    <w:rsid w:val="006D0BD4"/>
    <w:rsid w:val="006D0BD8"/>
    <w:rsid w:val="006D1155"/>
    <w:rsid w:val="006D199A"/>
    <w:rsid w:val="006D24BA"/>
    <w:rsid w:val="006D3063"/>
    <w:rsid w:val="006D30C6"/>
    <w:rsid w:val="006D399A"/>
    <w:rsid w:val="006D4222"/>
    <w:rsid w:val="006D42F2"/>
    <w:rsid w:val="006D4490"/>
    <w:rsid w:val="006D45ED"/>
    <w:rsid w:val="006D4C6D"/>
    <w:rsid w:val="006D4F43"/>
    <w:rsid w:val="006D54C7"/>
    <w:rsid w:val="006D5FCB"/>
    <w:rsid w:val="006D6A43"/>
    <w:rsid w:val="006D6ABA"/>
    <w:rsid w:val="006D72EC"/>
    <w:rsid w:val="006E01E7"/>
    <w:rsid w:val="006E1049"/>
    <w:rsid w:val="006E1A20"/>
    <w:rsid w:val="006E1C21"/>
    <w:rsid w:val="006E235A"/>
    <w:rsid w:val="006E2B1F"/>
    <w:rsid w:val="006E32A2"/>
    <w:rsid w:val="006E4206"/>
    <w:rsid w:val="006E4279"/>
    <w:rsid w:val="006E4843"/>
    <w:rsid w:val="006E4F03"/>
    <w:rsid w:val="006E595E"/>
    <w:rsid w:val="006E6799"/>
    <w:rsid w:val="006E67F8"/>
    <w:rsid w:val="006E7412"/>
    <w:rsid w:val="006E7E16"/>
    <w:rsid w:val="006F051F"/>
    <w:rsid w:val="006F07C9"/>
    <w:rsid w:val="006F0D01"/>
    <w:rsid w:val="006F10CD"/>
    <w:rsid w:val="006F1E0A"/>
    <w:rsid w:val="006F289B"/>
    <w:rsid w:val="006F2B31"/>
    <w:rsid w:val="006F2D92"/>
    <w:rsid w:val="006F35C3"/>
    <w:rsid w:val="006F371F"/>
    <w:rsid w:val="006F3CCF"/>
    <w:rsid w:val="006F3D02"/>
    <w:rsid w:val="006F4A9A"/>
    <w:rsid w:val="006F55E6"/>
    <w:rsid w:val="006F5B74"/>
    <w:rsid w:val="006F6ECD"/>
    <w:rsid w:val="006F6F73"/>
    <w:rsid w:val="006F75D0"/>
    <w:rsid w:val="006F7756"/>
    <w:rsid w:val="006F784F"/>
    <w:rsid w:val="007006EB"/>
    <w:rsid w:val="007017FF"/>
    <w:rsid w:val="00701C07"/>
    <w:rsid w:val="00702093"/>
    <w:rsid w:val="00702150"/>
    <w:rsid w:val="00702C5F"/>
    <w:rsid w:val="00702E03"/>
    <w:rsid w:val="007033F3"/>
    <w:rsid w:val="00703969"/>
    <w:rsid w:val="00703BE5"/>
    <w:rsid w:val="007042E9"/>
    <w:rsid w:val="00705191"/>
    <w:rsid w:val="0070532B"/>
    <w:rsid w:val="00705D57"/>
    <w:rsid w:val="00706D62"/>
    <w:rsid w:val="007073AC"/>
    <w:rsid w:val="00707948"/>
    <w:rsid w:val="00707DD0"/>
    <w:rsid w:val="007101CD"/>
    <w:rsid w:val="00710A21"/>
    <w:rsid w:val="00710B9F"/>
    <w:rsid w:val="00710BE7"/>
    <w:rsid w:val="00710F3A"/>
    <w:rsid w:val="0071131D"/>
    <w:rsid w:val="00711A70"/>
    <w:rsid w:val="00711D07"/>
    <w:rsid w:val="00712519"/>
    <w:rsid w:val="0071255D"/>
    <w:rsid w:val="00712811"/>
    <w:rsid w:val="00713748"/>
    <w:rsid w:val="00714497"/>
    <w:rsid w:val="00715024"/>
    <w:rsid w:val="00715650"/>
    <w:rsid w:val="00715881"/>
    <w:rsid w:val="007158F2"/>
    <w:rsid w:val="00715AFA"/>
    <w:rsid w:val="00716F4D"/>
    <w:rsid w:val="007175AF"/>
    <w:rsid w:val="007175FA"/>
    <w:rsid w:val="00717C3D"/>
    <w:rsid w:val="007211F4"/>
    <w:rsid w:val="0072129B"/>
    <w:rsid w:val="0072200B"/>
    <w:rsid w:val="00722C76"/>
    <w:rsid w:val="00723443"/>
    <w:rsid w:val="007253DD"/>
    <w:rsid w:val="00725DBB"/>
    <w:rsid w:val="00725DF6"/>
    <w:rsid w:val="007262CA"/>
    <w:rsid w:val="0072631A"/>
    <w:rsid w:val="00726EDB"/>
    <w:rsid w:val="007275A6"/>
    <w:rsid w:val="007276E9"/>
    <w:rsid w:val="0073057B"/>
    <w:rsid w:val="0073069F"/>
    <w:rsid w:val="00730E38"/>
    <w:rsid w:val="00731275"/>
    <w:rsid w:val="00731726"/>
    <w:rsid w:val="007317DD"/>
    <w:rsid w:val="007318D0"/>
    <w:rsid w:val="00731B4C"/>
    <w:rsid w:val="00731B60"/>
    <w:rsid w:val="007321CC"/>
    <w:rsid w:val="00732593"/>
    <w:rsid w:val="00733791"/>
    <w:rsid w:val="00733AC9"/>
    <w:rsid w:val="00733B89"/>
    <w:rsid w:val="00733F6A"/>
    <w:rsid w:val="0073513D"/>
    <w:rsid w:val="007369EB"/>
    <w:rsid w:val="00736AB5"/>
    <w:rsid w:val="00736D02"/>
    <w:rsid w:val="00737561"/>
    <w:rsid w:val="00737727"/>
    <w:rsid w:val="00737B56"/>
    <w:rsid w:val="00737F14"/>
    <w:rsid w:val="0074132B"/>
    <w:rsid w:val="00741779"/>
    <w:rsid w:val="00741BFA"/>
    <w:rsid w:val="0074295A"/>
    <w:rsid w:val="007435D4"/>
    <w:rsid w:val="0074448B"/>
    <w:rsid w:val="00744807"/>
    <w:rsid w:val="00744E0E"/>
    <w:rsid w:val="00746266"/>
    <w:rsid w:val="00746AF0"/>
    <w:rsid w:val="007471FB"/>
    <w:rsid w:val="00747C87"/>
    <w:rsid w:val="007505F3"/>
    <w:rsid w:val="007508B9"/>
    <w:rsid w:val="00750970"/>
    <w:rsid w:val="00750E3B"/>
    <w:rsid w:val="00751D06"/>
    <w:rsid w:val="007524E8"/>
    <w:rsid w:val="00752D80"/>
    <w:rsid w:val="00753E19"/>
    <w:rsid w:val="0075451D"/>
    <w:rsid w:val="00754BE5"/>
    <w:rsid w:val="00754CFC"/>
    <w:rsid w:val="007552C8"/>
    <w:rsid w:val="00755972"/>
    <w:rsid w:val="00755AFA"/>
    <w:rsid w:val="007561DC"/>
    <w:rsid w:val="007564D4"/>
    <w:rsid w:val="007565EB"/>
    <w:rsid w:val="00756A5C"/>
    <w:rsid w:val="007574B7"/>
    <w:rsid w:val="007574C0"/>
    <w:rsid w:val="007578C0"/>
    <w:rsid w:val="00757D67"/>
    <w:rsid w:val="007610F8"/>
    <w:rsid w:val="007614AC"/>
    <w:rsid w:val="007618E5"/>
    <w:rsid w:val="00761B8A"/>
    <w:rsid w:val="00761DAA"/>
    <w:rsid w:val="0076291F"/>
    <w:rsid w:val="007643A7"/>
    <w:rsid w:val="0076446B"/>
    <w:rsid w:val="00765284"/>
    <w:rsid w:val="0076560E"/>
    <w:rsid w:val="00765676"/>
    <w:rsid w:val="00765870"/>
    <w:rsid w:val="00766021"/>
    <w:rsid w:val="0076630D"/>
    <w:rsid w:val="0076687C"/>
    <w:rsid w:val="00766E4E"/>
    <w:rsid w:val="00767AC8"/>
    <w:rsid w:val="00767C79"/>
    <w:rsid w:val="00767D28"/>
    <w:rsid w:val="00770190"/>
    <w:rsid w:val="00770705"/>
    <w:rsid w:val="00770850"/>
    <w:rsid w:val="00770906"/>
    <w:rsid w:val="00770990"/>
    <w:rsid w:val="00770E94"/>
    <w:rsid w:val="00770F7E"/>
    <w:rsid w:val="0077177F"/>
    <w:rsid w:val="00771A84"/>
    <w:rsid w:val="00771CB3"/>
    <w:rsid w:val="00771D7D"/>
    <w:rsid w:val="007728C0"/>
    <w:rsid w:val="00773E7A"/>
    <w:rsid w:val="00774A94"/>
    <w:rsid w:val="00775561"/>
    <w:rsid w:val="00775F67"/>
    <w:rsid w:val="0077646A"/>
    <w:rsid w:val="0077718E"/>
    <w:rsid w:val="0078017C"/>
    <w:rsid w:val="007806B8"/>
    <w:rsid w:val="007807CE"/>
    <w:rsid w:val="0078115A"/>
    <w:rsid w:val="0078207C"/>
    <w:rsid w:val="00782853"/>
    <w:rsid w:val="00783243"/>
    <w:rsid w:val="00783DC6"/>
    <w:rsid w:val="007847D9"/>
    <w:rsid w:val="00784A22"/>
    <w:rsid w:val="00784F75"/>
    <w:rsid w:val="0078500D"/>
    <w:rsid w:val="0078604C"/>
    <w:rsid w:val="00786570"/>
    <w:rsid w:val="0078680D"/>
    <w:rsid w:val="00787CA9"/>
    <w:rsid w:val="007900FA"/>
    <w:rsid w:val="007903ED"/>
    <w:rsid w:val="00790693"/>
    <w:rsid w:val="0079085A"/>
    <w:rsid w:val="00791181"/>
    <w:rsid w:val="007917DC"/>
    <w:rsid w:val="0079224E"/>
    <w:rsid w:val="00792443"/>
    <w:rsid w:val="00792788"/>
    <w:rsid w:val="00792862"/>
    <w:rsid w:val="00792953"/>
    <w:rsid w:val="0079329C"/>
    <w:rsid w:val="007937EF"/>
    <w:rsid w:val="00793DAE"/>
    <w:rsid w:val="007944DB"/>
    <w:rsid w:val="00794FCA"/>
    <w:rsid w:val="00796098"/>
    <w:rsid w:val="00796440"/>
    <w:rsid w:val="00796798"/>
    <w:rsid w:val="0079699D"/>
    <w:rsid w:val="00796E6A"/>
    <w:rsid w:val="00797836"/>
    <w:rsid w:val="0079799C"/>
    <w:rsid w:val="007A0181"/>
    <w:rsid w:val="007A0295"/>
    <w:rsid w:val="007A081C"/>
    <w:rsid w:val="007A0DEC"/>
    <w:rsid w:val="007A1942"/>
    <w:rsid w:val="007A226C"/>
    <w:rsid w:val="007A2A8C"/>
    <w:rsid w:val="007A2C29"/>
    <w:rsid w:val="007A2CD4"/>
    <w:rsid w:val="007A32E2"/>
    <w:rsid w:val="007A3AFD"/>
    <w:rsid w:val="007A3E0D"/>
    <w:rsid w:val="007A3F1C"/>
    <w:rsid w:val="007A44D3"/>
    <w:rsid w:val="007A52A9"/>
    <w:rsid w:val="007A53A2"/>
    <w:rsid w:val="007A5667"/>
    <w:rsid w:val="007A5CF6"/>
    <w:rsid w:val="007A5EFB"/>
    <w:rsid w:val="007A5F8F"/>
    <w:rsid w:val="007A69C9"/>
    <w:rsid w:val="007A734D"/>
    <w:rsid w:val="007A79C3"/>
    <w:rsid w:val="007B02CC"/>
    <w:rsid w:val="007B1D2C"/>
    <w:rsid w:val="007B345E"/>
    <w:rsid w:val="007B38A8"/>
    <w:rsid w:val="007B3EBC"/>
    <w:rsid w:val="007B4C1A"/>
    <w:rsid w:val="007B5FB9"/>
    <w:rsid w:val="007B702E"/>
    <w:rsid w:val="007B76E0"/>
    <w:rsid w:val="007B7FB0"/>
    <w:rsid w:val="007C0FCE"/>
    <w:rsid w:val="007C16A5"/>
    <w:rsid w:val="007C1D67"/>
    <w:rsid w:val="007C2D6A"/>
    <w:rsid w:val="007C4BD3"/>
    <w:rsid w:val="007C4D4D"/>
    <w:rsid w:val="007C50A5"/>
    <w:rsid w:val="007C526B"/>
    <w:rsid w:val="007C5988"/>
    <w:rsid w:val="007C71F1"/>
    <w:rsid w:val="007C777E"/>
    <w:rsid w:val="007D02CB"/>
    <w:rsid w:val="007D04EA"/>
    <w:rsid w:val="007D08D6"/>
    <w:rsid w:val="007D0A29"/>
    <w:rsid w:val="007D1B54"/>
    <w:rsid w:val="007D2161"/>
    <w:rsid w:val="007D4DA1"/>
    <w:rsid w:val="007D511E"/>
    <w:rsid w:val="007D5F37"/>
    <w:rsid w:val="007D60BA"/>
    <w:rsid w:val="007D63D8"/>
    <w:rsid w:val="007D69A1"/>
    <w:rsid w:val="007D6BB8"/>
    <w:rsid w:val="007D6DC6"/>
    <w:rsid w:val="007D6ED4"/>
    <w:rsid w:val="007E0973"/>
    <w:rsid w:val="007E0CA9"/>
    <w:rsid w:val="007E17F2"/>
    <w:rsid w:val="007E1C56"/>
    <w:rsid w:val="007E1F9D"/>
    <w:rsid w:val="007E20D0"/>
    <w:rsid w:val="007E3C85"/>
    <w:rsid w:val="007E3CF0"/>
    <w:rsid w:val="007E4BCB"/>
    <w:rsid w:val="007E4D49"/>
    <w:rsid w:val="007E50AA"/>
    <w:rsid w:val="007E50C0"/>
    <w:rsid w:val="007E554F"/>
    <w:rsid w:val="007E560A"/>
    <w:rsid w:val="007E5849"/>
    <w:rsid w:val="007E7D0A"/>
    <w:rsid w:val="007E7DEA"/>
    <w:rsid w:val="007F0282"/>
    <w:rsid w:val="007F13B1"/>
    <w:rsid w:val="007F16D7"/>
    <w:rsid w:val="007F28DE"/>
    <w:rsid w:val="007F2CDA"/>
    <w:rsid w:val="007F397C"/>
    <w:rsid w:val="007F3D42"/>
    <w:rsid w:val="007F3FD1"/>
    <w:rsid w:val="007F4073"/>
    <w:rsid w:val="007F4389"/>
    <w:rsid w:val="007F4413"/>
    <w:rsid w:val="007F4B54"/>
    <w:rsid w:val="007F4CB0"/>
    <w:rsid w:val="007F5058"/>
    <w:rsid w:val="007F5FA1"/>
    <w:rsid w:val="007F7312"/>
    <w:rsid w:val="0080078C"/>
    <w:rsid w:val="00800A44"/>
    <w:rsid w:val="00800B03"/>
    <w:rsid w:val="0080211C"/>
    <w:rsid w:val="00802AC3"/>
    <w:rsid w:val="00802ACC"/>
    <w:rsid w:val="0080300A"/>
    <w:rsid w:val="008034C3"/>
    <w:rsid w:val="00803789"/>
    <w:rsid w:val="00803CBE"/>
    <w:rsid w:val="00804BE2"/>
    <w:rsid w:val="00804E59"/>
    <w:rsid w:val="00805D89"/>
    <w:rsid w:val="00806BEA"/>
    <w:rsid w:val="008073E7"/>
    <w:rsid w:val="00807A5E"/>
    <w:rsid w:val="0081003F"/>
    <w:rsid w:val="008103EC"/>
    <w:rsid w:val="0081059B"/>
    <w:rsid w:val="0081086B"/>
    <w:rsid w:val="00810C9E"/>
    <w:rsid w:val="008116DE"/>
    <w:rsid w:val="00811A44"/>
    <w:rsid w:val="00811BCB"/>
    <w:rsid w:val="00812DBE"/>
    <w:rsid w:val="0081312A"/>
    <w:rsid w:val="008132AC"/>
    <w:rsid w:val="00813ABC"/>
    <w:rsid w:val="00813C0A"/>
    <w:rsid w:val="00813C65"/>
    <w:rsid w:val="00813CDC"/>
    <w:rsid w:val="00814063"/>
    <w:rsid w:val="00814629"/>
    <w:rsid w:val="00815FF0"/>
    <w:rsid w:val="0081664C"/>
    <w:rsid w:val="008167A1"/>
    <w:rsid w:val="0081701D"/>
    <w:rsid w:val="00817871"/>
    <w:rsid w:val="00817977"/>
    <w:rsid w:val="00817AB3"/>
    <w:rsid w:val="00820C47"/>
    <w:rsid w:val="00820CBD"/>
    <w:rsid w:val="00820DA4"/>
    <w:rsid w:val="008215FA"/>
    <w:rsid w:val="0082237F"/>
    <w:rsid w:val="00822927"/>
    <w:rsid w:val="00823805"/>
    <w:rsid w:val="008240CF"/>
    <w:rsid w:val="00824A71"/>
    <w:rsid w:val="008257D9"/>
    <w:rsid w:val="00826070"/>
    <w:rsid w:val="008262A9"/>
    <w:rsid w:val="00826722"/>
    <w:rsid w:val="00826FBF"/>
    <w:rsid w:val="0082716D"/>
    <w:rsid w:val="0082719F"/>
    <w:rsid w:val="00827B83"/>
    <w:rsid w:val="00827F56"/>
    <w:rsid w:val="00831326"/>
    <w:rsid w:val="00831B0E"/>
    <w:rsid w:val="00832E50"/>
    <w:rsid w:val="00833933"/>
    <w:rsid w:val="00834919"/>
    <w:rsid w:val="00834F62"/>
    <w:rsid w:val="00834F8C"/>
    <w:rsid w:val="00835488"/>
    <w:rsid w:val="00835E05"/>
    <w:rsid w:val="008363B1"/>
    <w:rsid w:val="00836E8A"/>
    <w:rsid w:val="008379C8"/>
    <w:rsid w:val="00840870"/>
    <w:rsid w:val="00840C16"/>
    <w:rsid w:val="00840C8B"/>
    <w:rsid w:val="008413E5"/>
    <w:rsid w:val="0084164C"/>
    <w:rsid w:val="008417D3"/>
    <w:rsid w:val="00841EE4"/>
    <w:rsid w:val="00841EE9"/>
    <w:rsid w:val="008424A4"/>
    <w:rsid w:val="00842BD6"/>
    <w:rsid w:val="00842D7F"/>
    <w:rsid w:val="008436EF"/>
    <w:rsid w:val="00843F0A"/>
    <w:rsid w:val="008449DD"/>
    <w:rsid w:val="008450EE"/>
    <w:rsid w:val="0084531A"/>
    <w:rsid w:val="008461F3"/>
    <w:rsid w:val="008466BD"/>
    <w:rsid w:val="00847FD5"/>
    <w:rsid w:val="0085046D"/>
    <w:rsid w:val="00850A9A"/>
    <w:rsid w:val="008518DC"/>
    <w:rsid w:val="00851A80"/>
    <w:rsid w:val="0085265B"/>
    <w:rsid w:val="0085317F"/>
    <w:rsid w:val="008536F8"/>
    <w:rsid w:val="00854599"/>
    <w:rsid w:val="0085478F"/>
    <w:rsid w:val="00855245"/>
    <w:rsid w:val="00855671"/>
    <w:rsid w:val="008558B4"/>
    <w:rsid w:val="00856060"/>
    <w:rsid w:val="00856E9B"/>
    <w:rsid w:val="00857135"/>
    <w:rsid w:val="008571F9"/>
    <w:rsid w:val="00857808"/>
    <w:rsid w:val="00860607"/>
    <w:rsid w:val="00860A23"/>
    <w:rsid w:val="00860C44"/>
    <w:rsid w:val="00860CC3"/>
    <w:rsid w:val="00861A01"/>
    <w:rsid w:val="008621B7"/>
    <w:rsid w:val="00862742"/>
    <w:rsid w:val="00862B81"/>
    <w:rsid w:val="008641DB"/>
    <w:rsid w:val="008665BE"/>
    <w:rsid w:val="00866788"/>
    <w:rsid w:val="00866E25"/>
    <w:rsid w:val="008672F2"/>
    <w:rsid w:val="008700CF"/>
    <w:rsid w:val="00870548"/>
    <w:rsid w:val="008705D2"/>
    <w:rsid w:val="008706EB"/>
    <w:rsid w:val="008708AD"/>
    <w:rsid w:val="00870F8B"/>
    <w:rsid w:val="0087112D"/>
    <w:rsid w:val="00871160"/>
    <w:rsid w:val="008716E3"/>
    <w:rsid w:val="00871FDD"/>
    <w:rsid w:val="008726EA"/>
    <w:rsid w:val="00872EF5"/>
    <w:rsid w:val="008733B3"/>
    <w:rsid w:val="00873580"/>
    <w:rsid w:val="008735FE"/>
    <w:rsid w:val="0087394A"/>
    <w:rsid w:val="00873A4E"/>
    <w:rsid w:val="00874783"/>
    <w:rsid w:val="00874E78"/>
    <w:rsid w:val="00874ED3"/>
    <w:rsid w:val="00875485"/>
    <w:rsid w:val="008760C3"/>
    <w:rsid w:val="008763EF"/>
    <w:rsid w:val="008764DE"/>
    <w:rsid w:val="00876FC8"/>
    <w:rsid w:val="0087799C"/>
    <w:rsid w:val="00877C5E"/>
    <w:rsid w:val="00881634"/>
    <w:rsid w:val="0088224B"/>
    <w:rsid w:val="0088229A"/>
    <w:rsid w:val="008823F6"/>
    <w:rsid w:val="008826D2"/>
    <w:rsid w:val="008831D9"/>
    <w:rsid w:val="00883415"/>
    <w:rsid w:val="00883C8F"/>
    <w:rsid w:val="008843DE"/>
    <w:rsid w:val="00884919"/>
    <w:rsid w:val="0088499B"/>
    <w:rsid w:val="00884EEA"/>
    <w:rsid w:val="00885103"/>
    <w:rsid w:val="00885EE0"/>
    <w:rsid w:val="008867DC"/>
    <w:rsid w:val="00886AF8"/>
    <w:rsid w:val="00886FC9"/>
    <w:rsid w:val="00887449"/>
    <w:rsid w:val="0088772C"/>
    <w:rsid w:val="00887D44"/>
    <w:rsid w:val="008904E3"/>
    <w:rsid w:val="00892C1F"/>
    <w:rsid w:val="00893B63"/>
    <w:rsid w:val="00893DA1"/>
    <w:rsid w:val="00893DF1"/>
    <w:rsid w:val="00893F50"/>
    <w:rsid w:val="00894067"/>
    <w:rsid w:val="00894178"/>
    <w:rsid w:val="00894A32"/>
    <w:rsid w:val="00895A46"/>
    <w:rsid w:val="008976D7"/>
    <w:rsid w:val="00897904"/>
    <w:rsid w:val="008A03E0"/>
    <w:rsid w:val="008A0A25"/>
    <w:rsid w:val="008A0A76"/>
    <w:rsid w:val="008A0BC1"/>
    <w:rsid w:val="008A1BA1"/>
    <w:rsid w:val="008A1E41"/>
    <w:rsid w:val="008A1ECF"/>
    <w:rsid w:val="008A2A03"/>
    <w:rsid w:val="008A2E55"/>
    <w:rsid w:val="008A3DDA"/>
    <w:rsid w:val="008A3F5F"/>
    <w:rsid w:val="008A406D"/>
    <w:rsid w:val="008A462C"/>
    <w:rsid w:val="008A4C50"/>
    <w:rsid w:val="008A52E1"/>
    <w:rsid w:val="008A5492"/>
    <w:rsid w:val="008A5ED1"/>
    <w:rsid w:val="008A6B14"/>
    <w:rsid w:val="008A6F23"/>
    <w:rsid w:val="008A7B06"/>
    <w:rsid w:val="008B0063"/>
    <w:rsid w:val="008B16BE"/>
    <w:rsid w:val="008B1E64"/>
    <w:rsid w:val="008B21EC"/>
    <w:rsid w:val="008B234C"/>
    <w:rsid w:val="008B369C"/>
    <w:rsid w:val="008B3789"/>
    <w:rsid w:val="008B4522"/>
    <w:rsid w:val="008B4802"/>
    <w:rsid w:val="008B4945"/>
    <w:rsid w:val="008B4ED8"/>
    <w:rsid w:val="008B5266"/>
    <w:rsid w:val="008B5B65"/>
    <w:rsid w:val="008B6A2F"/>
    <w:rsid w:val="008B6CB0"/>
    <w:rsid w:val="008B6D46"/>
    <w:rsid w:val="008B75A2"/>
    <w:rsid w:val="008B7A00"/>
    <w:rsid w:val="008B7EC3"/>
    <w:rsid w:val="008C01AD"/>
    <w:rsid w:val="008C1D09"/>
    <w:rsid w:val="008C1DB8"/>
    <w:rsid w:val="008C21C7"/>
    <w:rsid w:val="008C2903"/>
    <w:rsid w:val="008C35F5"/>
    <w:rsid w:val="008C3CF7"/>
    <w:rsid w:val="008C3D66"/>
    <w:rsid w:val="008C4B51"/>
    <w:rsid w:val="008C4FB6"/>
    <w:rsid w:val="008C51D8"/>
    <w:rsid w:val="008C605C"/>
    <w:rsid w:val="008C6250"/>
    <w:rsid w:val="008C6421"/>
    <w:rsid w:val="008C645A"/>
    <w:rsid w:val="008C6B3F"/>
    <w:rsid w:val="008C6ED0"/>
    <w:rsid w:val="008C7025"/>
    <w:rsid w:val="008C7D0E"/>
    <w:rsid w:val="008D0DB0"/>
    <w:rsid w:val="008D0FF2"/>
    <w:rsid w:val="008D1538"/>
    <w:rsid w:val="008D1CF5"/>
    <w:rsid w:val="008D1E9F"/>
    <w:rsid w:val="008D2090"/>
    <w:rsid w:val="008D2857"/>
    <w:rsid w:val="008D3D4A"/>
    <w:rsid w:val="008D4169"/>
    <w:rsid w:val="008D4260"/>
    <w:rsid w:val="008D444E"/>
    <w:rsid w:val="008D5372"/>
    <w:rsid w:val="008D54C2"/>
    <w:rsid w:val="008D5C6F"/>
    <w:rsid w:val="008D61B4"/>
    <w:rsid w:val="008D61EC"/>
    <w:rsid w:val="008D6E7E"/>
    <w:rsid w:val="008E0461"/>
    <w:rsid w:val="008E0513"/>
    <w:rsid w:val="008E0AA4"/>
    <w:rsid w:val="008E1160"/>
    <w:rsid w:val="008E1661"/>
    <w:rsid w:val="008E18D2"/>
    <w:rsid w:val="008E1D6B"/>
    <w:rsid w:val="008E1F04"/>
    <w:rsid w:val="008E25F8"/>
    <w:rsid w:val="008E2F99"/>
    <w:rsid w:val="008E39C8"/>
    <w:rsid w:val="008E3A7D"/>
    <w:rsid w:val="008E3C0D"/>
    <w:rsid w:val="008E52E4"/>
    <w:rsid w:val="008E67C8"/>
    <w:rsid w:val="008E73EF"/>
    <w:rsid w:val="008E7458"/>
    <w:rsid w:val="008E7651"/>
    <w:rsid w:val="008E7F8D"/>
    <w:rsid w:val="008F039E"/>
    <w:rsid w:val="008F046C"/>
    <w:rsid w:val="008F07A8"/>
    <w:rsid w:val="008F0D62"/>
    <w:rsid w:val="008F1173"/>
    <w:rsid w:val="008F12DE"/>
    <w:rsid w:val="008F17D3"/>
    <w:rsid w:val="008F25D3"/>
    <w:rsid w:val="008F286F"/>
    <w:rsid w:val="008F296C"/>
    <w:rsid w:val="008F2AB7"/>
    <w:rsid w:val="008F301B"/>
    <w:rsid w:val="008F4538"/>
    <w:rsid w:val="008F4B38"/>
    <w:rsid w:val="008F4C1B"/>
    <w:rsid w:val="008F505A"/>
    <w:rsid w:val="008F5133"/>
    <w:rsid w:val="008F51B5"/>
    <w:rsid w:val="008F571F"/>
    <w:rsid w:val="008F5B45"/>
    <w:rsid w:val="008F5D2D"/>
    <w:rsid w:val="008F657D"/>
    <w:rsid w:val="008F66DA"/>
    <w:rsid w:val="008F6BCE"/>
    <w:rsid w:val="008F6E08"/>
    <w:rsid w:val="008F6EE2"/>
    <w:rsid w:val="008F70FD"/>
    <w:rsid w:val="008F718D"/>
    <w:rsid w:val="008F7B57"/>
    <w:rsid w:val="008F7E66"/>
    <w:rsid w:val="008F7FA5"/>
    <w:rsid w:val="009001EB"/>
    <w:rsid w:val="0090051B"/>
    <w:rsid w:val="0090090D"/>
    <w:rsid w:val="0090111A"/>
    <w:rsid w:val="00901576"/>
    <w:rsid w:val="00901CE6"/>
    <w:rsid w:val="009023FC"/>
    <w:rsid w:val="00902455"/>
    <w:rsid w:val="009028F6"/>
    <w:rsid w:val="00903919"/>
    <w:rsid w:val="00904429"/>
    <w:rsid w:val="0090472C"/>
    <w:rsid w:val="009049B1"/>
    <w:rsid w:val="0090533E"/>
    <w:rsid w:val="00905382"/>
    <w:rsid w:val="009068A7"/>
    <w:rsid w:val="00906F0F"/>
    <w:rsid w:val="00906FE5"/>
    <w:rsid w:val="0090761D"/>
    <w:rsid w:val="009078E2"/>
    <w:rsid w:val="009079AB"/>
    <w:rsid w:val="009105EB"/>
    <w:rsid w:val="00911434"/>
    <w:rsid w:val="00911D91"/>
    <w:rsid w:val="00912141"/>
    <w:rsid w:val="00912E80"/>
    <w:rsid w:val="00913616"/>
    <w:rsid w:val="0091368D"/>
    <w:rsid w:val="009139D3"/>
    <w:rsid w:val="00913FFB"/>
    <w:rsid w:val="00914FF5"/>
    <w:rsid w:val="0091542D"/>
    <w:rsid w:val="00915697"/>
    <w:rsid w:val="00915817"/>
    <w:rsid w:val="00915B2F"/>
    <w:rsid w:val="00915B9D"/>
    <w:rsid w:val="00915CD0"/>
    <w:rsid w:val="00916A3E"/>
    <w:rsid w:val="00916A4C"/>
    <w:rsid w:val="00916C85"/>
    <w:rsid w:val="00916D42"/>
    <w:rsid w:val="00917347"/>
    <w:rsid w:val="00920B7D"/>
    <w:rsid w:val="00921440"/>
    <w:rsid w:val="00921791"/>
    <w:rsid w:val="00921A63"/>
    <w:rsid w:val="0092218A"/>
    <w:rsid w:val="00922813"/>
    <w:rsid w:val="00923AB8"/>
    <w:rsid w:val="00923E48"/>
    <w:rsid w:val="00924671"/>
    <w:rsid w:val="0092502F"/>
    <w:rsid w:val="00925957"/>
    <w:rsid w:val="00925C78"/>
    <w:rsid w:val="00926019"/>
    <w:rsid w:val="00926693"/>
    <w:rsid w:val="00926C2B"/>
    <w:rsid w:val="00926FD0"/>
    <w:rsid w:val="00927259"/>
    <w:rsid w:val="00927A58"/>
    <w:rsid w:val="00927D55"/>
    <w:rsid w:val="00927D61"/>
    <w:rsid w:val="009308C3"/>
    <w:rsid w:val="00931F1C"/>
    <w:rsid w:val="009322A7"/>
    <w:rsid w:val="0093248A"/>
    <w:rsid w:val="00932B07"/>
    <w:rsid w:val="009334BE"/>
    <w:rsid w:val="00934046"/>
    <w:rsid w:val="0093448B"/>
    <w:rsid w:val="0093470C"/>
    <w:rsid w:val="00934C44"/>
    <w:rsid w:val="00934FA5"/>
    <w:rsid w:val="009362C9"/>
    <w:rsid w:val="009365BE"/>
    <w:rsid w:val="00936BCC"/>
    <w:rsid w:val="009372FE"/>
    <w:rsid w:val="00937473"/>
    <w:rsid w:val="00937D4C"/>
    <w:rsid w:val="009400BA"/>
    <w:rsid w:val="009400C1"/>
    <w:rsid w:val="00941171"/>
    <w:rsid w:val="00941C0C"/>
    <w:rsid w:val="0094231C"/>
    <w:rsid w:val="0094280E"/>
    <w:rsid w:val="00943B1D"/>
    <w:rsid w:val="0094443E"/>
    <w:rsid w:val="00944550"/>
    <w:rsid w:val="00944E3F"/>
    <w:rsid w:val="00945739"/>
    <w:rsid w:val="009462FF"/>
    <w:rsid w:val="00946488"/>
    <w:rsid w:val="0094728A"/>
    <w:rsid w:val="009473EC"/>
    <w:rsid w:val="009506B4"/>
    <w:rsid w:val="00951331"/>
    <w:rsid w:val="009515B2"/>
    <w:rsid w:val="009521B3"/>
    <w:rsid w:val="009534BA"/>
    <w:rsid w:val="0095367C"/>
    <w:rsid w:val="00953A91"/>
    <w:rsid w:val="009542A3"/>
    <w:rsid w:val="00954935"/>
    <w:rsid w:val="009552E1"/>
    <w:rsid w:val="0095535F"/>
    <w:rsid w:val="00955C7F"/>
    <w:rsid w:val="0095617B"/>
    <w:rsid w:val="009562B7"/>
    <w:rsid w:val="009565EB"/>
    <w:rsid w:val="00956AE6"/>
    <w:rsid w:val="00956CDC"/>
    <w:rsid w:val="00956D27"/>
    <w:rsid w:val="00957090"/>
    <w:rsid w:val="0095728B"/>
    <w:rsid w:val="00957922"/>
    <w:rsid w:val="00960424"/>
    <w:rsid w:val="0096108C"/>
    <w:rsid w:val="00961761"/>
    <w:rsid w:val="00962493"/>
    <w:rsid w:val="0096267A"/>
    <w:rsid w:val="00962828"/>
    <w:rsid w:val="0096284D"/>
    <w:rsid w:val="00962978"/>
    <w:rsid w:val="00962AFA"/>
    <w:rsid w:val="00963144"/>
    <w:rsid w:val="009631A8"/>
    <w:rsid w:val="00963570"/>
    <w:rsid w:val="00963F98"/>
    <w:rsid w:val="009641CC"/>
    <w:rsid w:val="0096469C"/>
    <w:rsid w:val="009648E7"/>
    <w:rsid w:val="00964CBE"/>
    <w:rsid w:val="00965665"/>
    <w:rsid w:val="009656BF"/>
    <w:rsid w:val="0096573B"/>
    <w:rsid w:val="00966C7B"/>
    <w:rsid w:val="00966CF8"/>
    <w:rsid w:val="00966F25"/>
    <w:rsid w:val="009674BC"/>
    <w:rsid w:val="0097010F"/>
    <w:rsid w:val="0097033D"/>
    <w:rsid w:val="009703EC"/>
    <w:rsid w:val="00971551"/>
    <w:rsid w:val="009719E2"/>
    <w:rsid w:val="00971E38"/>
    <w:rsid w:val="00973733"/>
    <w:rsid w:val="009741DE"/>
    <w:rsid w:val="00974D5E"/>
    <w:rsid w:val="00974E31"/>
    <w:rsid w:val="00975D20"/>
    <w:rsid w:val="009765CD"/>
    <w:rsid w:val="00976929"/>
    <w:rsid w:val="00976D95"/>
    <w:rsid w:val="00976EF1"/>
    <w:rsid w:val="00976F2A"/>
    <w:rsid w:val="00977053"/>
    <w:rsid w:val="0097712E"/>
    <w:rsid w:val="009772EE"/>
    <w:rsid w:val="0098077C"/>
    <w:rsid w:val="009815E6"/>
    <w:rsid w:val="009817CC"/>
    <w:rsid w:val="00981896"/>
    <w:rsid w:val="00981C4A"/>
    <w:rsid w:val="00983391"/>
    <w:rsid w:val="00984A86"/>
    <w:rsid w:val="009865F8"/>
    <w:rsid w:val="00987474"/>
    <w:rsid w:val="0098764E"/>
    <w:rsid w:val="009877C2"/>
    <w:rsid w:val="00987E83"/>
    <w:rsid w:val="00992B5B"/>
    <w:rsid w:val="0099314C"/>
    <w:rsid w:val="00993EF2"/>
    <w:rsid w:val="009956EA"/>
    <w:rsid w:val="00995CD6"/>
    <w:rsid w:val="00995F17"/>
    <w:rsid w:val="00996760"/>
    <w:rsid w:val="00996B3A"/>
    <w:rsid w:val="00997193"/>
    <w:rsid w:val="009978EE"/>
    <w:rsid w:val="00997C41"/>
    <w:rsid w:val="009A002F"/>
    <w:rsid w:val="009A0F43"/>
    <w:rsid w:val="009A110E"/>
    <w:rsid w:val="009A2A1E"/>
    <w:rsid w:val="009A2B98"/>
    <w:rsid w:val="009A4ABE"/>
    <w:rsid w:val="009A4B8F"/>
    <w:rsid w:val="009A5867"/>
    <w:rsid w:val="009A625F"/>
    <w:rsid w:val="009A646B"/>
    <w:rsid w:val="009A6547"/>
    <w:rsid w:val="009A6940"/>
    <w:rsid w:val="009A6BB7"/>
    <w:rsid w:val="009A6CD5"/>
    <w:rsid w:val="009A737F"/>
    <w:rsid w:val="009A75A8"/>
    <w:rsid w:val="009A77A6"/>
    <w:rsid w:val="009B0421"/>
    <w:rsid w:val="009B06EE"/>
    <w:rsid w:val="009B0BFA"/>
    <w:rsid w:val="009B1005"/>
    <w:rsid w:val="009B1101"/>
    <w:rsid w:val="009B16DC"/>
    <w:rsid w:val="009B1B85"/>
    <w:rsid w:val="009B2F75"/>
    <w:rsid w:val="009B3425"/>
    <w:rsid w:val="009B3B63"/>
    <w:rsid w:val="009B3C59"/>
    <w:rsid w:val="009B3E74"/>
    <w:rsid w:val="009B4995"/>
    <w:rsid w:val="009B4C90"/>
    <w:rsid w:val="009B5631"/>
    <w:rsid w:val="009B585F"/>
    <w:rsid w:val="009B59B6"/>
    <w:rsid w:val="009B59FE"/>
    <w:rsid w:val="009B7096"/>
    <w:rsid w:val="009B7113"/>
    <w:rsid w:val="009B7C01"/>
    <w:rsid w:val="009C0B09"/>
    <w:rsid w:val="009C0C21"/>
    <w:rsid w:val="009C14B2"/>
    <w:rsid w:val="009C1B65"/>
    <w:rsid w:val="009C20CB"/>
    <w:rsid w:val="009C22E8"/>
    <w:rsid w:val="009C2456"/>
    <w:rsid w:val="009C2620"/>
    <w:rsid w:val="009C30B4"/>
    <w:rsid w:val="009C45FD"/>
    <w:rsid w:val="009C4880"/>
    <w:rsid w:val="009C48A3"/>
    <w:rsid w:val="009C496B"/>
    <w:rsid w:val="009C4A28"/>
    <w:rsid w:val="009C4AFF"/>
    <w:rsid w:val="009C537E"/>
    <w:rsid w:val="009C65AA"/>
    <w:rsid w:val="009C7356"/>
    <w:rsid w:val="009C7613"/>
    <w:rsid w:val="009C7BF3"/>
    <w:rsid w:val="009C7CBA"/>
    <w:rsid w:val="009C7DF7"/>
    <w:rsid w:val="009D0996"/>
    <w:rsid w:val="009D0AE6"/>
    <w:rsid w:val="009D0B1F"/>
    <w:rsid w:val="009D107B"/>
    <w:rsid w:val="009D1238"/>
    <w:rsid w:val="009D2337"/>
    <w:rsid w:val="009D28F7"/>
    <w:rsid w:val="009D2B47"/>
    <w:rsid w:val="009D320F"/>
    <w:rsid w:val="009D3C9C"/>
    <w:rsid w:val="009D4B62"/>
    <w:rsid w:val="009D5534"/>
    <w:rsid w:val="009D5FEF"/>
    <w:rsid w:val="009D64A9"/>
    <w:rsid w:val="009D7AE5"/>
    <w:rsid w:val="009E0069"/>
    <w:rsid w:val="009E053E"/>
    <w:rsid w:val="009E099E"/>
    <w:rsid w:val="009E0AD5"/>
    <w:rsid w:val="009E0CEA"/>
    <w:rsid w:val="009E10D3"/>
    <w:rsid w:val="009E132E"/>
    <w:rsid w:val="009E15FC"/>
    <w:rsid w:val="009E1D55"/>
    <w:rsid w:val="009E313E"/>
    <w:rsid w:val="009E4825"/>
    <w:rsid w:val="009E4A02"/>
    <w:rsid w:val="009E4C6B"/>
    <w:rsid w:val="009E4EBF"/>
    <w:rsid w:val="009E555D"/>
    <w:rsid w:val="009E575F"/>
    <w:rsid w:val="009E5D90"/>
    <w:rsid w:val="009E6283"/>
    <w:rsid w:val="009E64A1"/>
    <w:rsid w:val="009E66DC"/>
    <w:rsid w:val="009E6C44"/>
    <w:rsid w:val="009E6C8E"/>
    <w:rsid w:val="009E6CC7"/>
    <w:rsid w:val="009E71C2"/>
    <w:rsid w:val="009E749D"/>
    <w:rsid w:val="009E764F"/>
    <w:rsid w:val="009E7E8C"/>
    <w:rsid w:val="009F0332"/>
    <w:rsid w:val="009F0549"/>
    <w:rsid w:val="009F07A3"/>
    <w:rsid w:val="009F0CA4"/>
    <w:rsid w:val="009F0E01"/>
    <w:rsid w:val="009F10A3"/>
    <w:rsid w:val="009F15E5"/>
    <w:rsid w:val="009F3264"/>
    <w:rsid w:val="009F3641"/>
    <w:rsid w:val="009F3870"/>
    <w:rsid w:val="009F391B"/>
    <w:rsid w:val="009F3BE6"/>
    <w:rsid w:val="009F41CE"/>
    <w:rsid w:val="009F46BA"/>
    <w:rsid w:val="009F48F1"/>
    <w:rsid w:val="009F492D"/>
    <w:rsid w:val="009F501C"/>
    <w:rsid w:val="009F5E73"/>
    <w:rsid w:val="009F5F28"/>
    <w:rsid w:val="009F6843"/>
    <w:rsid w:val="009F702D"/>
    <w:rsid w:val="009F7770"/>
    <w:rsid w:val="009F7D9B"/>
    <w:rsid w:val="009F7EAF"/>
    <w:rsid w:val="00A00366"/>
    <w:rsid w:val="00A013A2"/>
    <w:rsid w:val="00A01AAE"/>
    <w:rsid w:val="00A023B0"/>
    <w:rsid w:val="00A029F0"/>
    <w:rsid w:val="00A0303F"/>
    <w:rsid w:val="00A039FB"/>
    <w:rsid w:val="00A03C89"/>
    <w:rsid w:val="00A048BE"/>
    <w:rsid w:val="00A04A3C"/>
    <w:rsid w:val="00A05022"/>
    <w:rsid w:val="00A05155"/>
    <w:rsid w:val="00A0629E"/>
    <w:rsid w:val="00A062A7"/>
    <w:rsid w:val="00A06B30"/>
    <w:rsid w:val="00A06EFC"/>
    <w:rsid w:val="00A07A0D"/>
    <w:rsid w:val="00A103ED"/>
    <w:rsid w:val="00A10CC5"/>
    <w:rsid w:val="00A11806"/>
    <w:rsid w:val="00A1189B"/>
    <w:rsid w:val="00A1234F"/>
    <w:rsid w:val="00A12505"/>
    <w:rsid w:val="00A1335E"/>
    <w:rsid w:val="00A135FE"/>
    <w:rsid w:val="00A13AE0"/>
    <w:rsid w:val="00A13CCB"/>
    <w:rsid w:val="00A14566"/>
    <w:rsid w:val="00A14D98"/>
    <w:rsid w:val="00A15068"/>
    <w:rsid w:val="00A1596A"/>
    <w:rsid w:val="00A15AC6"/>
    <w:rsid w:val="00A15E40"/>
    <w:rsid w:val="00A16F00"/>
    <w:rsid w:val="00A17A5A"/>
    <w:rsid w:val="00A201ED"/>
    <w:rsid w:val="00A20ADD"/>
    <w:rsid w:val="00A20CCD"/>
    <w:rsid w:val="00A216B6"/>
    <w:rsid w:val="00A2187D"/>
    <w:rsid w:val="00A21C70"/>
    <w:rsid w:val="00A21D24"/>
    <w:rsid w:val="00A222C7"/>
    <w:rsid w:val="00A22933"/>
    <w:rsid w:val="00A22AC4"/>
    <w:rsid w:val="00A22F19"/>
    <w:rsid w:val="00A235C8"/>
    <w:rsid w:val="00A23ACC"/>
    <w:rsid w:val="00A23EEE"/>
    <w:rsid w:val="00A24F33"/>
    <w:rsid w:val="00A27711"/>
    <w:rsid w:val="00A27D27"/>
    <w:rsid w:val="00A31903"/>
    <w:rsid w:val="00A31F70"/>
    <w:rsid w:val="00A32357"/>
    <w:rsid w:val="00A324E1"/>
    <w:rsid w:val="00A3277C"/>
    <w:rsid w:val="00A32936"/>
    <w:rsid w:val="00A332FD"/>
    <w:rsid w:val="00A33919"/>
    <w:rsid w:val="00A33C2E"/>
    <w:rsid w:val="00A348E8"/>
    <w:rsid w:val="00A352DF"/>
    <w:rsid w:val="00A36D72"/>
    <w:rsid w:val="00A36F11"/>
    <w:rsid w:val="00A37698"/>
    <w:rsid w:val="00A378A6"/>
    <w:rsid w:val="00A37B59"/>
    <w:rsid w:val="00A37EDF"/>
    <w:rsid w:val="00A4069C"/>
    <w:rsid w:val="00A40801"/>
    <w:rsid w:val="00A4158F"/>
    <w:rsid w:val="00A41608"/>
    <w:rsid w:val="00A418FD"/>
    <w:rsid w:val="00A41C9E"/>
    <w:rsid w:val="00A41F33"/>
    <w:rsid w:val="00A424C6"/>
    <w:rsid w:val="00A43975"/>
    <w:rsid w:val="00A43D51"/>
    <w:rsid w:val="00A44ABB"/>
    <w:rsid w:val="00A45139"/>
    <w:rsid w:val="00A4515C"/>
    <w:rsid w:val="00A453C9"/>
    <w:rsid w:val="00A45A77"/>
    <w:rsid w:val="00A47D76"/>
    <w:rsid w:val="00A47F30"/>
    <w:rsid w:val="00A47FE8"/>
    <w:rsid w:val="00A508DF"/>
    <w:rsid w:val="00A50FBD"/>
    <w:rsid w:val="00A5151F"/>
    <w:rsid w:val="00A51915"/>
    <w:rsid w:val="00A51F60"/>
    <w:rsid w:val="00A524B0"/>
    <w:rsid w:val="00A53391"/>
    <w:rsid w:val="00A53558"/>
    <w:rsid w:val="00A5360C"/>
    <w:rsid w:val="00A53A33"/>
    <w:rsid w:val="00A53CF3"/>
    <w:rsid w:val="00A53DE8"/>
    <w:rsid w:val="00A5478A"/>
    <w:rsid w:val="00A54C1F"/>
    <w:rsid w:val="00A55B25"/>
    <w:rsid w:val="00A55CAB"/>
    <w:rsid w:val="00A56437"/>
    <w:rsid w:val="00A56460"/>
    <w:rsid w:val="00A56667"/>
    <w:rsid w:val="00A57132"/>
    <w:rsid w:val="00A57712"/>
    <w:rsid w:val="00A60081"/>
    <w:rsid w:val="00A6064E"/>
    <w:rsid w:val="00A61191"/>
    <w:rsid w:val="00A61A38"/>
    <w:rsid w:val="00A62F22"/>
    <w:rsid w:val="00A637E9"/>
    <w:rsid w:val="00A644EE"/>
    <w:rsid w:val="00A64D61"/>
    <w:rsid w:val="00A64FB7"/>
    <w:rsid w:val="00A65155"/>
    <w:rsid w:val="00A654F8"/>
    <w:rsid w:val="00A666AD"/>
    <w:rsid w:val="00A66F68"/>
    <w:rsid w:val="00A6770A"/>
    <w:rsid w:val="00A67F7C"/>
    <w:rsid w:val="00A703AC"/>
    <w:rsid w:val="00A70AFE"/>
    <w:rsid w:val="00A71292"/>
    <w:rsid w:val="00A7141A"/>
    <w:rsid w:val="00A72B13"/>
    <w:rsid w:val="00A72F97"/>
    <w:rsid w:val="00A7304B"/>
    <w:rsid w:val="00A732F9"/>
    <w:rsid w:val="00A73682"/>
    <w:rsid w:val="00A73959"/>
    <w:rsid w:val="00A74240"/>
    <w:rsid w:val="00A75932"/>
    <w:rsid w:val="00A76115"/>
    <w:rsid w:val="00A76BB0"/>
    <w:rsid w:val="00A772B3"/>
    <w:rsid w:val="00A775B9"/>
    <w:rsid w:val="00A77600"/>
    <w:rsid w:val="00A77620"/>
    <w:rsid w:val="00A77741"/>
    <w:rsid w:val="00A7795B"/>
    <w:rsid w:val="00A80BD5"/>
    <w:rsid w:val="00A81253"/>
    <w:rsid w:val="00A813D1"/>
    <w:rsid w:val="00A81AE9"/>
    <w:rsid w:val="00A82A1C"/>
    <w:rsid w:val="00A8353C"/>
    <w:rsid w:val="00A84835"/>
    <w:rsid w:val="00A85488"/>
    <w:rsid w:val="00A85927"/>
    <w:rsid w:val="00A85F5B"/>
    <w:rsid w:val="00A865C2"/>
    <w:rsid w:val="00A868B8"/>
    <w:rsid w:val="00A87554"/>
    <w:rsid w:val="00A875AE"/>
    <w:rsid w:val="00A87E0F"/>
    <w:rsid w:val="00A87FE1"/>
    <w:rsid w:val="00A9069D"/>
    <w:rsid w:val="00A906CE"/>
    <w:rsid w:val="00A90B25"/>
    <w:rsid w:val="00A90B71"/>
    <w:rsid w:val="00A90BD7"/>
    <w:rsid w:val="00A90E8D"/>
    <w:rsid w:val="00A9121B"/>
    <w:rsid w:val="00A912AA"/>
    <w:rsid w:val="00A91BDF"/>
    <w:rsid w:val="00A92559"/>
    <w:rsid w:val="00A925EF"/>
    <w:rsid w:val="00A92C60"/>
    <w:rsid w:val="00A937E9"/>
    <w:rsid w:val="00A93931"/>
    <w:rsid w:val="00A94AB4"/>
    <w:rsid w:val="00A95CCE"/>
    <w:rsid w:val="00A9666A"/>
    <w:rsid w:val="00A9673A"/>
    <w:rsid w:val="00A968F4"/>
    <w:rsid w:val="00A96D20"/>
    <w:rsid w:val="00AA08E7"/>
    <w:rsid w:val="00AA0C65"/>
    <w:rsid w:val="00AA0E9E"/>
    <w:rsid w:val="00AA0F0C"/>
    <w:rsid w:val="00AA1E41"/>
    <w:rsid w:val="00AA213E"/>
    <w:rsid w:val="00AA2184"/>
    <w:rsid w:val="00AA2DD3"/>
    <w:rsid w:val="00AA2E0E"/>
    <w:rsid w:val="00AA3421"/>
    <w:rsid w:val="00AA3B3F"/>
    <w:rsid w:val="00AA44CE"/>
    <w:rsid w:val="00AA4B8D"/>
    <w:rsid w:val="00AA4C7B"/>
    <w:rsid w:val="00AA4DB2"/>
    <w:rsid w:val="00AA5EE2"/>
    <w:rsid w:val="00AA6293"/>
    <w:rsid w:val="00AA65D9"/>
    <w:rsid w:val="00AA6E99"/>
    <w:rsid w:val="00AA79DE"/>
    <w:rsid w:val="00AA7D85"/>
    <w:rsid w:val="00AA7FFC"/>
    <w:rsid w:val="00AB1322"/>
    <w:rsid w:val="00AB29E8"/>
    <w:rsid w:val="00AB2E25"/>
    <w:rsid w:val="00AB35D8"/>
    <w:rsid w:val="00AB3AE8"/>
    <w:rsid w:val="00AB46A8"/>
    <w:rsid w:val="00AB4DC3"/>
    <w:rsid w:val="00AB4FF1"/>
    <w:rsid w:val="00AB58D0"/>
    <w:rsid w:val="00AC16E7"/>
    <w:rsid w:val="00AC179A"/>
    <w:rsid w:val="00AC1AB0"/>
    <w:rsid w:val="00AC2301"/>
    <w:rsid w:val="00AC27B1"/>
    <w:rsid w:val="00AC3C66"/>
    <w:rsid w:val="00AC4873"/>
    <w:rsid w:val="00AC4BA2"/>
    <w:rsid w:val="00AC505D"/>
    <w:rsid w:val="00AC5120"/>
    <w:rsid w:val="00AC5357"/>
    <w:rsid w:val="00AC5711"/>
    <w:rsid w:val="00AC5BD5"/>
    <w:rsid w:val="00AC5BF6"/>
    <w:rsid w:val="00AC6224"/>
    <w:rsid w:val="00AD1358"/>
    <w:rsid w:val="00AD1959"/>
    <w:rsid w:val="00AD26FA"/>
    <w:rsid w:val="00AD2701"/>
    <w:rsid w:val="00AD2C09"/>
    <w:rsid w:val="00AD2DE6"/>
    <w:rsid w:val="00AD30C3"/>
    <w:rsid w:val="00AD3CEC"/>
    <w:rsid w:val="00AD3E97"/>
    <w:rsid w:val="00AD4219"/>
    <w:rsid w:val="00AD4A38"/>
    <w:rsid w:val="00AD4ED2"/>
    <w:rsid w:val="00AD5042"/>
    <w:rsid w:val="00AD504B"/>
    <w:rsid w:val="00AD52E9"/>
    <w:rsid w:val="00AD56F4"/>
    <w:rsid w:val="00AD67F3"/>
    <w:rsid w:val="00AD7D8A"/>
    <w:rsid w:val="00AE205E"/>
    <w:rsid w:val="00AE222D"/>
    <w:rsid w:val="00AE2588"/>
    <w:rsid w:val="00AE268A"/>
    <w:rsid w:val="00AE3481"/>
    <w:rsid w:val="00AE360E"/>
    <w:rsid w:val="00AE419E"/>
    <w:rsid w:val="00AE5931"/>
    <w:rsid w:val="00AE5A02"/>
    <w:rsid w:val="00AE5F5F"/>
    <w:rsid w:val="00AE689B"/>
    <w:rsid w:val="00AE68C4"/>
    <w:rsid w:val="00AE7987"/>
    <w:rsid w:val="00AE7BFF"/>
    <w:rsid w:val="00AE7E1E"/>
    <w:rsid w:val="00AF0648"/>
    <w:rsid w:val="00AF0CA3"/>
    <w:rsid w:val="00AF1230"/>
    <w:rsid w:val="00AF18E8"/>
    <w:rsid w:val="00AF252A"/>
    <w:rsid w:val="00AF2C3D"/>
    <w:rsid w:val="00AF33C5"/>
    <w:rsid w:val="00AF55DA"/>
    <w:rsid w:val="00AF5CF1"/>
    <w:rsid w:val="00AF6905"/>
    <w:rsid w:val="00AF7216"/>
    <w:rsid w:val="00B000B7"/>
    <w:rsid w:val="00B003D3"/>
    <w:rsid w:val="00B00465"/>
    <w:rsid w:val="00B00642"/>
    <w:rsid w:val="00B01423"/>
    <w:rsid w:val="00B02159"/>
    <w:rsid w:val="00B0281A"/>
    <w:rsid w:val="00B03781"/>
    <w:rsid w:val="00B037FB"/>
    <w:rsid w:val="00B0420A"/>
    <w:rsid w:val="00B045F8"/>
    <w:rsid w:val="00B05402"/>
    <w:rsid w:val="00B06C3C"/>
    <w:rsid w:val="00B070EF"/>
    <w:rsid w:val="00B076F4"/>
    <w:rsid w:val="00B116E0"/>
    <w:rsid w:val="00B12573"/>
    <w:rsid w:val="00B12623"/>
    <w:rsid w:val="00B12A1B"/>
    <w:rsid w:val="00B12AFC"/>
    <w:rsid w:val="00B12C1D"/>
    <w:rsid w:val="00B12D10"/>
    <w:rsid w:val="00B130A1"/>
    <w:rsid w:val="00B1552C"/>
    <w:rsid w:val="00B160F5"/>
    <w:rsid w:val="00B17AA4"/>
    <w:rsid w:val="00B20508"/>
    <w:rsid w:val="00B20A95"/>
    <w:rsid w:val="00B20CD6"/>
    <w:rsid w:val="00B20D57"/>
    <w:rsid w:val="00B20E0E"/>
    <w:rsid w:val="00B21CFF"/>
    <w:rsid w:val="00B2233A"/>
    <w:rsid w:val="00B2296C"/>
    <w:rsid w:val="00B229EF"/>
    <w:rsid w:val="00B22B72"/>
    <w:rsid w:val="00B22BC2"/>
    <w:rsid w:val="00B23C42"/>
    <w:rsid w:val="00B2472A"/>
    <w:rsid w:val="00B2528C"/>
    <w:rsid w:val="00B25D57"/>
    <w:rsid w:val="00B26A7A"/>
    <w:rsid w:val="00B27376"/>
    <w:rsid w:val="00B2794F"/>
    <w:rsid w:val="00B3015E"/>
    <w:rsid w:val="00B31012"/>
    <w:rsid w:val="00B31035"/>
    <w:rsid w:val="00B31718"/>
    <w:rsid w:val="00B3190C"/>
    <w:rsid w:val="00B320FB"/>
    <w:rsid w:val="00B322A6"/>
    <w:rsid w:val="00B324F1"/>
    <w:rsid w:val="00B32AFE"/>
    <w:rsid w:val="00B347D8"/>
    <w:rsid w:val="00B34CDE"/>
    <w:rsid w:val="00B364FF"/>
    <w:rsid w:val="00B37A4B"/>
    <w:rsid w:val="00B41DCB"/>
    <w:rsid w:val="00B42994"/>
    <w:rsid w:val="00B437BA"/>
    <w:rsid w:val="00B43962"/>
    <w:rsid w:val="00B44F67"/>
    <w:rsid w:val="00B4575B"/>
    <w:rsid w:val="00B46921"/>
    <w:rsid w:val="00B469D4"/>
    <w:rsid w:val="00B472DC"/>
    <w:rsid w:val="00B475CA"/>
    <w:rsid w:val="00B476A9"/>
    <w:rsid w:val="00B47E5C"/>
    <w:rsid w:val="00B508CC"/>
    <w:rsid w:val="00B50ACE"/>
    <w:rsid w:val="00B52369"/>
    <w:rsid w:val="00B52602"/>
    <w:rsid w:val="00B52D67"/>
    <w:rsid w:val="00B52E6F"/>
    <w:rsid w:val="00B54132"/>
    <w:rsid w:val="00B54AC6"/>
    <w:rsid w:val="00B54BB1"/>
    <w:rsid w:val="00B554EE"/>
    <w:rsid w:val="00B55B30"/>
    <w:rsid w:val="00B55B36"/>
    <w:rsid w:val="00B55E04"/>
    <w:rsid w:val="00B55FE5"/>
    <w:rsid w:val="00B56629"/>
    <w:rsid w:val="00B56A39"/>
    <w:rsid w:val="00B57435"/>
    <w:rsid w:val="00B57599"/>
    <w:rsid w:val="00B60000"/>
    <w:rsid w:val="00B619B8"/>
    <w:rsid w:val="00B61DEE"/>
    <w:rsid w:val="00B61FC7"/>
    <w:rsid w:val="00B62E65"/>
    <w:rsid w:val="00B6456D"/>
    <w:rsid w:val="00B64AA9"/>
    <w:rsid w:val="00B64FF8"/>
    <w:rsid w:val="00B656C5"/>
    <w:rsid w:val="00B6570A"/>
    <w:rsid w:val="00B65949"/>
    <w:rsid w:val="00B65A27"/>
    <w:rsid w:val="00B65BE5"/>
    <w:rsid w:val="00B65F18"/>
    <w:rsid w:val="00B66A25"/>
    <w:rsid w:val="00B67574"/>
    <w:rsid w:val="00B676D0"/>
    <w:rsid w:val="00B7024D"/>
    <w:rsid w:val="00B705CF"/>
    <w:rsid w:val="00B70624"/>
    <w:rsid w:val="00B710CB"/>
    <w:rsid w:val="00B71852"/>
    <w:rsid w:val="00B71EBF"/>
    <w:rsid w:val="00B72602"/>
    <w:rsid w:val="00B72E6E"/>
    <w:rsid w:val="00B73621"/>
    <w:rsid w:val="00B7381D"/>
    <w:rsid w:val="00B73D89"/>
    <w:rsid w:val="00B748D7"/>
    <w:rsid w:val="00B75514"/>
    <w:rsid w:val="00B76640"/>
    <w:rsid w:val="00B7779C"/>
    <w:rsid w:val="00B80133"/>
    <w:rsid w:val="00B808AF"/>
    <w:rsid w:val="00B80E1A"/>
    <w:rsid w:val="00B81C3F"/>
    <w:rsid w:val="00B82031"/>
    <w:rsid w:val="00B820C5"/>
    <w:rsid w:val="00B829D2"/>
    <w:rsid w:val="00B82FD2"/>
    <w:rsid w:val="00B838D5"/>
    <w:rsid w:val="00B83983"/>
    <w:rsid w:val="00B849A3"/>
    <w:rsid w:val="00B84A5A"/>
    <w:rsid w:val="00B84E1E"/>
    <w:rsid w:val="00B84F55"/>
    <w:rsid w:val="00B85121"/>
    <w:rsid w:val="00B85579"/>
    <w:rsid w:val="00B856AE"/>
    <w:rsid w:val="00B85FF1"/>
    <w:rsid w:val="00B865FB"/>
    <w:rsid w:val="00B86FE6"/>
    <w:rsid w:val="00B8704B"/>
    <w:rsid w:val="00B876E8"/>
    <w:rsid w:val="00B90E42"/>
    <w:rsid w:val="00B91357"/>
    <w:rsid w:val="00B91C5A"/>
    <w:rsid w:val="00B9289F"/>
    <w:rsid w:val="00B945FC"/>
    <w:rsid w:val="00B95144"/>
    <w:rsid w:val="00B9541A"/>
    <w:rsid w:val="00B956A5"/>
    <w:rsid w:val="00B95A85"/>
    <w:rsid w:val="00B96E09"/>
    <w:rsid w:val="00B97A81"/>
    <w:rsid w:val="00B97E3D"/>
    <w:rsid w:val="00BA090A"/>
    <w:rsid w:val="00BA0934"/>
    <w:rsid w:val="00BA2521"/>
    <w:rsid w:val="00BA2F11"/>
    <w:rsid w:val="00BA3342"/>
    <w:rsid w:val="00BA4D79"/>
    <w:rsid w:val="00BA4F11"/>
    <w:rsid w:val="00BA5050"/>
    <w:rsid w:val="00BA5549"/>
    <w:rsid w:val="00BA5916"/>
    <w:rsid w:val="00BA5FE1"/>
    <w:rsid w:val="00BA650B"/>
    <w:rsid w:val="00BA67D8"/>
    <w:rsid w:val="00BA69A1"/>
    <w:rsid w:val="00BA6F87"/>
    <w:rsid w:val="00BA7C97"/>
    <w:rsid w:val="00BA7D77"/>
    <w:rsid w:val="00BA7F8A"/>
    <w:rsid w:val="00BB05C4"/>
    <w:rsid w:val="00BB077B"/>
    <w:rsid w:val="00BB1392"/>
    <w:rsid w:val="00BB17AD"/>
    <w:rsid w:val="00BB18E8"/>
    <w:rsid w:val="00BB1ACF"/>
    <w:rsid w:val="00BB1DF6"/>
    <w:rsid w:val="00BB2DCF"/>
    <w:rsid w:val="00BB2F21"/>
    <w:rsid w:val="00BB30C4"/>
    <w:rsid w:val="00BB33C4"/>
    <w:rsid w:val="00BB38F7"/>
    <w:rsid w:val="00BB4D10"/>
    <w:rsid w:val="00BB5C7E"/>
    <w:rsid w:val="00BB5DD6"/>
    <w:rsid w:val="00BB7A86"/>
    <w:rsid w:val="00BB7C9F"/>
    <w:rsid w:val="00BB7CB2"/>
    <w:rsid w:val="00BB7D5B"/>
    <w:rsid w:val="00BC0E3B"/>
    <w:rsid w:val="00BC13E3"/>
    <w:rsid w:val="00BC19AB"/>
    <w:rsid w:val="00BC1DAB"/>
    <w:rsid w:val="00BC31E4"/>
    <w:rsid w:val="00BC344C"/>
    <w:rsid w:val="00BC377C"/>
    <w:rsid w:val="00BC3ED5"/>
    <w:rsid w:val="00BC4330"/>
    <w:rsid w:val="00BC44B4"/>
    <w:rsid w:val="00BC4911"/>
    <w:rsid w:val="00BC4A84"/>
    <w:rsid w:val="00BC535E"/>
    <w:rsid w:val="00BC575D"/>
    <w:rsid w:val="00BC618D"/>
    <w:rsid w:val="00BC63A2"/>
    <w:rsid w:val="00BC64BB"/>
    <w:rsid w:val="00BC662B"/>
    <w:rsid w:val="00BC6A13"/>
    <w:rsid w:val="00BC6B3B"/>
    <w:rsid w:val="00BC6D96"/>
    <w:rsid w:val="00BC7E4C"/>
    <w:rsid w:val="00BD058A"/>
    <w:rsid w:val="00BD0715"/>
    <w:rsid w:val="00BD1851"/>
    <w:rsid w:val="00BD1FBE"/>
    <w:rsid w:val="00BD247D"/>
    <w:rsid w:val="00BD2557"/>
    <w:rsid w:val="00BD2929"/>
    <w:rsid w:val="00BD2D7A"/>
    <w:rsid w:val="00BD346F"/>
    <w:rsid w:val="00BD37D8"/>
    <w:rsid w:val="00BD395F"/>
    <w:rsid w:val="00BD3AA0"/>
    <w:rsid w:val="00BD3B06"/>
    <w:rsid w:val="00BD3BE3"/>
    <w:rsid w:val="00BD3F6A"/>
    <w:rsid w:val="00BD4FE6"/>
    <w:rsid w:val="00BD5314"/>
    <w:rsid w:val="00BD6889"/>
    <w:rsid w:val="00BD6DA1"/>
    <w:rsid w:val="00BD7482"/>
    <w:rsid w:val="00BE0A4E"/>
    <w:rsid w:val="00BE1138"/>
    <w:rsid w:val="00BE1DB5"/>
    <w:rsid w:val="00BE23D7"/>
    <w:rsid w:val="00BE25F8"/>
    <w:rsid w:val="00BE3650"/>
    <w:rsid w:val="00BE3741"/>
    <w:rsid w:val="00BE382C"/>
    <w:rsid w:val="00BE3A63"/>
    <w:rsid w:val="00BE3F73"/>
    <w:rsid w:val="00BE408F"/>
    <w:rsid w:val="00BE427D"/>
    <w:rsid w:val="00BE4C12"/>
    <w:rsid w:val="00BE6BD2"/>
    <w:rsid w:val="00BE7DBB"/>
    <w:rsid w:val="00BE7FEC"/>
    <w:rsid w:val="00BF019B"/>
    <w:rsid w:val="00BF01B7"/>
    <w:rsid w:val="00BF025D"/>
    <w:rsid w:val="00BF066D"/>
    <w:rsid w:val="00BF067A"/>
    <w:rsid w:val="00BF132A"/>
    <w:rsid w:val="00BF2900"/>
    <w:rsid w:val="00BF2FEF"/>
    <w:rsid w:val="00BF304B"/>
    <w:rsid w:val="00BF3138"/>
    <w:rsid w:val="00BF3206"/>
    <w:rsid w:val="00BF3976"/>
    <w:rsid w:val="00BF3BF3"/>
    <w:rsid w:val="00BF440A"/>
    <w:rsid w:val="00BF4B7D"/>
    <w:rsid w:val="00BF5FE2"/>
    <w:rsid w:val="00BF610C"/>
    <w:rsid w:val="00BF619A"/>
    <w:rsid w:val="00BF6ACB"/>
    <w:rsid w:val="00BF7FCD"/>
    <w:rsid w:val="00C005BA"/>
    <w:rsid w:val="00C00724"/>
    <w:rsid w:val="00C0082F"/>
    <w:rsid w:val="00C0089D"/>
    <w:rsid w:val="00C00CF5"/>
    <w:rsid w:val="00C01640"/>
    <w:rsid w:val="00C01C83"/>
    <w:rsid w:val="00C020A2"/>
    <w:rsid w:val="00C02404"/>
    <w:rsid w:val="00C038A5"/>
    <w:rsid w:val="00C03936"/>
    <w:rsid w:val="00C0402C"/>
    <w:rsid w:val="00C04B30"/>
    <w:rsid w:val="00C04C21"/>
    <w:rsid w:val="00C04C78"/>
    <w:rsid w:val="00C04D04"/>
    <w:rsid w:val="00C05087"/>
    <w:rsid w:val="00C050E6"/>
    <w:rsid w:val="00C0573B"/>
    <w:rsid w:val="00C05D32"/>
    <w:rsid w:val="00C06012"/>
    <w:rsid w:val="00C06ABD"/>
    <w:rsid w:val="00C06CBC"/>
    <w:rsid w:val="00C0772A"/>
    <w:rsid w:val="00C077E2"/>
    <w:rsid w:val="00C07845"/>
    <w:rsid w:val="00C10BEF"/>
    <w:rsid w:val="00C10C7B"/>
    <w:rsid w:val="00C11047"/>
    <w:rsid w:val="00C1249D"/>
    <w:rsid w:val="00C13A3F"/>
    <w:rsid w:val="00C1403A"/>
    <w:rsid w:val="00C146E6"/>
    <w:rsid w:val="00C16008"/>
    <w:rsid w:val="00C166F0"/>
    <w:rsid w:val="00C169FE"/>
    <w:rsid w:val="00C16EF5"/>
    <w:rsid w:val="00C17C74"/>
    <w:rsid w:val="00C17FA9"/>
    <w:rsid w:val="00C20514"/>
    <w:rsid w:val="00C20B84"/>
    <w:rsid w:val="00C21703"/>
    <w:rsid w:val="00C2189C"/>
    <w:rsid w:val="00C22614"/>
    <w:rsid w:val="00C23D3A"/>
    <w:rsid w:val="00C24605"/>
    <w:rsid w:val="00C24D97"/>
    <w:rsid w:val="00C250A6"/>
    <w:rsid w:val="00C25A64"/>
    <w:rsid w:val="00C25B3A"/>
    <w:rsid w:val="00C26428"/>
    <w:rsid w:val="00C265B8"/>
    <w:rsid w:val="00C267E6"/>
    <w:rsid w:val="00C26DAC"/>
    <w:rsid w:val="00C27510"/>
    <w:rsid w:val="00C311A0"/>
    <w:rsid w:val="00C32706"/>
    <w:rsid w:val="00C345D9"/>
    <w:rsid w:val="00C35ED8"/>
    <w:rsid w:val="00C36246"/>
    <w:rsid w:val="00C365C0"/>
    <w:rsid w:val="00C36860"/>
    <w:rsid w:val="00C36F42"/>
    <w:rsid w:val="00C376D0"/>
    <w:rsid w:val="00C37BB1"/>
    <w:rsid w:val="00C403DC"/>
    <w:rsid w:val="00C40553"/>
    <w:rsid w:val="00C421F5"/>
    <w:rsid w:val="00C43289"/>
    <w:rsid w:val="00C432E8"/>
    <w:rsid w:val="00C435F6"/>
    <w:rsid w:val="00C436EA"/>
    <w:rsid w:val="00C43CAB"/>
    <w:rsid w:val="00C44408"/>
    <w:rsid w:val="00C44439"/>
    <w:rsid w:val="00C44640"/>
    <w:rsid w:val="00C44A94"/>
    <w:rsid w:val="00C45D0B"/>
    <w:rsid w:val="00C46434"/>
    <w:rsid w:val="00C465EE"/>
    <w:rsid w:val="00C4682D"/>
    <w:rsid w:val="00C46ACD"/>
    <w:rsid w:val="00C4715A"/>
    <w:rsid w:val="00C47BF4"/>
    <w:rsid w:val="00C47F00"/>
    <w:rsid w:val="00C5057D"/>
    <w:rsid w:val="00C51597"/>
    <w:rsid w:val="00C51A3C"/>
    <w:rsid w:val="00C51C42"/>
    <w:rsid w:val="00C51EA9"/>
    <w:rsid w:val="00C531CE"/>
    <w:rsid w:val="00C53ED3"/>
    <w:rsid w:val="00C54586"/>
    <w:rsid w:val="00C55CD5"/>
    <w:rsid w:val="00C55E24"/>
    <w:rsid w:val="00C56288"/>
    <w:rsid w:val="00C566F4"/>
    <w:rsid w:val="00C56DD5"/>
    <w:rsid w:val="00C56F02"/>
    <w:rsid w:val="00C57840"/>
    <w:rsid w:val="00C57C08"/>
    <w:rsid w:val="00C602E8"/>
    <w:rsid w:val="00C604A8"/>
    <w:rsid w:val="00C60C23"/>
    <w:rsid w:val="00C61825"/>
    <w:rsid w:val="00C6185C"/>
    <w:rsid w:val="00C62785"/>
    <w:rsid w:val="00C6319E"/>
    <w:rsid w:val="00C634CA"/>
    <w:rsid w:val="00C63DDC"/>
    <w:rsid w:val="00C63FC0"/>
    <w:rsid w:val="00C6524F"/>
    <w:rsid w:val="00C65311"/>
    <w:rsid w:val="00C654FA"/>
    <w:rsid w:val="00C657D2"/>
    <w:rsid w:val="00C676B6"/>
    <w:rsid w:val="00C67BE8"/>
    <w:rsid w:val="00C71312"/>
    <w:rsid w:val="00C7194E"/>
    <w:rsid w:val="00C719E4"/>
    <w:rsid w:val="00C71A38"/>
    <w:rsid w:val="00C72438"/>
    <w:rsid w:val="00C7272F"/>
    <w:rsid w:val="00C72CDF"/>
    <w:rsid w:val="00C731A4"/>
    <w:rsid w:val="00C7374A"/>
    <w:rsid w:val="00C737D2"/>
    <w:rsid w:val="00C74527"/>
    <w:rsid w:val="00C7481E"/>
    <w:rsid w:val="00C749CC"/>
    <w:rsid w:val="00C74B84"/>
    <w:rsid w:val="00C74BDB"/>
    <w:rsid w:val="00C74C9F"/>
    <w:rsid w:val="00C74F52"/>
    <w:rsid w:val="00C751EF"/>
    <w:rsid w:val="00C754F0"/>
    <w:rsid w:val="00C7553A"/>
    <w:rsid w:val="00C757DE"/>
    <w:rsid w:val="00C76026"/>
    <w:rsid w:val="00C761D2"/>
    <w:rsid w:val="00C77AD7"/>
    <w:rsid w:val="00C77F63"/>
    <w:rsid w:val="00C77FD9"/>
    <w:rsid w:val="00C801B4"/>
    <w:rsid w:val="00C8089B"/>
    <w:rsid w:val="00C80BD5"/>
    <w:rsid w:val="00C80CA9"/>
    <w:rsid w:val="00C819DE"/>
    <w:rsid w:val="00C81B83"/>
    <w:rsid w:val="00C822E3"/>
    <w:rsid w:val="00C82433"/>
    <w:rsid w:val="00C8249F"/>
    <w:rsid w:val="00C82E50"/>
    <w:rsid w:val="00C831C1"/>
    <w:rsid w:val="00C831E0"/>
    <w:rsid w:val="00C848A9"/>
    <w:rsid w:val="00C84AD2"/>
    <w:rsid w:val="00C86394"/>
    <w:rsid w:val="00C86823"/>
    <w:rsid w:val="00C86C5D"/>
    <w:rsid w:val="00C87737"/>
    <w:rsid w:val="00C90C5E"/>
    <w:rsid w:val="00C90D13"/>
    <w:rsid w:val="00C90FCA"/>
    <w:rsid w:val="00C91997"/>
    <w:rsid w:val="00C91CA8"/>
    <w:rsid w:val="00C91D41"/>
    <w:rsid w:val="00C91DCC"/>
    <w:rsid w:val="00C947CB"/>
    <w:rsid w:val="00C9491C"/>
    <w:rsid w:val="00C94B0F"/>
    <w:rsid w:val="00C95872"/>
    <w:rsid w:val="00C95961"/>
    <w:rsid w:val="00C95A0D"/>
    <w:rsid w:val="00C9657B"/>
    <w:rsid w:val="00C96BDE"/>
    <w:rsid w:val="00C96C97"/>
    <w:rsid w:val="00C970FE"/>
    <w:rsid w:val="00CA03FF"/>
    <w:rsid w:val="00CA0A52"/>
    <w:rsid w:val="00CA0C45"/>
    <w:rsid w:val="00CA0CA7"/>
    <w:rsid w:val="00CA1511"/>
    <w:rsid w:val="00CA15CD"/>
    <w:rsid w:val="00CA1978"/>
    <w:rsid w:val="00CA2948"/>
    <w:rsid w:val="00CA295E"/>
    <w:rsid w:val="00CA3784"/>
    <w:rsid w:val="00CA37CF"/>
    <w:rsid w:val="00CA4408"/>
    <w:rsid w:val="00CA452F"/>
    <w:rsid w:val="00CA4A31"/>
    <w:rsid w:val="00CA56A8"/>
    <w:rsid w:val="00CA5A2A"/>
    <w:rsid w:val="00CA5CA9"/>
    <w:rsid w:val="00CA67AE"/>
    <w:rsid w:val="00CA683A"/>
    <w:rsid w:val="00CA69A2"/>
    <w:rsid w:val="00CA6C3E"/>
    <w:rsid w:val="00CA6DC3"/>
    <w:rsid w:val="00CA7EFE"/>
    <w:rsid w:val="00CB020D"/>
    <w:rsid w:val="00CB0624"/>
    <w:rsid w:val="00CB073B"/>
    <w:rsid w:val="00CB1020"/>
    <w:rsid w:val="00CB17A1"/>
    <w:rsid w:val="00CB1D0A"/>
    <w:rsid w:val="00CB30D5"/>
    <w:rsid w:val="00CB310B"/>
    <w:rsid w:val="00CB443A"/>
    <w:rsid w:val="00CB4886"/>
    <w:rsid w:val="00CB4C43"/>
    <w:rsid w:val="00CB574C"/>
    <w:rsid w:val="00CB5F57"/>
    <w:rsid w:val="00CB61F3"/>
    <w:rsid w:val="00CC11A3"/>
    <w:rsid w:val="00CC1ACC"/>
    <w:rsid w:val="00CC2F32"/>
    <w:rsid w:val="00CC366C"/>
    <w:rsid w:val="00CC3682"/>
    <w:rsid w:val="00CC4CB3"/>
    <w:rsid w:val="00CC549C"/>
    <w:rsid w:val="00CC5676"/>
    <w:rsid w:val="00CC62C9"/>
    <w:rsid w:val="00CC66D9"/>
    <w:rsid w:val="00CC6F41"/>
    <w:rsid w:val="00CD09F5"/>
    <w:rsid w:val="00CD0BEA"/>
    <w:rsid w:val="00CD0DAA"/>
    <w:rsid w:val="00CD24C5"/>
    <w:rsid w:val="00CD290B"/>
    <w:rsid w:val="00CD3741"/>
    <w:rsid w:val="00CD3ACC"/>
    <w:rsid w:val="00CD3D8D"/>
    <w:rsid w:val="00CD3F4C"/>
    <w:rsid w:val="00CD3FC4"/>
    <w:rsid w:val="00CD4C72"/>
    <w:rsid w:val="00CD5340"/>
    <w:rsid w:val="00CD58B8"/>
    <w:rsid w:val="00CD5ADE"/>
    <w:rsid w:val="00CD5DE3"/>
    <w:rsid w:val="00CD6042"/>
    <w:rsid w:val="00CD6B34"/>
    <w:rsid w:val="00CD6C2E"/>
    <w:rsid w:val="00CD7CA9"/>
    <w:rsid w:val="00CE0230"/>
    <w:rsid w:val="00CE1272"/>
    <w:rsid w:val="00CE1ADB"/>
    <w:rsid w:val="00CE2138"/>
    <w:rsid w:val="00CE28AB"/>
    <w:rsid w:val="00CE2A50"/>
    <w:rsid w:val="00CE315F"/>
    <w:rsid w:val="00CE3757"/>
    <w:rsid w:val="00CE3DBD"/>
    <w:rsid w:val="00CE41D9"/>
    <w:rsid w:val="00CE4CA9"/>
    <w:rsid w:val="00CE4D33"/>
    <w:rsid w:val="00CE4FF3"/>
    <w:rsid w:val="00CE5440"/>
    <w:rsid w:val="00CE5E7D"/>
    <w:rsid w:val="00CE5FE8"/>
    <w:rsid w:val="00CE62E4"/>
    <w:rsid w:val="00CE702F"/>
    <w:rsid w:val="00CE7E49"/>
    <w:rsid w:val="00CF073A"/>
    <w:rsid w:val="00CF0E81"/>
    <w:rsid w:val="00CF120C"/>
    <w:rsid w:val="00CF124D"/>
    <w:rsid w:val="00CF1F68"/>
    <w:rsid w:val="00CF2B1A"/>
    <w:rsid w:val="00CF33B1"/>
    <w:rsid w:val="00CF386C"/>
    <w:rsid w:val="00CF3ECC"/>
    <w:rsid w:val="00CF4158"/>
    <w:rsid w:val="00CF4A89"/>
    <w:rsid w:val="00CF4AFF"/>
    <w:rsid w:val="00CF50BB"/>
    <w:rsid w:val="00CF5A7E"/>
    <w:rsid w:val="00CF6BE6"/>
    <w:rsid w:val="00CF6DB4"/>
    <w:rsid w:val="00CF6E69"/>
    <w:rsid w:val="00CF7B18"/>
    <w:rsid w:val="00CF7F18"/>
    <w:rsid w:val="00D00B81"/>
    <w:rsid w:val="00D013BF"/>
    <w:rsid w:val="00D01B04"/>
    <w:rsid w:val="00D01BE8"/>
    <w:rsid w:val="00D01F83"/>
    <w:rsid w:val="00D020EA"/>
    <w:rsid w:val="00D021B6"/>
    <w:rsid w:val="00D0313F"/>
    <w:rsid w:val="00D038BB"/>
    <w:rsid w:val="00D0433A"/>
    <w:rsid w:val="00D0441F"/>
    <w:rsid w:val="00D04597"/>
    <w:rsid w:val="00D04660"/>
    <w:rsid w:val="00D0472D"/>
    <w:rsid w:val="00D04E4F"/>
    <w:rsid w:val="00D05459"/>
    <w:rsid w:val="00D055DD"/>
    <w:rsid w:val="00D056A2"/>
    <w:rsid w:val="00D0650F"/>
    <w:rsid w:val="00D0659A"/>
    <w:rsid w:val="00D066BE"/>
    <w:rsid w:val="00D069CC"/>
    <w:rsid w:val="00D06A96"/>
    <w:rsid w:val="00D06BFE"/>
    <w:rsid w:val="00D075F4"/>
    <w:rsid w:val="00D07E30"/>
    <w:rsid w:val="00D106E1"/>
    <w:rsid w:val="00D10FC9"/>
    <w:rsid w:val="00D13557"/>
    <w:rsid w:val="00D1363D"/>
    <w:rsid w:val="00D140F6"/>
    <w:rsid w:val="00D1411D"/>
    <w:rsid w:val="00D14165"/>
    <w:rsid w:val="00D150A1"/>
    <w:rsid w:val="00D15179"/>
    <w:rsid w:val="00D154C9"/>
    <w:rsid w:val="00D15993"/>
    <w:rsid w:val="00D15B6D"/>
    <w:rsid w:val="00D161F2"/>
    <w:rsid w:val="00D1644A"/>
    <w:rsid w:val="00D16A55"/>
    <w:rsid w:val="00D16D79"/>
    <w:rsid w:val="00D16EBC"/>
    <w:rsid w:val="00D16F5A"/>
    <w:rsid w:val="00D1701A"/>
    <w:rsid w:val="00D179D0"/>
    <w:rsid w:val="00D2045F"/>
    <w:rsid w:val="00D218B5"/>
    <w:rsid w:val="00D2272C"/>
    <w:rsid w:val="00D233F5"/>
    <w:rsid w:val="00D239BE"/>
    <w:rsid w:val="00D23B84"/>
    <w:rsid w:val="00D23E3E"/>
    <w:rsid w:val="00D2409C"/>
    <w:rsid w:val="00D25173"/>
    <w:rsid w:val="00D25A71"/>
    <w:rsid w:val="00D25E75"/>
    <w:rsid w:val="00D26E0F"/>
    <w:rsid w:val="00D270B5"/>
    <w:rsid w:val="00D2725A"/>
    <w:rsid w:val="00D27977"/>
    <w:rsid w:val="00D2799B"/>
    <w:rsid w:val="00D30821"/>
    <w:rsid w:val="00D30A91"/>
    <w:rsid w:val="00D30C02"/>
    <w:rsid w:val="00D31182"/>
    <w:rsid w:val="00D314A9"/>
    <w:rsid w:val="00D325CD"/>
    <w:rsid w:val="00D32A08"/>
    <w:rsid w:val="00D32D50"/>
    <w:rsid w:val="00D32D63"/>
    <w:rsid w:val="00D3379F"/>
    <w:rsid w:val="00D345F8"/>
    <w:rsid w:val="00D34995"/>
    <w:rsid w:val="00D34DB5"/>
    <w:rsid w:val="00D355A6"/>
    <w:rsid w:val="00D35632"/>
    <w:rsid w:val="00D356BD"/>
    <w:rsid w:val="00D361CA"/>
    <w:rsid w:val="00D36243"/>
    <w:rsid w:val="00D362A4"/>
    <w:rsid w:val="00D3663D"/>
    <w:rsid w:val="00D36CB4"/>
    <w:rsid w:val="00D3735C"/>
    <w:rsid w:val="00D37C13"/>
    <w:rsid w:val="00D37D86"/>
    <w:rsid w:val="00D37F46"/>
    <w:rsid w:val="00D40097"/>
    <w:rsid w:val="00D40145"/>
    <w:rsid w:val="00D40298"/>
    <w:rsid w:val="00D40F2C"/>
    <w:rsid w:val="00D411F3"/>
    <w:rsid w:val="00D41348"/>
    <w:rsid w:val="00D42A9D"/>
    <w:rsid w:val="00D43730"/>
    <w:rsid w:val="00D438D5"/>
    <w:rsid w:val="00D43978"/>
    <w:rsid w:val="00D44990"/>
    <w:rsid w:val="00D46BB1"/>
    <w:rsid w:val="00D479A0"/>
    <w:rsid w:val="00D50532"/>
    <w:rsid w:val="00D50E9B"/>
    <w:rsid w:val="00D51305"/>
    <w:rsid w:val="00D51589"/>
    <w:rsid w:val="00D51809"/>
    <w:rsid w:val="00D51930"/>
    <w:rsid w:val="00D5228B"/>
    <w:rsid w:val="00D5235B"/>
    <w:rsid w:val="00D523C1"/>
    <w:rsid w:val="00D528C4"/>
    <w:rsid w:val="00D5422F"/>
    <w:rsid w:val="00D5445E"/>
    <w:rsid w:val="00D54D4B"/>
    <w:rsid w:val="00D558DC"/>
    <w:rsid w:val="00D5642B"/>
    <w:rsid w:val="00D5673F"/>
    <w:rsid w:val="00D56CDF"/>
    <w:rsid w:val="00D57C5D"/>
    <w:rsid w:val="00D60440"/>
    <w:rsid w:val="00D60AC4"/>
    <w:rsid w:val="00D60EA7"/>
    <w:rsid w:val="00D620CE"/>
    <w:rsid w:val="00D6224B"/>
    <w:rsid w:val="00D626CC"/>
    <w:rsid w:val="00D62AB2"/>
    <w:rsid w:val="00D62D1C"/>
    <w:rsid w:val="00D63D9E"/>
    <w:rsid w:val="00D64271"/>
    <w:rsid w:val="00D64429"/>
    <w:rsid w:val="00D64A8E"/>
    <w:rsid w:val="00D64D58"/>
    <w:rsid w:val="00D64E63"/>
    <w:rsid w:val="00D65A98"/>
    <w:rsid w:val="00D66315"/>
    <w:rsid w:val="00D66C9A"/>
    <w:rsid w:val="00D66D63"/>
    <w:rsid w:val="00D67119"/>
    <w:rsid w:val="00D7016F"/>
    <w:rsid w:val="00D7023F"/>
    <w:rsid w:val="00D70B51"/>
    <w:rsid w:val="00D71F18"/>
    <w:rsid w:val="00D72AD8"/>
    <w:rsid w:val="00D72F0D"/>
    <w:rsid w:val="00D73054"/>
    <w:rsid w:val="00D73304"/>
    <w:rsid w:val="00D735A9"/>
    <w:rsid w:val="00D74228"/>
    <w:rsid w:val="00D74525"/>
    <w:rsid w:val="00D7461D"/>
    <w:rsid w:val="00D747F5"/>
    <w:rsid w:val="00D74CB4"/>
    <w:rsid w:val="00D7553A"/>
    <w:rsid w:val="00D75729"/>
    <w:rsid w:val="00D76196"/>
    <w:rsid w:val="00D762F8"/>
    <w:rsid w:val="00D76D25"/>
    <w:rsid w:val="00D7717A"/>
    <w:rsid w:val="00D778FA"/>
    <w:rsid w:val="00D77B39"/>
    <w:rsid w:val="00D77DF8"/>
    <w:rsid w:val="00D80038"/>
    <w:rsid w:val="00D8051E"/>
    <w:rsid w:val="00D80E58"/>
    <w:rsid w:val="00D8125E"/>
    <w:rsid w:val="00D8164B"/>
    <w:rsid w:val="00D81CA8"/>
    <w:rsid w:val="00D82A14"/>
    <w:rsid w:val="00D82CA4"/>
    <w:rsid w:val="00D835AF"/>
    <w:rsid w:val="00D83695"/>
    <w:rsid w:val="00D83C56"/>
    <w:rsid w:val="00D84555"/>
    <w:rsid w:val="00D8525E"/>
    <w:rsid w:val="00D85908"/>
    <w:rsid w:val="00D85AD1"/>
    <w:rsid w:val="00D85B11"/>
    <w:rsid w:val="00D8614A"/>
    <w:rsid w:val="00D86860"/>
    <w:rsid w:val="00D87201"/>
    <w:rsid w:val="00D87E7E"/>
    <w:rsid w:val="00D9140C"/>
    <w:rsid w:val="00D91F5D"/>
    <w:rsid w:val="00D9243A"/>
    <w:rsid w:val="00D93356"/>
    <w:rsid w:val="00D93886"/>
    <w:rsid w:val="00D94F87"/>
    <w:rsid w:val="00D95D39"/>
    <w:rsid w:val="00D9601F"/>
    <w:rsid w:val="00D960CB"/>
    <w:rsid w:val="00D96CE8"/>
    <w:rsid w:val="00D970A7"/>
    <w:rsid w:val="00D97885"/>
    <w:rsid w:val="00D97CCD"/>
    <w:rsid w:val="00D97EB9"/>
    <w:rsid w:val="00DA00CA"/>
    <w:rsid w:val="00DA1104"/>
    <w:rsid w:val="00DA12C3"/>
    <w:rsid w:val="00DA1401"/>
    <w:rsid w:val="00DA1FCD"/>
    <w:rsid w:val="00DA235A"/>
    <w:rsid w:val="00DA245A"/>
    <w:rsid w:val="00DA2A33"/>
    <w:rsid w:val="00DA3EEF"/>
    <w:rsid w:val="00DA53E9"/>
    <w:rsid w:val="00DA5ED6"/>
    <w:rsid w:val="00DA6CD9"/>
    <w:rsid w:val="00DA6DD2"/>
    <w:rsid w:val="00DB06A2"/>
    <w:rsid w:val="00DB26FA"/>
    <w:rsid w:val="00DB342D"/>
    <w:rsid w:val="00DB36BF"/>
    <w:rsid w:val="00DB3D56"/>
    <w:rsid w:val="00DB43EF"/>
    <w:rsid w:val="00DB4A1B"/>
    <w:rsid w:val="00DB5AEE"/>
    <w:rsid w:val="00DB64BF"/>
    <w:rsid w:val="00DB67F4"/>
    <w:rsid w:val="00DB70A9"/>
    <w:rsid w:val="00DB7C5B"/>
    <w:rsid w:val="00DB7EE8"/>
    <w:rsid w:val="00DC020B"/>
    <w:rsid w:val="00DC0567"/>
    <w:rsid w:val="00DC10D5"/>
    <w:rsid w:val="00DC1E90"/>
    <w:rsid w:val="00DC28FC"/>
    <w:rsid w:val="00DC2B9C"/>
    <w:rsid w:val="00DC311D"/>
    <w:rsid w:val="00DC37D4"/>
    <w:rsid w:val="00DC40E5"/>
    <w:rsid w:val="00DC46A7"/>
    <w:rsid w:val="00DC4729"/>
    <w:rsid w:val="00DC4D70"/>
    <w:rsid w:val="00DC50A1"/>
    <w:rsid w:val="00DC566B"/>
    <w:rsid w:val="00DC59F1"/>
    <w:rsid w:val="00DC5A0F"/>
    <w:rsid w:val="00DC609D"/>
    <w:rsid w:val="00DC60CC"/>
    <w:rsid w:val="00DC74B6"/>
    <w:rsid w:val="00DC7897"/>
    <w:rsid w:val="00DC7914"/>
    <w:rsid w:val="00DD02F4"/>
    <w:rsid w:val="00DD08C7"/>
    <w:rsid w:val="00DD0959"/>
    <w:rsid w:val="00DD0C3E"/>
    <w:rsid w:val="00DD0DB8"/>
    <w:rsid w:val="00DD1905"/>
    <w:rsid w:val="00DD1F72"/>
    <w:rsid w:val="00DD2131"/>
    <w:rsid w:val="00DD2467"/>
    <w:rsid w:val="00DD2ADE"/>
    <w:rsid w:val="00DD2BD2"/>
    <w:rsid w:val="00DD31EB"/>
    <w:rsid w:val="00DD3455"/>
    <w:rsid w:val="00DD428F"/>
    <w:rsid w:val="00DD45B3"/>
    <w:rsid w:val="00DD45D4"/>
    <w:rsid w:val="00DD5055"/>
    <w:rsid w:val="00DD5389"/>
    <w:rsid w:val="00DD565F"/>
    <w:rsid w:val="00DD5914"/>
    <w:rsid w:val="00DD617E"/>
    <w:rsid w:val="00DD6C70"/>
    <w:rsid w:val="00DD7B28"/>
    <w:rsid w:val="00DD7F3C"/>
    <w:rsid w:val="00DE0481"/>
    <w:rsid w:val="00DE054D"/>
    <w:rsid w:val="00DE0E04"/>
    <w:rsid w:val="00DE2155"/>
    <w:rsid w:val="00DE37EA"/>
    <w:rsid w:val="00DE3998"/>
    <w:rsid w:val="00DE3E39"/>
    <w:rsid w:val="00DE4129"/>
    <w:rsid w:val="00DE4756"/>
    <w:rsid w:val="00DE4DDB"/>
    <w:rsid w:val="00DE5601"/>
    <w:rsid w:val="00DE5D58"/>
    <w:rsid w:val="00DE5DA9"/>
    <w:rsid w:val="00DE687A"/>
    <w:rsid w:val="00DE6BE7"/>
    <w:rsid w:val="00DE7319"/>
    <w:rsid w:val="00DE7981"/>
    <w:rsid w:val="00DF0112"/>
    <w:rsid w:val="00DF0EC4"/>
    <w:rsid w:val="00DF0FEE"/>
    <w:rsid w:val="00DF11DB"/>
    <w:rsid w:val="00DF1719"/>
    <w:rsid w:val="00DF1AB6"/>
    <w:rsid w:val="00DF1E8B"/>
    <w:rsid w:val="00DF1F1A"/>
    <w:rsid w:val="00DF27FC"/>
    <w:rsid w:val="00DF3AE6"/>
    <w:rsid w:val="00DF3BC4"/>
    <w:rsid w:val="00DF4054"/>
    <w:rsid w:val="00DF442A"/>
    <w:rsid w:val="00DF5490"/>
    <w:rsid w:val="00DF5B59"/>
    <w:rsid w:val="00DF5BBE"/>
    <w:rsid w:val="00DF5BCC"/>
    <w:rsid w:val="00DF5DF0"/>
    <w:rsid w:val="00DF5F9D"/>
    <w:rsid w:val="00DF6446"/>
    <w:rsid w:val="00DF677B"/>
    <w:rsid w:val="00DF7037"/>
    <w:rsid w:val="00DF7895"/>
    <w:rsid w:val="00DF7FCC"/>
    <w:rsid w:val="00E00D52"/>
    <w:rsid w:val="00E011E9"/>
    <w:rsid w:val="00E0235B"/>
    <w:rsid w:val="00E024EE"/>
    <w:rsid w:val="00E02EF3"/>
    <w:rsid w:val="00E03BB3"/>
    <w:rsid w:val="00E04BE2"/>
    <w:rsid w:val="00E05B0E"/>
    <w:rsid w:val="00E062AB"/>
    <w:rsid w:val="00E065B8"/>
    <w:rsid w:val="00E06B9C"/>
    <w:rsid w:val="00E06BF5"/>
    <w:rsid w:val="00E078C6"/>
    <w:rsid w:val="00E1112E"/>
    <w:rsid w:val="00E11931"/>
    <w:rsid w:val="00E11D65"/>
    <w:rsid w:val="00E11EE7"/>
    <w:rsid w:val="00E12284"/>
    <w:rsid w:val="00E125B5"/>
    <w:rsid w:val="00E125C1"/>
    <w:rsid w:val="00E1271D"/>
    <w:rsid w:val="00E12AE0"/>
    <w:rsid w:val="00E12B0A"/>
    <w:rsid w:val="00E12D37"/>
    <w:rsid w:val="00E12E22"/>
    <w:rsid w:val="00E134EF"/>
    <w:rsid w:val="00E13B95"/>
    <w:rsid w:val="00E15707"/>
    <w:rsid w:val="00E1570C"/>
    <w:rsid w:val="00E15F29"/>
    <w:rsid w:val="00E160F1"/>
    <w:rsid w:val="00E16934"/>
    <w:rsid w:val="00E16E93"/>
    <w:rsid w:val="00E16F9B"/>
    <w:rsid w:val="00E17C44"/>
    <w:rsid w:val="00E20096"/>
    <w:rsid w:val="00E201C4"/>
    <w:rsid w:val="00E206FE"/>
    <w:rsid w:val="00E2077D"/>
    <w:rsid w:val="00E20DC1"/>
    <w:rsid w:val="00E20EBD"/>
    <w:rsid w:val="00E21481"/>
    <w:rsid w:val="00E22982"/>
    <w:rsid w:val="00E22ACB"/>
    <w:rsid w:val="00E22B68"/>
    <w:rsid w:val="00E241B8"/>
    <w:rsid w:val="00E24FD9"/>
    <w:rsid w:val="00E2553D"/>
    <w:rsid w:val="00E265A2"/>
    <w:rsid w:val="00E26659"/>
    <w:rsid w:val="00E27932"/>
    <w:rsid w:val="00E30867"/>
    <w:rsid w:val="00E30E3D"/>
    <w:rsid w:val="00E31215"/>
    <w:rsid w:val="00E317CE"/>
    <w:rsid w:val="00E31B16"/>
    <w:rsid w:val="00E323A7"/>
    <w:rsid w:val="00E327F9"/>
    <w:rsid w:val="00E32E01"/>
    <w:rsid w:val="00E32E44"/>
    <w:rsid w:val="00E3348D"/>
    <w:rsid w:val="00E337F6"/>
    <w:rsid w:val="00E34DD6"/>
    <w:rsid w:val="00E35260"/>
    <w:rsid w:val="00E3573A"/>
    <w:rsid w:val="00E357C1"/>
    <w:rsid w:val="00E359D9"/>
    <w:rsid w:val="00E365B1"/>
    <w:rsid w:val="00E36FF4"/>
    <w:rsid w:val="00E374D9"/>
    <w:rsid w:val="00E37927"/>
    <w:rsid w:val="00E37B56"/>
    <w:rsid w:val="00E40170"/>
    <w:rsid w:val="00E409FE"/>
    <w:rsid w:val="00E40AC8"/>
    <w:rsid w:val="00E40D49"/>
    <w:rsid w:val="00E417A9"/>
    <w:rsid w:val="00E421CD"/>
    <w:rsid w:val="00E43335"/>
    <w:rsid w:val="00E436B7"/>
    <w:rsid w:val="00E43AC8"/>
    <w:rsid w:val="00E442EA"/>
    <w:rsid w:val="00E44602"/>
    <w:rsid w:val="00E44A2C"/>
    <w:rsid w:val="00E4523E"/>
    <w:rsid w:val="00E456D1"/>
    <w:rsid w:val="00E464E0"/>
    <w:rsid w:val="00E46A96"/>
    <w:rsid w:val="00E46ABF"/>
    <w:rsid w:val="00E47471"/>
    <w:rsid w:val="00E506C9"/>
    <w:rsid w:val="00E509CB"/>
    <w:rsid w:val="00E50F60"/>
    <w:rsid w:val="00E510EA"/>
    <w:rsid w:val="00E51339"/>
    <w:rsid w:val="00E533C2"/>
    <w:rsid w:val="00E54090"/>
    <w:rsid w:val="00E54413"/>
    <w:rsid w:val="00E549FF"/>
    <w:rsid w:val="00E55083"/>
    <w:rsid w:val="00E55852"/>
    <w:rsid w:val="00E55E25"/>
    <w:rsid w:val="00E56C5B"/>
    <w:rsid w:val="00E57299"/>
    <w:rsid w:val="00E57F64"/>
    <w:rsid w:val="00E57FDA"/>
    <w:rsid w:val="00E6068F"/>
    <w:rsid w:val="00E60C5C"/>
    <w:rsid w:val="00E60C8F"/>
    <w:rsid w:val="00E6109E"/>
    <w:rsid w:val="00E611CB"/>
    <w:rsid w:val="00E615A5"/>
    <w:rsid w:val="00E617C5"/>
    <w:rsid w:val="00E626A5"/>
    <w:rsid w:val="00E6298C"/>
    <w:rsid w:val="00E63A99"/>
    <w:rsid w:val="00E63CDC"/>
    <w:rsid w:val="00E64F5C"/>
    <w:rsid w:val="00E6566C"/>
    <w:rsid w:val="00E65CD5"/>
    <w:rsid w:val="00E66595"/>
    <w:rsid w:val="00E666CF"/>
    <w:rsid w:val="00E66E56"/>
    <w:rsid w:val="00E678BD"/>
    <w:rsid w:val="00E6792D"/>
    <w:rsid w:val="00E67A33"/>
    <w:rsid w:val="00E67BBA"/>
    <w:rsid w:val="00E7036D"/>
    <w:rsid w:val="00E71640"/>
    <w:rsid w:val="00E716E3"/>
    <w:rsid w:val="00E71723"/>
    <w:rsid w:val="00E7240E"/>
    <w:rsid w:val="00E727B4"/>
    <w:rsid w:val="00E7280C"/>
    <w:rsid w:val="00E72984"/>
    <w:rsid w:val="00E73273"/>
    <w:rsid w:val="00E735EC"/>
    <w:rsid w:val="00E73A3F"/>
    <w:rsid w:val="00E73C05"/>
    <w:rsid w:val="00E75DBA"/>
    <w:rsid w:val="00E775C3"/>
    <w:rsid w:val="00E801A6"/>
    <w:rsid w:val="00E80D87"/>
    <w:rsid w:val="00E810E5"/>
    <w:rsid w:val="00E81669"/>
    <w:rsid w:val="00E81B17"/>
    <w:rsid w:val="00E821D6"/>
    <w:rsid w:val="00E82BEA"/>
    <w:rsid w:val="00E83478"/>
    <w:rsid w:val="00E837D8"/>
    <w:rsid w:val="00E83839"/>
    <w:rsid w:val="00E84669"/>
    <w:rsid w:val="00E84A88"/>
    <w:rsid w:val="00E84AE4"/>
    <w:rsid w:val="00E84CC2"/>
    <w:rsid w:val="00E8531D"/>
    <w:rsid w:val="00E86259"/>
    <w:rsid w:val="00E862DA"/>
    <w:rsid w:val="00E867D6"/>
    <w:rsid w:val="00E869A7"/>
    <w:rsid w:val="00E86CF6"/>
    <w:rsid w:val="00E86F65"/>
    <w:rsid w:val="00E8713A"/>
    <w:rsid w:val="00E87418"/>
    <w:rsid w:val="00E878A1"/>
    <w:rsid w:val="00E87DC0"/>
    <w:rsid w:val="00E9076F"/>
    <w:rsid w:val="00E90B46"/>
    <w:rsid w:val="00E9144F"/>
    <w:rsid w:val="00E92176"/>
    <w:rsid w:val="00E92CF3"/>
    <w:rsid w:val="00E92D81"/>
    <w:rsid w:val="00E93006"/>
    <w:rsid w:val="00E9308D"/>
    <w:rsid w:val="00E931CF"/>
    <w:rsid w:val="00E93A55"/>
    <w:rsid w:val="00E93BC9"/>
    <w:rsid w:val="00E93C0E"/>
    <w:rsid w:val="00E94585"/>
    <w:rsid w:val="00E94FBE"/>
    <w:rsid w:val="00E95688"/>
    <w:rsid w:val="00E95DD4"/>
    <w:rsid w:val="00E964F5"/>
    <w:rsid w:val="00E96820"/>
    <w:rsid w:val="00E96A4C"/>
    <w:rsid w:val="00E97995"/>
    <w:rsid w:val="00E97C7E"/>
    <w:rsid w:val="00EA0122"/>
    <w:rsid w:val="00EA0226"/>
    <w:rsid w:val="00EA0947"/>
    <w:rsid w:val="00EA0A41"/>
    <w:rsid w:val="00EA0B48"/>
    <w:rsid w:val="00EA0F28"/>
    <w:rsid w:val="00EA10E3"/>
    <w:rsid w:val="00EA134C"/>
    <w:rsid w:val="00EA233A"/>
    <w:rsid w:val="00EA2F45"/>
    <w:rsid w:val="00EA3261"/>
    <w:rsid w:val="00EA3780"/>
    <w:rsid w:val="00EA3B84"/>
    <w:rsid w:val="00EA3C48"/>
    <w:rsid w:val="00EA3C6D"/>
    <w:rsid w:val="00EA4003"/>
    <w:rsid w:val="00EA519A"/>
    <w:rsid w:val="00EA5546"/>
    <w:rsid w:val="00EA5CAD"/>
    <w:rsid w:val="00EA5F32"/>
    <w:rsid w:val="00EA602C"/>
    <w:rsid w:val="00EA615E"/>
    <w:rsid w:val="00EA6BE9"/>
    <w:rsid w:val="00EA73E2"/>
    <w:rsid w:val="00EA7653"/>
    <w:rsid w:val="00EA7BEF"/>
    <w:rsid w:val="00EA7EF1"/>
    <w:rsid w:val="00EB09FB"/>
    <w:rsid w:val="00EB1002"/>
    <w:rsid w:val="00EB203E"/>
    <w:rsid w:val="00EB262A"/>
    <w:rsid w:val="00EB2986"/>
    <w:rsid w:val="00EB29B1"/>
    <w:rsid w:val="00EB2A18"/>
    <w:rsid w:val="00EB2F37"/>
    <w:rsid w:val="00EB3481"/>
    <w:rsid w:val="00EB3F57"/>
    <w:rsid w:val="00EB4050"/>
    <w:rsid w:val="00EB4BD4"/>
    <w:rsid w:val="00EB4D7B"/>
    <w:rsid w:val="00EB689E"/>
    <w:rsid w:val="00EB711F"/>
    <w:rsid w:val="00EB7244"/>
    <w:rsid w:val="00EB7A5F"/>
    <w:rsid w:val="00EB7F8C"/>
    <w:rsid w:val="00EC01DE"/>
    <w:rsid w:val="00EC01E4"/>
    <w:rsid w:val="00EC164D"/>
    <w:rsid w:val="00EC178A"/>
    <w:rsid w:val="00EC3886"/>
    <w:rsid w:val="00EC447B"/>
    <w:rsid w:val="00EC5A0F"/>
    <w:rsid w:val="00EC6248"/>
    <w:rsid w:val="00EC638B"/>
    <w:rsid w:val="00EC669C"/>
    <w:rsid w:val="00EC79C6"/>
    <w:rsid w:val="00ED0228"/>
    <w:rsid w:val="00ED0A1E"/>
    <w:rsid w:val="00ED0F90"/>
    <w:rsid w:val="00ED16C7"/>
    <w:rsid w:val="00ED1769"/>
    <w:rsid w:val="00ED1A58"/>
    <w:rsid w:val="00ED1BB1"/>
    <w:rsid w:val="00ED1E3C"/>
    <w:rsid w:val="00ED3485"/>
    <w:rsid w:val="00ED3A1A"/>
    <w:rsid w:val="00ED3C10"/>
    <w:rsid w:val="00ED3CEC"/>
    <w:rsid w:val="00ED3EFF"/>
    <w:rsid w:val="00ED40F3"/>
    <w:rsid w:val="00ED4120"/>
    <w:rsid w:val="00ED47F4"/>
    <w:rsid w:val="00ED50B4"/>
    <w:rsid w:val="00ED5C47"/>
    <w:rsid w:val="00ED7B52"/>
    <w:rsid w:val="00EE03B8"/>
    <w:rsid w:val="00EE10CE"/>
    <w:rsid w:val="00EE11C3"/>
    <w:rsid w:val="00EE1483"/>
    <w:rsid w:val="00EE16DB"/>
    <w:rsid w:val="00EE1700"/>
    <w:rsid w:val="00EE1BC1"/>
    <w:rsid w:val="00EE1E8D"/>
    <w:rsid w:val="00EE27DF"/>
    <w:rsid w:val="00EE2802"/>
    <w:rsid w:val="00EE2DF2"/>
    <w:rsid w:val="00EE2E6E"/>
    <w:rsid w:val="00EE33E8"/>
    <w:rsid w:val="00EE357B"/>
    <w:rsid w:val="00EE35BA"/>
    <w:rsid w:val="00EE3FDD"/>
    <w:rsid w:val="00EE4009"/>
    <w:rsid w:val="00EE4677"/>
    <w:rsid w:val="00EE4926"/>
    <w:rsid w:val="00EE5C06"/>
    <w:rsid w:val="00EE653C"/>
    <w:rsid w:val="00EE67BB"/>
    <w:rsid w:val="00EE6BDE"/>
    <w:rsid w:val="00EE6C45"/>
    <w:rsid w:val="00EE6E2A"/>
    <w:rsid w:val="00EE759F"/>
    <w:rsid w:val="00EE7784"/>
    <w:rsid w:val="00EF0041"/>
    <w:rsid w:val="00EF0044"/>
    <w:rsid w:val="00EF0459"/>
    <w:rsid w:val="00EF0A04"/>
    <w:rsid w:val="00EF0E22"/>
    <w:rsid w:val="00EF1011"/>
    <w:rsid w:val="00EF2744"/>
    <w:rsid w:val="00EF2B37"/>
    <w:rsid w:val="00EF3527"/>
    <w:rsid w:val="00EF4137"/>
    <w:rsid w:val="00EF5157"/>
    <w:rsid w:val="00EF55D5"/>
    <w:rsid w:val="00EF5A18"/>
    <w:rsid w:val="00EF5C83"/>
    <w:rsid w:val="00EF5DF8"/>
    <w:rsid w:val="00EF6CAF"/>
    <w:rsid w:val="00EF75E6"/>
    <w:rsid w:val="00F01B86"/>
    <w:rsid w:val="00F01BB2"/>
    <w:rsid w:val="00F027CB"/>
    <w:rsid w:val="00F028A8"/>
    <w:rsid w:val="00F050C2"/>
    <w:rsid w:val="00F063BD"/>
    <w:rsid w:val="00F066BF"/>
    <w:rsid w:val="00F06C13"/>
    <w:rsid w:val="00F06FA5"/>
    <w:rsid w:val="00F07251"/>
    <w:rsid w:val="00F07504"/>
    <w:rsid w:val="00F07B29"/>
    <w:rsid w:val="00F07E09"/>
    <w:rsid w:val="00F107A5"/>
    <w:rsid w:val="00F10ABD"/>
    <w:rsid w:val="00F10D15"/>
    <w:rsid w:val="00F10FBE"/>
    <w:rsid w:val="00F11D6F"/>
    <w:rsid w:val="00F123F2"/>
    <w:rsid w:val="00F126DB"/>
    <w:rsid w:val="00F12A1A"/>
    <w:rsid w:val="00F12C63"/>
    <w:rsid w:val="00F12D69"/>
    <w:rsid w:val="00F13B24"/>
    <w:rsid w:val="00F14F88"/>
    <w:rsid w:val="00F14F99"/>
    <w:rsid w:val="00F15501"/>
    <w:rsid w:val="00F15798"/>
    <w:rsid w:val="00F15F8D"/>
    <w:rsid w:val="00F16A9E"/>
    <w:rsid w:val="00F172FF"/>
    <w:rsid w:val="00F177D4"/>
    <w:rsid w:val="00F20358"/>
    <w:rsid w:val="00F20935"/>
    <w:rsid w:val="00F231C3"/>
    <w:rsid w:val="00F23635"/>
    <w:rsid w:val="00F2393A"/>
    <w:rsid w:val="00F2398B"/>
    <w:rsid w:val="00F2405E"/>
    <w:rsid w:val="00F24355"/>
    <w:rsid w:val="00F25990"/>
    <w:rsid w:val="00F26130"/>
    <w:rsid w:val="00F26552"/>
    <w:rsid w:val="00F2714B"/>
    <w:rsid w:val="00F277CB"/>
    <w:rsid w:val="00F278EB"/>
    <w:rsid w:val="00F27F89"/>
    <w:rsid w:val="00F30915"/>
    <w:rsid w:val="00F30DA8"/>
    <w:rsid w:val="00F32772"/>
    <w:rsid w:val="00F329E5"/>
    <w:rsid w:val="00F32BA4"/>
    <w:rsid w:val="00F32C8F"/>
    <w:rsid w:val="00F32D89"/>
    <w:rsid w:val="00F33AE8"/>
    <w:rsid w:val="00F33CEA"/>
    <w:rsid w:val="00F33FA0"/>
    <w:rsid w:val="00F33FBC"/>
    <w:rsid w:val="00F34105"/>
    <w:rsid w:val="00F34FCE"/>
    <w:rsid w:val="00F35F4E"/>
    <w:rsid w:val="00F3655C"/>
    <w:rsid w:val="00F36DBC"/>
    <w:rsid w:val="00F407F8"/>
    <w:rsid w:val="00F40895"/>
    <w:rsid w:val="00F40B36"/>
    <w:rsid w:val="00F40F29"/>
    <w:rsid w:val="00F416C7"/>
    <w:rsid w:val="00F41F22"/>
    <w:rsid w:val="00F42C63"/>
    <w:rsid w:val="00F43149"/>
    <w:rsid w:val="00F43BB1"/>
    <w:rsid w:val="00F44418"/>
    <w:rsid w:val="00F448AB"/>
    <w:rsid w:val="00F44F53"/>
    <w:rsid w:val="00F456ED"/>
    <w:rsid w:val="00F4580D"/>
    <w:rsid w:val="00F45D19"/>
    <w:rsid w:val="00F4624A"/>
    <w:rsid w:val="00F477BD"/>
    <w:rsid w:val="00F47947"/>
    <w:rsid w:val="00F47FCE"/>
    <w:rsid w:val="00F50109"/>
    <w:rsid w:val="00F5030D"/>
    <w:rsid w:val="00F50501"/>
    <w:rsid w:val="00F51533"/>
    <w:rsid w:val="00F51D63"/>
    <w:rsid w:val="00F51E19"/>
    <w:rsid w:val="00F520C3"/>
    <w:rsid w:val="00F52699"/>
    <w:rsid w:val="00F52AD7"/>
    <w:rsid w:val="00F52B9D"/>
    <w:rsid w:val="00F52EF0"/>
    <w:rsid w:val="00F5335B"/>
    <w:rsid w:val="00F54661"/>
    <w:rsid w:val="00F55111"/>
    <w:rsid w:val="00F556B9"/>
    <w:rsid w:val="00F56516"/>
    <w:rsid w:val="00F57047"/>
    <w:rsid w:val="00F57C8C"/>
    <w:rsid w:val="00F60698"/>
    <w:rsid w:val="00F606F2"/>
    <w:rsid w:val="00F62023"/>
    <w:rsid w:val="00F62561"/>
    <w:rsid w:val="00F633E2"/>
    <w:rsid w:val="00F63DC7"/>
    <w:rsid w:val="00F6405C"/>
    <w:rsid w:val="00F64B35"/>
    <w:rsid w:val="00F64D33"/>
    <w:rsid w:val="00F64F46"/>
    <w:rsid w:val="00F653A7"/>
    <w:rsid w:val="00F654B9"/>
    <w:rsid w:val="00F65EAA"/>
    <w:rsid w:val="00F66835"/>
    <w:rsid w:val="00F669EB"/>
    <w:rsid w:val="00F66C81"/>
    <w:rsid w:val="00F66CA2"/>
    <w:rsid w:val="00F67A10"/>
    <w:rsid w:val="00F67F93"/>
    <w:rsid w:val="00F701B5"/>
    <w:rsid w:val="00F7089C"/>
    <w:rsid w:val="00F71433"/>
    <w:rsid w:val="00F719E5"/>
    <w:rsid w:val="00F71BF1"/>
    <w:rsid w:val="00F71F1E"/>
    <w:rsid w:val="00F721B7"/>
    <w:rsid w:val="00F73096"/>
    <w:rsid w:val="00F73A35"/>
    <w:rsid w:val="00F74006"/>
    <w:rsid w:val="00F7437F"/>
    <w:rsid w:val="00F744AE"/>
    <w:rsid w:val="00F74A82"/>
    <w:rsid w:val="00F74DA6"/>
    <w:rsid w:val="00F754B8"/>
    <w:rsid w:val="00F7585C"/>
    <w:rsid w:val="00F75AB5"/>
    <w:rsid w:val="00F75BA5"/>
    <w:rsid w:val="00F774B9"/>
    <w:rsid w:val="00F7782F"/>
    <w:rsid w:val="00F77C1D"/>
    <w:rsid w:val="00F77C8F"/>
    <w:rsid w:val="00F77F8C"/>
    <w:rsid w:val="00F77FAB"/>
    <w:rsid w:val="00F80033"/>
    <w:rsid w:val="00F804B1"/>
    <w:rsid w:val="00F80BB7"/>
    <w:rsid w:val="00F80D8B"/>
    <w:rsid w:val="00F81855"/>
    <w:rsid w:val="00F819D0"/>
    <w:rsid w:val="00F82A66"/>
    <w:rsid w:val="00F8355D"/>
    <w:rsid w:val="00F83DD5"/>
    <w:rsid w:val="00F840FE"/>
    <w:rsid w:val="00F84544"/>
    <w:rsid w:val="00F84EEA"/>
    <w:rsid w:val="00F85428"/>
    <w:rsid w:val="00F8679D"/>
    <w:rsid w:val="00F86F8A"/>
    <w:rsid w:val="00F90BC0"/>
    <w:rsid w:val="00F914C7"/>
    <w:rsid w:val="00F91BB7"/>
    <w:rsid w:val="00F92D2C"/>
    <w:rsid w:val="00F934C5"/>
    <w:rsid w:val="00F93694"/>
    <w:rsid w:val="00F93C60"/>
    <w:rsid w:val="00F94AAB"/>
    <w:rsid w:val="00F95556"/>
    <w:rsid w:val="00F9697F"/>
    <w:rsid w:val="00F969DE"/>
    <w:rsid w:val="00F96E55"/>
    <w:rsid w:val="00F96F83"/>
    <w:rsid w:val="00FA044C"/>
    <w:rsid w:val="00FA0624"/>
    <w:rsid w:val="00FA0A30"/>
    <w:rsid w:val="00FA132C"/>
    <w:rsid w:val="00FA1E6E"/>
    <w:rsid w:val="00FA25C6"/>
    <w:rsid w:val="00FA298F"/>
    <w:rsid w:val="00FA3561"/>
    <w:rsid w:val="00FA43E7"/>
    <w:rsid w:val="00FA5108"/>
    <w:rsid w:val="00FA5308"/>
    <w:rsid w:val="00FA626F"/>
    <w:rsid w:val="00FA6298"/>
    <w:rsid w:val="00FA677A"/>
    <w:rsid w:val="00FA6944"/>
    <w:rsid w:val="00FA7463"/>
    <w:rsid w:val="00FA7D41"/>
    <w:rsid w:val="00FB0A0B"/>
    <w:rsid w:val="00FB0EF8"/>
    <w:rsid w:val="00FB1855"/>
    <w:rsid w:val="00FB2A1E"/>
    <w:rsid w:val="00FB3725"/>
    <w:rsid w:val="00FB4054"/>
    <w:rsid w:val="00FB462F"/>
    <w:rsid w:val="00FB4DF6"/>
    <w:rsid w:val="00FB59A2"/>
    <w:rsid w:val="00FB6784"/>
    <w:rsid w:val="00FB7453"/>
    <w:rsid w:val="00FC1874"/>
    <w:rsid w:val="00FC295A"/>
    <w:rsid w:val="00FC325B"/>
    <w:rsid w:val="00FC3F6E"/>
    <w:rsid w:val="00FC4C43"/>
    <w:rsid w:val="00FC4D85"/>
    <w:rsid w:val="00FC59D3"/>
    <w:rsid w:val="00FC6513"/>
    <w:rsid w:val="00FC6828"/>
    <w:rsid w:val="00FC696A"/>
    <w:rsid w:val="00FC6EAA"/>
    <w:rsid w:val="00FC78CF"/>
    <w:rsid w:val="00FC7E6B"/>
    <w:rsid w:val="00FD0D46"/>
    <w:rsid w:val="00FD1564"/>
    <w:rsid w:val="00FD2E1C"/>
    <w:rsid w:val="00FD30C9"/>
    <w:rsid w:val="00FD336A"/>
    <w:rsid w:val="00FD459B"/>
    <w:rsid w:val="00FD49FE"/>
    <w:rsid w:val="00FD5D9F"/>
    <w:rsid w:val="00FD6F02"/>
    <w:rsid w:val="00FD769A"/>
    <w:rsid w:val="00FD7796"/>
    <w:rsid w:val="00FE08AF"/>
    <w:rsid w:val="00FE14D8"/>
    <w:rsid w:val="00FE1613"/>
    <w:rsid w:val="00FE24A6"/>
    <w:rsid w:val="00FE2E0B"/>
    <w:rsid w:val="00FE2FA3"/>
    <w:rsid w:val="00FE3887"/>
    <w:rsid w:val="00FE3F42"/>
    <w:rsid w:val="00FE4B19"/>
    <w:rsid w:val="00FE4DE2"/>
    <w:rsid w:val="00FE50A4"/>
    <w:rsid w:val="00FE5206"/>
    <w:rsid w:val="00FE5A0A"/>
    <w:rsid w:val="00FE6557"/>
    <w:rsid w:val="00FE6629"/>
    <w:rsid w:val="00FE6D3C"/>
    <w:rsid w:val="00FE75E8"/>
    <w:rsid w:val="00FE7A02"/>
    <w:rsid w:val="00FF0C52"/>
    <w:rsid w:val="00FF10C2"/>
    <w:rsid w:val="00FF13B9"/>
    <w:rsid w:val="00FF1578"/>
    <w:rsid w:val="00FF18BA"/>
    <w:rsid w:val="00FF1FBD"/>
    <w:rsid w:val="00FF24CF"/>
    <w:rsid w:val="00FF28C1"/>
    <w:rsid w:val="00FF3B3F"/>
    <w:rsid w:val="00FF3F70"/>
    <w:rsid w:val="00FF4773"/>
    <w:rsid w:val="00FF4AEC"/>
    <w:rsid w:val="00FF510D"/>
    <w:rsid w:val="00FF57AE"/>
    <w:rsid w:val="00FF5B68"/>
    <w:rsid w:val="00FF5D60"/>
    <w:rsid w:val="00FF6088"/>
    <w:rsid w:val="00FF6600"/>
    <w:rsid w:val="00FF774B"/>
    <w:rsid w:val="00FF7F1B"/>
    <w:rsid w:val="0A3829F1"/>
    <w:rsid w:val="0B4E3856"/>
    <w:rsid w:val="0C46DC2E"/>
    <w:rsid w:val="0CC1ACD0"/>
    <w:rsid w:val="21D22C2E"/>
    <w:rsid w:val="24131051"/>
    <w:rsid w:val="278A073F"/>
    <w:rsid w:val="2972AA40"/>
    <w:rsid w:val="2986AA97"/>
    <w:rsid w:val="48BF231E"/>
    <w:rsid w:val="49AAE587"/>
    <w:rsid w:val="4AA7FC80"/>
    <w:rsid w:val="526469FD"/>
    <w:rsid w:val="5DE129D5"/>
    <w:rsid w:val="5E6FDFF0"/>
    <w:rsid w:val="5F4E37BB"/>
    <w:rsid w:val="683E2C90"/>
    <w:rsid w:val="77D81562"/>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8"/>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ID" w:eastAsia="ja-JP"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0D32"/>
  </w:style>
  <w:style w:type="paragraph" w:styleId="Heading1">
    <w:name w:val="heading 1"/>
    <w:basedOn w:val="Normal"/>
    <w:next w:val="Normal"/>
    <w:link w:val="Heading1Char"/>
    <w:uiPriority w:val="9"/>
    <w:qFormat/>
    <w:rsid w:val="00EB724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8786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7143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962828"/>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702093"/>
    <w:pPr>
      <w:ind w:left="720"/>
      <w:contextualSpacing/>
    </w:pPr>
  </w:style>
  <w:style w:type="paragraph" w:styleId="Header">
    <w:name w:val="header"/>
    <w:basedOn w:val="Normal"/>
    <w:link w:val="HeaderChar"/>
    <w:uiPriority w:val="99"/>
    <w:unhideWhenUsed/>
    <w:rsid w:val="00C80BD5"/>
    <w:pPr>
      <w:tabs>
        <w:tab w:val="center" w:pos="4513"/>
        <w:tab w:val="right" w:pos="9026"/>
      </w:tabs>
      <w:spacing w:after="0" w:line="240" w:lineRule="auto"/>
    </w:pPr>
  </w:style>
  <w:style w:type="character" w:customStyle="1" w:styleId="HeaderChar">
    <w:name w:val="Header Char"/>
    <w:basedOn w:val="DefaultParagraphFont"/>
    <w:link w:val="Header"/>
    <w:uiPriority w:val="99"/>
    <w:rsid w:val="00C80BD5"/>
  </w:style>
  <w:style w:type="paragraph" w:styleId="Footer">
    <w:name w:val="footer"/>
    <w:basedOn w:val="Normal"/>
    <w:link w:val="FooterChar"/>
    <w:uiPriority w:val="99"/>
    <w:unhideWhenUsed/>
    <w:rsid w:val="00C80BD5"/>
    <w:pPr>
      <w:tabs>
        <w:tab w:val="center" w:pos="4513"/>
        <w:tab w:val="right" w:pos="9026"/>
      </w:tabs>
      <w:spacing w:after="0" w:line="240" w:lineRule="auto"/>
    </w:pPr>
  </w:style>
  <w:style w:type="character" w:customStyle="1" w:styleId="FooterChar">
    <w:name w:val="Footer Char"/>
    <w:basedOn w:val="DefaultParagraphFont"/>
    <w:link w:val="Footer"/>
    <w:uiPriority w:val="99"/>
    <w:rsid w:val="00C80BD5"/>
  </w:style>
  <w:style w:type="character" w:styleId="Hyperlink">
    <w:name w:val="Hyperlink"/>
    <w:basedOn w:val="DefaultParagraphFont"/>
    <w:uiPriority w:val="99"/>
    <w:unhideWhenUsed/>
    <w:rsid w:val="000E712D"/>
    <w:rPr>
      <w:color w:val="0563C1" w:themeColor="hyperlink"/>
      <w:u w:val="single"/>
    </w:rPr>
  </w:style>
  <w:style w:type="character" w:customStyle="1" w:styleId="UnresolvedMention">
    <w:name w:val="Unresolved Mention"/>
    <w:basedOn w:val="DefaultParagraphFont"/>
    <w:uiPriority w:val="99"/>
    <w:semiHidden/>
    <w:unhideWhenUsed/>
    <w:rsid w:val="000E712D"/>
    <w:rPr>
      <w:color w:val="605E5C"/>
      <w:shd w:val="clear" w:color="auto" w:fill="E1DFDD"/>
    </w:rPr>
  </w:style>
  <w:style w:type="character" w:styleId="FollowedHyperlink">
    <w:name w:val="FollowedHyperlink"/>
    <w:basedOn w:val="DefaultParagraphFont"/>
    <w:uiPriority w:val="99"/>
    <w:semiHidden/>
    <w:unhideWhenUsed/>
    <w:rsid w:val="006F55E6"/>
    <w:rPr>
      <w:color w:val="954F72" w:themeColor="followedHyperlink"/>
      <w:u w:val="single"/>
    </w:rPr>
  </w:style>
  <w:style w:type="paragraph" w:styleId="FootnoteText">
    <w:name w:val="footnote text"/>
    <w:basedOn w:val="Normal"/>
    <w:link w:val="FootnoteTextChar"/>
    <w:uiPriority w:val="99"/>
    <w:semiHidden/>
    <w:unhideWhenUsed/>
    <w:rsid w:val="00495845"/>
    <w:pPr>
      <w:keepLines/>
      <w:spacing w:after="0" w:line="240" w:lineRule="auto"/>
    </w:pPr>
    <w:rPr>
      <w:sz w:val="20"/>
      <w:szCs w:val="20"/>
    </w:rPr>
  </w:style>
  <w:style w:type="character" w:customStyle="1" w:styleId="FootnoteTextChar">
    <w:name w:val="Footnote Text Char"/>
    <w:basedOn w:val="DefaultParagraphFont"/>
    <w:link w:val="FootnoteText"/>
    <w:uiPriority w:val="99"/>
    <w:semiHidden/>
    <w:rsid w:val="00495845"/>
    <w:rPr>
      <w:sz w:val="20"/>
      <w:szCs w:val="20"/>
    </w:rPr>
  </w:style>
  <w:style w:type="character" w:styleId="FootnoteReference">
    <w:name w:val="footnote reference"/>
    <w:basedOn w:val="DefaultParagraphFont"/>
    <w:uiPriority w:val="99"/>
    <w:semiHidden/>
    <w:unhideWhenUsed/>
    <w:rsid w:val="005C11AE"/>
    <w:rPr>
      <w:vertAlign w:val="superscript"/>
    </w:rPr>
  </w:style>
  <w:style w:type="paragraph" w:styleId="NormalWeb">
    <w:name w:val="Normal (Web)"/>
    <w:basedOn w:val="Normal"/>
    <w:uiPriority w:val="99"/>
    <w:unhideWhenUsed/>
    <w:rsid w:val="00094644"/>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101ACF"/>
    <w:pPr>
      <w:keepNext/>
      <w:spacing w:after="0" w:line="480" w:lineRule="auto"/>
      <w:ind w:firstLine="851"/>
      <w:jc w:val="center"/>
    </w:pPr>
    <w:rPr>
      <w:rFonts w:ascii="Times New Roman" w:hAnsi="Times New Roman" w:cs="Times New Roman"/>
      <w:sz w:val="24"/>
      <w:szCs w:val="24"/>
    </w:rPr>
  </w:style>
  <w:style w:type="paragraph" w:customStyle="1" w:styleId="JudulBab">
    <w:name w:val="Judul Bab"/>
    <w:basedOn w:val="Heading1"/>
    <w:next w:val="Normal"/>
    <w:link w:val="JudulBabChar"/>
    <w:autoRedefine/>
    <w:qFormat/>
    <w:rsid w:val="00190018"/>
    <w:pPr>
      <w:spacing w:before="0" w:line="480" w:lineRule="auto"/>
      <w:contextualSpacing/>
      <w:jc w:val="center"/>
    </w:pPr>
    <w:rPr>
      <w:rFonts w:ascii="Times New Roman" w:eastAsia="Malgun Gothic" w:hAnsi="Times New Roman" w:cs="Times New Roman"/>
      <w:b/>
      <w:bCs/>
      <w:color w:val="auto"/>
      <w:sz w:val="28"/>
      <w:szCs w:val="28"/>
      <w:lang w:val="en-US" w:eastAsia="ko-KR"/>
    </w:rPr>
  </w:style>
  <w:style w:type="paragraph" w:styleId="TOCHeading">
    <w:name w:val="TOC Heading"/>
    <w:basedOn w:val="Heading1"/>
    <w:next w:val="Normal"/>
    <w:uiPriority w:val="39"/>
    <w:unhideWhenUsed/>
    <w:qFormat/>
    <w:rsid w:val="00C970FE"/>
    <w:pPr>
      <w:outlineLvl w:val="9"/>
    </w:pPr>
    <w:rPr>
      <w:lang w:val="en-US" w:eastAsia="en-US"/>
    </w:rPr>
  </w:style>
  <w:style w:type="character" w:customStyle="1" w:styleId="Heading1Char">
    <w:name w:val="Heading 1 Char"/>
    <w:basedOn w:val="DefaultParagraphFont"/>
    <w:link w:val="Heading1"/>
    <w:uiPriority w:val="9"/>
    <w:rsid w:val="00EB7244"/>
    <w:rPr>
      <w:rFonts w:asciiTheme="majorHAnsi" w:eastAsiaTheme="majorEastAsia" w:hAnsiTheme="majorHAnsi" w:cstheme="majorBidi"/>
      <w:color w:val="2F5496" w:themeColor="accent1" w:themeShade="BF"/>
      <w:sz w:val="32"/>
      <w:szCs w:val="32"/>
    </w:rPr>
  </w:style>
  <w:style w:type="character" w:customStyle="1" w:styleId="JudulBabChar">
    <w:name w:val="Judul Bab Char"/>
    <w:basedOn w:val="DefaultParagraphFont"/>
    <w:link w:val="JudulBab"/>
    <w:rsid w:val="00190018"/>
    <w:rPr>
      <w:rFonts w:ascii="Times New Roman" w:eastAsia="Malgun Gothic" w:hAnsi="Times New Roman" w:cs="Times New Roman"/>
      <w:b/>
      <w:bCs/>
      <w:sz w:val="28"/>
      <w:szCs w:val="28"/>
      <w:lang w:val="en-US" w:eastAsia="ko-KR"/>
    </w:rPr>
  </w:style>
  <w:style w:type="paragraph" w:styleId="TOC1">
    <w:name w:val="toc 1"/>
    <w:basedOn w:val="Normal"/>
    <w:next w:val="Normal"/>
    <w:autoRedefine/>
    <w:uiPriority w:val="39"/>
    <w:unhideWhenUsed/>
    <w:rsid w:val="00B65BE5"/>
    <w:pPr>
      <w:tabs>
        <w:tab w:val="right" w:leader="dot" w:pos="7927"/>
      </w:tabs>
      <w:spacing w:after="100" w:line="480" w:lineRule="auto"/>
    </w:pPr>
    <w:rPr>
      <w:rFonts w:ascii="Times New Roman" w:hAnsi="Times New Roman"/>
      <w:b/>
      <w:bCs/>
      <w:noProof/>
      <w:sz w:val="24"/>
      <w:lang w:val="id-ID"/>
    </w:rPr>
  </w:style>
  <w:style w:type="paragraph" w:customStyle="1" w:styleId="SubBab1">
    <w:name w:val="Sub Bab (1)"/>
    <w:basedOn w:val="Heading2"/>
    <w:next w:val="Heading2"/>
    <w:link w:val="SubBab1Char"/>
    <w:qFormat/>
    <w:rsid w:val="0058786C"/>
    <w:pPr>
      <w:numPr>
        <w:numId w:val="1"/>
      </w:numPr>
      <w:spacing w:line="360" w:lineRule="auto"/>
      <w:ind w:left="567" w:hanging="567"/>
    </w:pPr>
    <w:rPr>
      <w:rFonts w:ascii="Times New Roman" w:hAnsi="Times New Roman" w:cs="Times New Roman"/>
      <w:b/>
      <w:bCs/>
      <w:color w:val="auto"/>
      <w:sz w:val="24"/>
      <w:szCs w:val="24"/>
      <w:lang w:val="id-ID"/>
    </w:rPr>
  </w:style>
  <w:style w:type="paragraph" w:customStyle="1" w:styleId="SubBab2">
    <w:name w:val="Sub Bab (2)"/>
    <w:basedOn w:val="Heading2"/>
    <w:next w:val="SubBab1"/>
    <w:link w:val="SubBab2Char"/>
    <w:qFormat/>
    <w:rsid w:val="0058786C"/>
    <w:pPr>
      <w:numPr>
        <w:numId w:val="2"/>
      </w:numPr>
      <w:spacing w:line="360" w:lineRule="auto"/>
      <w:ind w:left="567" w:hanging="567"/>
    </w:pPr>
    <w:rPr>
      <w:rFonts w:ascii="Times New Roman" w:hAnsi="Times New Roman" w:cs="Times New Roman"/>
      <w:b/>
      <w:bCs/>
      <w:color w:val="auto"/>
      <w:sz w:val="24"/>
      <w:szCs w:val="24"/>
      <w:lang w:val="id-ID"/>
    </w:rPr>
  </w:style>
  <w:style w:type="character" w:customStyle="1" w:styleId="Heading2Char">
    <w:name w:val="Heading 2 Char"/>
    <w:basedOn w:val="DefaultParagraphFont"/>
    <w:link w:val="Heading2"/>
    <w:uiPriority w:val="9"/>
    <w:rsid w:val="0058786C"/>
    <w:rPr>
      <w:rFonts w:asciiTheme="majorHAnsi" w:eastAsiaTheme="majorEastAsia" w:hAnsiTheme="majorHAnsi" w:cstheme="majorBidi"/>
      <w:color w:val="2F5496" w:themeColor="accent1" w:themeShade="BF"/>
      <w:sz w:val="26"/>
      <w:szCs w:val="26"/>
    </w:rPr>
  </w:style>
  <w:style w:type="character" w:customStyle="1" w:styleId="ListParagraphChar">
    <w:name w:val="List Paragraph Char"/>
    <w:basedOn w:val="DefaultParagraphFont"/>
    <w:link w:val="ListParagraph"/>
    <w:uiPriority w:val="34"/>
    <w:rsid w:val="0058786C"/>
  </w:style>
  <w:style w:type="character" w:customStyle="1" w:styleId="SubBab1Char">
    <w:name w:val="Sub Bab (1) Char"/>
    <w:basedOn w:val="ListParagraphChar"/>
    <w:link w:val="SubBab1"/>
    <w:rsid w:val="0058786C"/>
    <w:rPr>
      <w:rFonts w:ascii="Times New Roman" w:eastAsiaTheme="majorEastAsia" w:hAnsi="Times New Roman" w:cs="Times New Roman"/>
      <w:b/>
      <w:bCs/>
      <w:sz w:val="24"/>
      <w:szCs w:val="24"/>
      <w:lang w:val="id-ID"/>
    </w:rPr>
  </w:style>
  <w:style w:type="paragraph" w:styleId="TOC2">
    <w:name w:val="toc 2"/>
    <w:basedOn w:val="Normal"/>
    <w:next w:val="Normal"/>
    <w:autoRedefine/>
    <w:uiPriority w:val="39"/>
    <w:unhideWhenUsed/>
    <w:rsid w:val="00871160"/>
    <w:pPr>
      <w:spacing w:after="100"/>
      <w:ind w:left="220"/>
    </w:pPr>
    <w:rPr>
      <w:rFonts w:ascii="Times New Roman" w:hAnsi="Times New Roman"/>
      <w:sz w:val="24"/>
    </w:rPr>
  </w:style>
  <w:style w:type="character" w:customStyle="1" w:styleId="SubBab2Char">
    <w:name w:val="Sub Bab (2) Char"/>
    <w:basedOn w:val="Heading2Char"/>
    <w:link w:val="SubBab2"/>
    <w:rsid w:val="0058786C"/>
    <w:rPr>
      <w:rFonts w:ascii="Times New Roman" w:eastAsiaTheme="majorEastAsia" w:hAnsi="Times New Roman" w:cs="Times New Roman"/>
      <w:b/>
      <w:bCs/>
      <w:color w:val="2F5496" w:themeColor="accent1" w:themeShade="BF"/>
      <w:sz w:val="24"/>
      <w:szCs w:val="24"/>
      <w:lang w:val="id-ID"/>
    </w:rPr>
  </w:style>
  <w:style w:type="paragraph" w:customStyle="1" w:styleId="Paragraf">
    <w:name w:val="Paragraf"/>
    <w:basedOn w:val="ListParagraph"/>
    <w:link w:val="ParagrafChar"/>
    <w:qFormat/>
    <w:rsid w:val="00831B0E"/>
    <w:pPr>
      <w:spacing w:after="0" w:line="480" w:lineRule="auto"/>
      <w:ind w:left="0"/>
      <w:contextualSpacing w:val="0"/>
      <w:jc w:val="both"/>
    </w:pPr>
    <w:rPr>
      <w:rFonts w:ascii="Times New Roman" w:hAnsi="Times New Roman" w:cs="Times New Roman"/>
      <w:sz w:val="24"/>
      <w:szCs w:val="24"/>
      <w:lang w:val="id-ID" w:eastAsia="ko-KR"/>
    </w:rPr>
  </w:style>
  <w:style w:type="character" w:customStyle="1" w:styleId="ParagrafChar">
    <w:name w:val="Paragraf Char"/>
    <w:basedOn w:val="ListParagraphChar"/>
    <w:link w:val="Paragraf"/>
    <w:rsid w:val="00831B0E"/>
    <w:rPr>
      <w:rFonts w:ascii="Times New Roman" w:hAnsi="Times New Roman" w:cs="Times New Roman"/>
      <w:sz w:val="24"/>
      <w:szCs w:val="24"/>
      <w:lang w:val="id-ID" w:eastAsia="ko-KR"/>
    </w:rPr>
  </w:style>
  <w:style w:type="paragraph" w:customStyle="1" w:styleId="SubBab3">
    <w:name w:val="Sub Bab (3)"/>
    <w:basedOn w:val="SubBab1"/>
    <w:link w:val="SubBab3Char"/>
    <w:qFormat/>
    <w:rsid w:val="00E323A7"/>
    <w:pPr>
      <w:numPr>
        <w:numId w:val="11"/>
      </w:numPr>
      <w:ind w:left="567" w:hanging="567"/>
    </w:pPr>
    <w:rPr>
      <w:lang w:eastAsia="ko-KR"/>
    </w:rPr>
  </w:style>
  <w:style w:type="character" w:customStyle="1" w:styleId="SubBab3Char">
    <w:name w:val="Sub Bab (3) Char"/>
    <w:basedOn w:val="SubBab1Char"/>
    <w:link w:val="SubBab3"/>
    <w:rsid w:val="00E323A7"/>
    <w:rPr>
      <w:rFonts w:ascii="Times New Roman" w:eastAsiaTheme="majorEastAsia" w:hAnsi="Times New Roman" w:cs="Times New Roman"/>
      <w:b/>
      <w:bCs/>
      <w:sz w:val="24"/>
      <w:szCs w:val="24"/>
      <w:lang w:val="id-ID" w:eastAsia="ko-KR"/>
    </w:rPr>
  </w:style>
  <w:style w:type="paragraph" w:customStyle="1" w:styleId="KutipanLangsung">
    <w:name w:val="Kutipan Langsung"/>
    <w:basedOn w:val="Paragraf"/>
    <w:link w:val="KutipanLangsungChar"/>
    <w:qFormat/>
    <w:rsid w:val="00F669EB"/>
    <w:pPr>
      <w:spacing w:after="480" w:line="240" w:lineRule="auto"/>
      <w:ind w:left="851"/>
    </w:pPr>
    <w:rPr>
      <w:i/>
      <w:iCs/>
    </w:rPr>
  </w:style>
  <w:style w:type="paragraph" w:styleId="TOC3">
    <w:name w:val="toc 3"/>
    <w:basedOn w:val="Normal"/>
    <w:next w:val="Normal"/>
    <w:autoRedefine/>
    <w:uiPriority w:val="39"/>
    <w:unhideWhenUsed/>
    <w:rsid w:val="00871160"/>
    <w:pPr>
      <w:spacing w:after="100"/>
      <w:ind w:left="440"/>
    </w:pPr>
    <w:rPr>
      <w:rFonts w:ascii="Times New Roman" w:hAnsi="Times New Roman"/>
      <w:sz w:val="24"/>
    </w:rPr>
  </w:style>
  <w:style w:type="character" w:customStyle="1" w:styleId="KutipanLangsungChar">
    <w:name w:val="Kutipan Langsung Char"/>
    <w:basedOn w:val="ParagrafChar"/>
    <w:link w:val="KutipanLangsung"/>
    <w:rsid w:val="00F669EB"/>
    <w:rPr>
      <w:rFonts w:ascii="Times New Roman" w:hAnsi="Times New Roman" w:cs="Times New Roman"/>
      <w:i/>
      <w:iCs/>
      <w:sz w:val="24"/>
      <w:szCs w:val="24"/>
      <w:lang w:val="id-ID" w:eastAsia="ko-KR"/>
    </w:rPr>
  </w:style>
  <w:style w:type="paragraph" w:customStyle="1" w:styleId="SubJudul3-1">
    <w:name w:val="Sub Judul (3-1)"/>
    <w:basedOn w:val="Heading3"/>
    <w:next w:val="Heading4"/>
    <w:link w:val="SubJudul3-1Char"/>
    <w:qFormat/>
    <w:rsid w:val="00962828"/>
    <w:pPr>
      <w:numPr>
        <w:numId w:val="13"/>
      </w:numPr>
      <w:ind w:left="1276" w:hanging="709"/>
    </w:pPr>
    <w:rPr>
      <w:rFonts w:ascii="Times New Roman" w:hAnsi="Times New Roman"/>
      <w:b/>
      <w:color w:val="auto"/>
    </w:rPr>
  </w:style>
  <w:style w:type="character" w:customStyle="1" w:styleId="Heading3Char">
    <w:name w:val="Heading 3 Char"/>
    <w:basedOn w:val="DefaultParagraphFont"/>
    <w:link w:val="Heading3"/>
    <w:uiPriority w:val="9"/>
    <w:rsid w:val="00F71433"/>
    <w:rPr>
      <w:rFonts w:asciiTheme="majorHAnsi" w:eastAsiaTheme="majorEastAsia" w:hAnsiTheme="majorHAnsi" w:cstheme="majorBidi"/>
      <w:color w:val="1F3763" w:themeColor="accent1" w:themeShade="7F"/>
      <w:sz w:val="24"/>
      <w:szCs w:val="24"/>
    </w:rPr>
  </w:style>
  <w:style w:type="character" w:customStyle="1" w:styleId="SubJudul3-1Char">
    <w:name w:val="Sub Judul (3-1) Char"/>
    <w:basedOn w:val="SubBab3Char"/>
    <w:link w:val="SubJudul3-1"/>
    <w:rsid w:val="00962828"/>
    <w:rPr>
      <w:rFonts w:ascii="Times New Roman" w:eastAsiaTheme="majorEastAsia" w:hAnsi="Times New Roman" w:cstheme="majorBidi"/>
      <w:b/>
      <w:bCs w:val="0"/>
      <w:sz w:val="24"/>
      <w:szCs w:val="24"/>
      <w:lang w:val="id-ID" w:eastAsia="ko-KR"/>
    </w:rPr>
  </w:style>
  <w:style w:type="paragraph" w:styleId="EndnoteText">
    <w:name w:val="endnote text"/>
    <w:basedOn w:val="Normal"/>
    <w:link w:val="EndnoteTextChar"/>
    <w:uiPriority w:val="99"/>
    <w:semiHidden/>
    <w:unhideWhenUsed/>
    <w:rsid w:val="008B526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B5266"/>
    <w:rPr>
      <w:sz w:val="20"/>
      <w:szCs w:val="20"/>
    </w:rPr>
  </w:style>
  <w:style w:type="character" w:styleId="EndnoteReference">
    <w:name w:val="endnote reference"/>
    <w:basedOn w:val="DefaultParagraphFont"/>
    <w:uiPriority w:val="99"/>
    <w:semiHidden/>
    <w:unhideWhenUsed/>
    <w:rsid w:val="008B5266"/>
    <w:rPr>
      <w:vertAlign w:val="superscript"/>
    </w:rPr>
  </w:style>
  <w:style w:type="paragraph" w:customStyle="1" w:styleId="Dafpus">
    <w:name w:val="Dafpus"/>
    <w:basedOn w:val="Normal"/>
    <w:link w:val="DafpusChar"/>
    <w:rsid w:val="00726EDB"/>
    <w:pPr>
      <w:widowControl w:val="0"/>
      <w:autoSpaceDE w:val="0"/>
      <w:autoSpaceDN w:val="0"/>
      <w:adjustRightInd w:val="0"/>
      <w:spacing w:before="240" w:after="0" w:line="240" w:lineRule="auto"/>
      <w:ind w:left="480" w:hanging="480"/>
      <w:jc w:val="both"/>
    </w:pPr>
    <w:rPr>
      <w:rFonts w:ascii="Times New Roman" w:hAnsi="Times New Roman" w:cs="Times New Roman"/>
      <w:noProof/>
      <w:sz w:val="24"/>
      <w:szCs w:val="24"/>
    </w:rPr>
  </w:style>
  <w:style w:type="character" w:customStyle="1" w:styleId="DafpusChar">
    <w:name w:val="Dafpus Char"/>
    <w:basedOn w:val="DefaultParagraphFont"/>
    <w:link w:val="Dafpus"/>
    <w:rsid w:val="00726EDB"/>
    <w:rPr>
      <w:rFonts w:ascii="Times New Roman" w:hAnsi="Times New Roman" w:cs="Times New Roman"/>
      <w:noProof/>
      <w:sz w:val="24"/>
      <w:szCs w:val="24"/>
    </w:rPr>
  </w:style>
  <w:style w:type="paragraph" w:customStyle="1" w:styleId="DaftarPustaka">
    <w:name w:val="Daftar Pustaka"/>
    <w:basedOn w:val="Normal"/>
    <w:link w:val="DaftarPustakaChar"/>
    <w:qFormat/>
    <w:rsid w:val="007D02CB"/>
    <w:pPr>
      <w:widowControl w:val="0"/>
      <w:autoSpaceDE w:val="0"/>
      <w:autoSpaceDN w:val="0"/>
      <w:adjustRightInd w:val="0"/>
      <w:spacing w:before="240" w:after="0" w:line="240" w:lineRule="auto"/>
      <w:ind w:left="480" w:hanging="480"/>
      <w:jc w:val="both"/>
    </w:pPr>
    <w:rPr>
      <w:rFonts w:ascii="Times New Roman" w:hAnsi="Times New Roman" w:cs="Times New Roman"/>
      <w:noProof/>
      <w:sz w:val="24"/>
      <w:szCs w:val="24"/>
    </w:rPr>
  </w:style>
  <w:style w:type="character" w:customStyle="1" w:styleId="DaftarPustakaChar">
    <w:name w:val="Daftar Pustaka Char"/>
    <w:basedOn w:val="DefaultParagraphFont"/>
    <w:link w:val="DaftarPustaka"/>
    <w:rsid w:val="007D02CB"/>
    <w:rPr>
      <w:rFonts w:ascii="Times New Roman" w:hAnsi="Times New Roman" w:cs="Times New Roman"/>
      <w:noProof/>
      <w:sz w:val="24"/>
      <w:szCs w:val="24"/>
    </w:rPr>
  </w:style>
  <w:style w:type="paragraph" w:styleId="Revision">
    <w:name w:val="Revision"/>
    <w:hidden/>
    <w:uiPriority w:val="99"/>
    <w:semiHidden/>
    <w:rsid w:val="00350D68"/>
    <w:pPr>
      <w:spacing w:after="0" w:line="240" w:lineRule="auto"/>
    </w:pPr>
  </w:style>
  <w:style w:type="paragraph" w:customStyle="1" w:styleId="SubBab4">
    <w:name w:val="Sub Bab (4)"/>
    <w:basedOn w:val="SubBab1"/>
    <w:link w:val="SubBab4Char"/>
    <w:qFormat/>
    <w:rsid w:val="00904429"/>
    <w:pPr>
      <w:numPr>
        <w:numId w:val="18"/>
      </w:numPr>
      <w:spacing w:before="0" w:line="480" w:lineRule="auto"/>
      <w:ind w:left="851" w:hanging="851"/>
    </w:pPr>
  </w:style>
  <w:style w:type="character" w:customStyle="1" w:styleId="SubBab4Char">
    <w:name w:val="Sub Bab (4) Char"/>
    <w:basedOn w:val="SubBab1Char"/>
    <w:link w:val="SubBab4"/>
    <w:rsid w:val="00904429"/>
    <w:rPr>
      <w:rFonts w:ascii="Times New Roman" w:eastAsiaTheme="majorEastAsia" w:hAnsi="Times New Roman" w:cs="Times New Roman"/>
      <w:b/>
      <w:bCs/>
      <w:sz w:val="24"/>
      <w:szCs w:val="24"/>
      <w:lang w:val="id-ID"/>
    </w:rPr>
  </w:style>
  <w:style w:type="table" w:styleId="TableGrid">
    <w:name w:val="Table Grid"/>
    <w:basedOn w:val="TableNormal"/>
    <w:uiPriority w:val="39"/>
    <w:rsid w:val="0083548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6724B9"/>
    <w:pPr>
      <w:spacing w:after="0"/>
    </w:pPr>
  </w:style>
  <w:style w:type="character" w:styleId="CommentReference">
    <w:name w:val="annotation reference"/>
    <w:basedOn w:val="DefaultParagraphFont"/>
    <w:uiPriority w:val="99"/>
    <w:semiHidden/>
    <w:unhideWhenUsed/>
    <w:rsid w:val="00A023B0"/>
    <w:rPr>
      <w:sz w:val="16"/>
      <w:szCs w:val="16"/>
    </w:rPr>
  </w:style>
  <w:style w:type="paragraph" w:styleId="CommentText">
    <w:name w:val="annotation text"/>
    <w:basedOn w:val="Normal"/>
    <w:link w:val="CommentTextChar"/>
    <w:uiPriority w:val="99"/>
    <w:semiHidden/>
    <w:unhideWhenUsed/>
    <w:rsid w:val="00A023B0"/>
    <w:pPr>
      <w:spacing w:line="240" w:lineRule="auto"/>
    </w:pPr>
    <w:rPr>
      <w:sz w:val="20"/>
      <w:szCs w:val="20"/>
    </w:rPr>
  </w:style>
  <w:style w:type="character" w:customStyle="1" w:styleId="CommentTextChar">
    <w:name w:val="Comment Text Char"/>
    <w:basedOn w:val="DefaultParagraphFont"/>
    <w:link w:val="CommentText"/>
    <w:uiPriority w:val="99"/>
    <w:semiHidden/>
    <w:rsid w:val="00A023B0"/>
    <w:rPr>
      <w:sz w:val="20"/>
      <w:szCs w:val="20"/>
    </w:rPr>
  </w:style>
  <w:style w:type="paragraph" w:customStyle="1" w:styleId="SubJudul3-2">
    <w:name w:val="Sub Judul (3-2)"/>
    <w:basedOn w:val="SubJudul3-1"/>
    <w:next w:val="SubJudul3-1"/>
    <w:link w:val="SubJudul3-2Char"/>
    <w:qFormat/>
    <w:rsid w:val="00B12A1B"/>
    <w:pPr>
      <w:numPr>
        <w:numId w:val="20"/>
      </w:numPr>
      <w:spacing w:line="480" w:lineRule="auto"/>
      <w:ind w:left="851" w:hanging="851"/>
    </w:pPr>
  </w:style>
  <w:style w:type="character" w:customStyle="1" w:styleId="SubJudul3-2Char">
    <w:name w:val="Sub Judul (3-2) Char"/>
    <w:basedOn w:val="SubJudul3-1Char"/>
    <w:link w:val="SubJudul3-2"/>
    <w:rsid w:val="00B12A1B"/>
    <w:rPr>
      <w:rFonts w:ascii="Times New Roman" w:eastAsiaTheme="majorEastAsia" w:hAnsi="Times New Roman" w:cstheme="majorBidi"/>
      <w:b/>
      <w:bCs w:val="0"/>
      <w:sz w:val="24"/>
      <w:szCs w:val="24"/>
      <w:lang w:val="id-ID" w:eastAsia="ko-KR"/>
    </w:rPr>
  </w:style>
  <w:style w:type="paragraph" w:styleId="CommentSubject">
    <w:name w:val="annotation subject"/>
    <w:basedOn w:val="CommentText"/>
    <w:next w:val="CommentText"/>
    <w:link w:val="CommentSubjectChar"/>
    <w:uiPriority w:val="99"/>
    <w:semiHidden/>
    <w:unhideWhenUsed/>
    <w:rsid w:val="00B12A1B"/>
    <w:rPr>
      <w:b/>
      <w:bCs/>
    </w:rPr>
  </w:style>
  <w:style w:type="character" w:customStyle="1" w:styleId="CommentSubjectChar">
    <w:name w:val="Comment Subject Char"/>
    <w:basedOn w:val="CommentTextChar"/>
    <w:link w:val="CommentSubject"/>
    <w:uiPriority w:val="99"/>
    <w:semiHidden/>
    <w:rsid w:val="00B12A1B"/>
    <w:rPr>
      <w:b/>
      <w:bCs/>
      <w:sz w:val="20"/>
      <w:szCs w:val="20"/>
    </w:rPr>
  </w:style>
  <w:style w:type="character" w:customStyle="1" w:styleId="Heading4Char">
    <w:name w:val="Heading 4 Char"/>
    <w:basedOn w:val="DefaultParagraphFont"/>
    <w:link w:val="Heading4"/>
    <w:uiPriority w:val="9"/>
    <w:semiHidden/>
    <w:rsid w:val="00962828"/>
    <w:rPr>
      <w:rFonts w:asciiTheme="majorHAnsi" w:eastAsiaTheme="majorEastAsia" w:hAnsiTheme="majorHAnsi" w:cstheme="majorBidi"/>
      <w:i/>
      <w:iCs/>
      <w:color w:val="2F5496" w:themeColor="accent1" w:themeShade="BF"/>
    </w:rPr>
  </w:style>
  <w:style w:type="character" w:customStyle="1" w:styleId="selectable-text">
    <w:name w:val="selectable-text"/>
    <w:basedOn w:val="DefaultParagraphFont"/>
    <w:rsid w:val="0069324C"/>
  </w:style>
  <w:style w:type="paragraph" w:styleId="BalloonText">
    <w:name w:val="Balloon Text"/>
    <w:basedOn w:val="Normal"/>
    <w:link w:val="BalloonTextChar"/>
    <w:uiPriority w:val="99"/>
    <w:semiHidden/>
    <w:unhideWhenUsed/>
    <w:rsid w:val="00A5666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56667"/>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63183095">
      <w:bodyDiv w:val="1"/>
      <w:marLeft w:val="0"/>
      <w:marRight w:val="0"/>
      <w:marTop w:val="0"/>
      <w:marBottom w:val="0"/>
      <w:divBdr>
        <w:top w:val="none" w:sz="0" w:space="0" w:color="auto"/>
        <w:left w:val="none" w:sz="0" w:space="0" w:color="auto"/>
        <w:bottom w:val="none" w:sz="0" w:space="0" w:color="auto"/>
        <w:right w:val="none" w:sz="0" w:space="0" w:color="auto"/>
      </w:divBdr>
    </w:div>
    <w:div w:id="139659619">
      <w:bodyDiv w:val="1"/>
      <w:marLeft w:val="0"/>
      <w:marRight w:val="0"/>
      <w:marTop w:val="0"/>
      <w:marBottom w:val="0"/>
      <w:divBdr>
        <w:top w:val="none" w:sz="0" w:space="0" w:color="auto"/>
        <w:left w:val="none" w:sz="0" w:space="0" w:color="auto"/>
        <w:bottom w:val="none" w:sz="0" w:space="0" w:color="auto"/>
        <w:right w:val="none" w:sz="0" w:space="0" w:color="auto"/>
      </w:divBdr>
    </w:div>
    <w:div w:id="169953235">
      <w:bodyDiv w:val="1"/>
      <w:marLeft w:val="0"/>
      <w:marRight w:val="0"/>
      <w:marTop w:val="0"/>
      <w:marBottom w:val="0"/>
      <w:divBdr>
        <w:top w:val="none" w:sz="0" w:space="0" w:color="auto"/>
        <w:left w:val="none" w:sz="0" w:space="0" w:color="auto"/>
        <w:bottom w:val="none" w:sz="0" w:space="0" w:color="auto"/>
        <w:right w:val="none" w:sz="0" w:space="0" w:color="auto"/>
      </w:divBdr>
    </w:div>
    <w:div w:id="208274205">
      <w:bodyDiv w:val="1"/>
      <w:marLeft w:val="0"/>
      <w:marRight w:val="0"/>
      <w:marTop w:val="0"/>
      <w:marBottom w:val="0"/>
      <w:divBdr>
        <w:top w:val="none" w:sz="0" w:space="0" w:color="auto"/>
        <w:left w:val="none" w:sz="0" w:space="0" w:color="auto"/>
        <w:bottom w:val="none" w:sz="0" w:space="0" w:color="auto"/>
        <w:right w:val="none" w:sz="0" w:space="0" w:color="auto"/>
      </w:divBdr>
    </w:div>
    <w:div w:id="247035569">
      <w:bodyDiv w:val="1"/>
      <w:marLeft w:val="0"/>
      <w:marRight w:val="0"/>
      <w:marTop w:val="0"/>
      <w:marBottom w:val="0"/>
      <w:divBdr>
        <w:top w:val="none" w:sz="0" w:space="0" w:color="auto"/>
        <w:left w:val="none" w:sz="0" w:space="0" w:color="auto"/>
        <w:bottom w:val="none" w:sz="0" w:space="0" w:color="auto"/>
        <w:right w:val="none" w:sz="0" w:space="0" w:color="auto"/>
      </w:divBdr>
    </w:div>
    <w:div w:id="264578917">
      <w:bodyDiv w:val="1"/>
      <w:marLeft w:val="0"/>
      <w:marRight w:val="0"/>
      <w:marTop w:val="0"/>
      <w:marBottom w:val="0"/>
      <w:divBdr>
        <w:top w:val="none" w:sz="0" w:space="0" w:color="auto"/>
        <w:left w:val="none" w:sz="0" w:space="0" w:color="auto"/>
        <w:bottom w:val="none" w:sz="0" w:space="0" w:color="auto"/>
        <w:right w:val="none" w:sz="0" w:space="0" w:color="auto"/>
      </w:divBdr>
    </w:div>
    <w:div w:id="319507169">
      <w:bodyDiv w:val="1"/>
      <w:marLeft w:val="0"/>
      <w:marRight w:val="0"/>
      <w:marTop w:val="0"/>
      <w:marBottom w:val="0"/>
      <w:divBdr>
        <w:top w:val="none" w:sz="0" w:space="0" w:color="auto"/>
        <w:left w:val="none" w:sz="0" w:space="0" w:color="auto"/>
        <w:bottom w:val="none" w:sz="0" w:space="0" w:color="auto"/>
        <w:right w:val="none" w:sz="0" w:space="0" w:color="auto"/>
      </w:divBdr>
    </w:div>
    <w:div w:id="330912387">
      <w:bodyDiv w:val="1"/>
      <w:marLeft w:val="0"/>
      <w:marRight w:val="0"/>
      <w:marTop w:val="0"/>
      <w:marBottom w:val="0"/>
      <w:divBdr>
        <w:top w:val="none" w:sz="0" w:space="0" w:color="auto"/>
        <w:left w:val="none" w:sz="0" w:space="0" w:color="auto"/>
        <w:bottom w:val="none" w:sz="0" w:space="0" w:color="auto"/>
        <w:right w:val="none" w:sz="0" w:space="0" w:color="auto"/>
      </w:divBdr>
    </w:div>
    <w:div w:id="382604075">
      <w:bodyDiv w:val="1"/>
      <w:marLeft w:val="0"/>
      <w:marRight w:val="0"/>
      <w:marTop w:val="0"/>
      <w:marBottom w:val="0"/>
      <w:divBdr>
        <w:top w:val="none" w:sz="0" w:space="0" w:color="auto"/>
        <w:left w:val="none" w:sz="0" w:space="0" w:color="auto"/>
        <w:bottom w:val="none" w:sz="0" w:space="0" w:color="auto"/>
        <w:right w:val="none" w:sz="0" w:space="0" w:color="auto"/>
      </w:divBdr>
    </w:div>
    <w:div w:id="400759664">
      <w:bodyDiv w:val="1"/>
      <w:marLeft w:val="0"/>
      <w:marRight w:val="0"/>
      <w:marTop w:val="0"/>
      <w:marBottom w:val="0"/>
      <w:divBdr>
        <w:top w:val="none" w:sz="0" w:space="0" w:color="auto"/>
        <w:left w:val="none" w:sz="0" w:space="0" w:color="auto"/>
        <w:bottom w:val="none" w:sz="0" w:space="0" w:color="auto"/>
        <w:right w:val="none" w:sz="0" w:space="0" w:color="auto"/>
      </w:divBdr>
    </w:div>
    <w:div w:id="431127631">
      <w:bodyDiv w:val="1"/>
      <w:marLeft w:val="0"/>
      <w:marRight w:val="0"/>
      <w:marTop w:val="0"/>
      <w:marBottom w:val="0"/>
      <w:divBdr>
        <w:top w:val="none" w:sz="0" w:space="0" w:color="auto"/>
        <w:left w:val="none" w:sz="0" w:space="0" w:color="auto"/>
        <w:bottom w:val="none" w:sz="0" w:space="0" w:color="auto"/>
        <w:right w:val="none" w:sz="0" w:space="0" w:color="auto"/>
      </w:divBdr>
    </w:div>
    <w:div w:id="453140979">
      <w:bodyDiv w:val="1"/>
      <w:marLeft w:val="0"/>
      <w:marRight w:val="0"/>
      <w:marTop w:val="0"/>
      <w:marBottom w:val="0"/>
      <w:divBdr>
        <w:top w:val="none" w:sz="0" w:space="0" w:color="auto"/>
        <w:left w:val="none" w:sz="0" w:space="0" w:color="auto"/>
        <w:bottom w:val="none" w:sz="0" w:space="0" w:color="auto"/>
        <w:right w:val="none" w:sz="0" w:space="0" w:color="auto"/>
      </w:divBdr>
    </w:div>
    <w:div w:id="468399507">
      <w:bodyDiv w:val="1"/>
      <w:marLeft w:val="0"/>
      <w:marRight w:val="0"/>
      <w:marTop w:val="0"/>
      <w:marBottom w:val="0"/>
      <w:divBdr>
        <w:top w:val="none" w:sz="0" w:space="0" w:color="auto"/>
        <w:left w:val="none" w:sz="0" w:space="0" w:color="auto"/>
        <w:bottom w:val="none" w:sz="0" w:space="0" w:color="auto"/>
        <w:right w:val="none" w:sz="0" w:space="0" w:color="auto"/>
      </w:divBdr>
    </w:div>
    <w:div w:id="490407394">
      <w:bodyDiv w:val="1"/>
      <w:marLeft w:val="0"/>
      <w:marRight w:val="0"/>
      <w:marTop w:val="0"/>
      <w:marBottom w:val="0"/>
      <w:divBdr>
        <w:top w:val="none" w:sz="0" w:space="0" w:color="auto"/>
        <w:left w:val="none" w:sz="0" w:space="0" w:color="auto"/>
        <w:bottom w:val="none" w:sz="0" w:space="0" w:color="auto"/>
        <w:right w:val="none" w:sz="0" w:space="0" w:color="auto"/>
      </w:divBdr>
    </w:div>
    <w:div w:id="514853581">
      <w:bodyDiv w:val="1"/>
      <w:marLeft w:val="0"/>
      <w:marRight w:val="0"/>
      <w:marTop w:val="0"/>
      <w:marBottom w:val="0"/>
      <w:divBdr>
        <w:top w:val="none" w:sz="0" w:space="0" w:color="auto"/>
        <w:left w:val="none" w:sz="0" w:space="0" w:color="auto"/>
        <w:bottom w:val="none" w:sz="0" w:space="0" w:color="auto"/>
        <w:right w:val="none" w:sz="0" w:space="0" w:color="auto"/>
      </w:divBdr>
    </w:div>
    <w:div w:id="596409203">
      <w:bodyDiv w:val="1"/>
      <w:marLeft w:val="0"/>
      <w:marRight w:val="0"/>
      <w:marTop w:val="0"/>
      <w:marBottom w:val="0"/>
      <w:divBdr>
        <w:top w:val="none" w:sz="0" w:space="0" w:color="auto"/>
        <w:left w:val="none" w:sz="0" w:space="0" w:color="auto"/>
        <w:bottom w:val="none" w:sz="0" w:space="0" w:color="auto"/>
        <w:right w:val="none" w:sz="0" w:space="0" w:color="auto"/>
      </w:divBdr>
    </w:div>
    <w:div w:id="609774973">
      <w:bodyDiv w:val="1"/>
      <w:marLeft w:val="0"/>
      <w:marRight w:val="0"/>
      <w:marTop w:val="0"/>
      <w:marBottom w:val="0"/>
      <w:divBdr>
        <w:top w:val="none" w:sz="0" w:space="0" w:color="auto"/>
        <w:left w:val="none" w:sz="0" w:space="0" w:color="auto"/>
        <w:bottom w:val="none" w:sz="0" w:space="0" w:color="auto"/>
        <w:right w:val="none" w:sz="0" w:space="0" w:color="auto"/>
      </w:divBdr>
    </w:div>
    <w:div w:id="612711087">
      <w:bodyDiv w:val="1"/>
      <w:marLeft w:val="0"/>
      <w:marRight w:val="0"/>
      <w:marTop w:val="0"/>
      <w:marBottom w:val="0"/>
      <w:divBdr>
        <w:top w:val="none" w:sz="0" w:space="0" w:color="auto"/>
        <w:left w:val="none" w:sz="0" w:space="0" w:color="auto"/>
        <w:bottom w:val="none" w:sz="0" w:space="0" w:color="auto"/>
        <w:right w:val="none" w:sz="0" w:space="0" w:color="auto"/>
      </w:divBdr>
      <w:divsChild>
        <w:div w:id="782959733">
          <w:marLeft w:val="0"/>
          <w:marRight w:val="0"/>
          <w:marTop w:val="0"/>
          <w:marBottom w:val="0"/>
          <w:divBdr>
            <w:top w:val="none" w:sz="0" w:space="0" w:color="auto"/>
            <w:left w:val="none" w:sz="0" w:space="0" w:color="auto"/>
            <w:bottom w:val="none" w:sz="0" w:space="0" w:color="auto"/>
            <w:right w:val="none" w:sz="0" w:space="0" w:color="auto"/>
          </w:divBdr>
        </w:div>
      </w:divsChild>
    </w:div>
    <w:div w:id="616445875">
      <w:bodyDiv w:val="1"/>
      <w:marLeft w:val="0"/>
      <w:marRight w:val="0"/>
      <w:marTop w:val="0"/>
      <w:marBottom w:val="0"/>
      <w:divBdr>
        <w:top w:val="none" w:sz="0" w:space="0" w:color="auto"/>
        <w:left w:val="none" w:sz="0" w:space="0" w:color="auto"/>
        <w:bottom w:val="none" w:sz="0" w:space="0" w:color="auto"/>
        <w:right w:val="none" w:sz="0" w:space="0" w:color="auto"/>
      </w:divBdr>
    </w:div>
    <w:div w:id="665789866">
      <w:bodyDiv w:val="1"/>
      <w:marLeft w:val="0"/>
      <w:marRight w:val="0"/>
      <w:marTop w:val="0"/>
      <w:marBottom w:val="0"/>
      <w:divBdr>
        <w:top w:val="none" w:sz="0" w:space="0" w:color="auto"/>
        <w:left w:val="none" w:sz="0" w:space="0" w:color="auto"/>
        <w:bottom w:val="none" w:sz="0" w:space="0" w:color="auto"/>
        <w:right w:val="none" w:sz="0" w:space="0" w:color="auto"/>
      </w:divBdr>
    </w:div>
    <w:div w:id="729765013">
      <w:bodyDiv w:val="1"/>
      <w:marLeft w:val="0"/>
      <w:marRight w:val="0"/>
      <w:marTop w:val="0"/>
      <w:marBottom w:val="0"/>
      <w:divBdr>
        <w:top w:val="none" w:sz="0" w:space="0" w:color="auto"/>
        <w:left w:val="none" w:sz="0" w:space="0" w:color="auto"/>
        <w:bottom w:val="none" w:sz="0" w:space="0" w:color="auto"/>
        <w:right w:val="none" w:sz="0" w:space="0" w:color="auto"/>
      </w:divBdr>
    </w:div>
    <w:div w:id="809860016">
      <w:bodyDiv w:val="1"/>
      <w:marLeft w:val="0"/>
      <w:marRight w:val="0"/>
      <w:marTop w:val="0"/>
      <w:marBottom w:val="0"/>
      <w:divBdr>
        <w:top w:val="none" w:sz="0" w:space="0" w:color="auto"/>
        <w:left w:val="none" w:sz="0" w:space="0" w:color="auto"/>
        <w:bottom w:val="none" w:sz="0" w:space="0" w:color="auto"/>
        <w:right w:val="none" w:sz="0" w:space="0" w:color="auto"/>
      </w:divBdr>
    </w:div>
    <w:div w:id="815296677">
      <w:bodyDiv w:val="1"/>
      <w:marLeft w:val="0"/>
      <w:marRight w:val="0"/>
      <w:marTop w:val="0"/>
      <w:marBottom w:val="0"/>
      <w:divBdr>
        <w:top w:val="none" w:sz="0" w:space="0" w:color="auto"/>
        <w:left w:val="none" w:sz="0" w:space="0" w:color="auto"/>
        <w:bottom w:val="none" w:sz="0" w:space="0" w:color="auto"/>
        <w:right w:val="none" w:sz="0" w:space="0" w:color="auto"/>
      </w:divBdr>
    </w:div>
    <w:div w:id="850534615">
      <w:bodyDiv w:val="1"/>
      <w:marLeft w:val="0"/>
      <w:marRight w:val="0"/>
      <w:marTop w:val="0"/>
      <w:marBottom w:val="0"/>
      <w:divBdr>
        <w:top w:val="none" w:sz="0" w:space="0" w:color="auto"/>
        <w:left w:val="none" w:sz="0" w:space="0" w:color="auto"/>
        <w:bottom w:val="none" w:sz="0" w:space="0" w:color="auto"/>
        <w:right w:val="none" w:sz="0" w:space="0" w:color="auto"/>
      </w:divBdr>
    </w:div>
    <w:div w:id="853959087">
      <w:bodyDiv w:val="1"/>
      <w:marLeft w:val="0"/>
      <w:marRight w:val="0"/>
      <w:marTop w:val="0"/>
      <w:marBottom w:val="0"/>
      <w:divBdr>
        <w:top w:val="none" w:sz="0" w:space="0" w:color="auto"/>
        <w:left w:val="none" w:sz="0" w:space="0" w:color="auto"/>
        <w:bottom w:val="none" w:sz="0" w:space="0" w:color="auto"/>
        <w:right w:val="none" w:sz="0" w:space="0" w:color="auto"/>
      </w:divBdr>
    </w:div>
    <w:div w:id="854462628">
      <w:bodyDiv w:val="1"/>
      <w:marLeft w:val="0"/>
      <w:marRight w:val="0"/>
      <w:marTop w:val="0"/>
      <w:marBottom w:val="0"/>
      <w:divBdr>
        <w:top w:val="none" w:sz="0" w:space="0" w:color="auto"/>
        <w:left w:val="none" w:sz="0" w:space="0" w:color="auto"/>
        <w:bottom w:val="none" w:sz="0" w:space="0" w:color="auto"/>
        <w:right w:val="none" w:sz="0" w:space="0" w:color="auto"/>
      </w:divBdr>
    </w:div>
    <w:div w:id="901021673">
      <w:bodyDiv w:val="1"/>
      <w:marLeft w:val="0"/>
      <w:marRight w:val="0"/>
      <w:marTop w:val="0"/>
      <w:marBottom w:val="0"/>
      <w:divBdr>
        <w:top w:val="none" w:sz="0" w:space="0" w:color="auto"/>
        <w:left w:val="none" w:sz="0" w:space="0" w:color="auto"/>
        <w:bottom w:val="none" w:sz="0" w:space="0" w:color="auto"/>
        <w:right w:val="none" w:sz="0" w:space="0" w:color="auto"/>
      </w:divBdr>
    </w:div>
    <w:div w:id="928390286">
      <w:bodyDiv w:val="1"/>
      <w:marLeft w:val="0"/>
      <w:marRight w:val="0"/>
      <w:marTop w:val="0"/>
      <w:marBottom w:val="0"/>
      <w:divBdr>
        <w:top w:val="none" w:sz="0" w:space="0" w:color="auto"/>
        <w:left w:val="none" w:sz="0" w:space="0" w:color="auto"/>
        <w:bottom w:val="none" w:sz="0" w:space="0" w:color="auto"/>
        <w:right w:val="none" w:sz="0" w:space="0" w:color="auto"/>
      </w:divBdr>
    </w:div>
    <w:div w:id="947350504">
      <w:bodyDiv w:val="1"/>
      <w:marLeft w:val="0"/>
      <w:marRight w:val="0"/>
      <w:marTop w:val="0"/>
      <w:marBottom w:val="0"/>
      <w:divBdr>
        <w:top w:val="none" w:sz="0" w:space="0" w:color="auto"/>
        <w:left w:val="none" w:sz="0" w:space="0" w:color="auto"/>
        <w:bottom w:val="none" w:sz="0" w:space="0" w:color="auto"/>
        <w:right w:val="none" w:sz="0" w:space="0" w:color="auto"/>
      </w:divBdr>
    </w:div>
    <w:div w:id="951012514">
      <w:bodyDiv w:val="1"/>
      <w:marLeft w:val="0"/>
      <w:marRight w:val="0"/>
      <w:marTop w:val="0"/>
      <w:marBottom w:val="0"/>
      <w:divBdr>
        <w:top w:val="none" w:sz="0" w:space="0" w:color="auto"/>
        <w:left w:val="none" w:sz="0" w:space="0" w:color="auto"/>
        <w:bottom w:val="none" w:sz="0" w:space="0" w:color="auto"/>
        <w:right w:val="none" w:sz="0" w:space="0" w:color="auto"/>
      </w:divBdr>
    </w:div>
    <w:div w:id="1001008793">
      <w:bodyDiv w:val="1"/>
      <w:marLeft w:val="0"/>
      <w:marRight w:val="0"/>
      <w:marTop w:val="0"/>
      <w:marBottom w:val="0"/>
      <w:divBdr>
        <w:top w:val="none" w:sz="0" w:space="0" w:color="auto"/>
        <w:left w:val="none" w:sz="0" w:space="0" w:color="auto"/>
        <w:bottom w:val="none" w:sz="0" w:space="0" w:color="auto"/>
        <w:right w:val="none" w:sz="0" w:space="0" w:color="auto"/>
      </w:divBdr>
    </w:div>
    <w:div w:id="1006371030">
      <w:bodyDiv w:val="1"/>
      <w:marLeft w:val="0"/>
      <w:marRight w:val="0"/>
      <w:marTop w:val="0"/>
      <w:marBottom w:val="0"/>
      <w:divBdr>
        <w:top w:val="none" w:sz="0" w:space="0" w:color="auto"/>
        <w:left w:val="none" w:sz="0" w:space="0" w:color="auto"/>
        <w:bottom w:val="none" w:sz="0" w:space="0" w:color="auto"/>
        <w:right w:val="none" w:sz="0" w:space="0" w:color="auto"/>
      </w:divBdr>
    </w:div>
    <w:div w:id="1016886071">
      <w:bodyDiv w:val="1"/>
      <w:marLeft w:val="0"/>
      <w:marRight w:val="0"/>
      <w:marTop w:val="0"/>
      <w:marBottom w:val="0"/>
      <w:divBdr>
        <w:top w:val="none" w:sz="0" w:space="0" w:color="auto"/>
        <w:left w:val="none" w:sz="0" w:space="0" w:color="auto"/>
        <w:bottom w:val="none" w:sz="0" w:space="0" w:color="auto"/>
        <w:right w:val="none" w:sz="0" w:space="0" w:color="auto"/>
      </w:divBdr>
    </w:div>
    <w:div w:id="1022828164">
      <w:bodyDiv w:val="1"/>
      <w:marLeft w:val="0"/>
      <w:marRight w:val="0"/>
      <w:marTop w:val="0"/>
      <w:marBottom w:val="0"/>
      <w:divBdr>
        <w:top w:val="none" w:sz="0" w:space="0" w:color="auto"/>
        <w:left w:val="none" w:sz="0" w:space="0" w:color="auto"/>
        <w:bottom w:val="none" w:sz="0" w:space="0" w:color="auto"/>
        <w:right w:val="none" w:sz="0" w:space="0" w:color="auto"/>
      </w:divBdr>
    </w:div>
    <w:div w:id="1036810301">
      <w:bodyDiv w:val="1"/>
      <w:marLeft w:val="0"/>
      <w:marRight w:val="0"/>
      <w:marTop w:val="0"/>
      <w:marBottom w:val="0"/>
      <w:divBdr>
        <w:top w:val="none" w:sz="0" w:space="0" w:color="auto"/>
        <w:left w:val="none" w:sz="0" w:space="0" w:color="auto"/>
        <w:bottom w:val="none" w:sz="0" w:space="0" w:color="auto"/>
        <w:right w:val="none" w:sz="0" w:space="0" w:color="auto"/>
      </w:divBdr>
    </w:div>
    <w:div w:id="1065369825">
      <w:bodyDiv w:val="1"/>
      <w:marLeft w:val="0"/>
      <w:marRight w:val="0"/>
      <w:marTop w:val="0"/>
      <w:marBottom w:val="0"/>
      <w:divBdr>
        <w:top w:val="none" w:sz="0" w:space="0" w:color="auto"/>
        <w:left w:val="none" w:sz="0" w:space="0" w:color="auto"/>
        <w:bottom w:val="none" w:sz="0" w:space="0" w:color="auto"/>
        <w:right w:val="none" w:sz="0" w:space="0" w:color="auto"/>
      </w:divBdr>
      <w:divsChild>
        <w:div w:id="792284512">
          <w:marLeft w:val="0"/>
          <w:marRight w:val="0"/>
          <w:marTop w:val="0"/>
          <w:marBottom w:val="0"/>
          <w:divBdr>
            <w:top w:val="none" w:sz="0" w:space="0" w:color="auto"/>
            <w:left w:val="none" w:sz="0" w:space="0" w:color="auto"/>
            <w:bottom w:val="none" w:sz="0" w:space="0" w:color="auto"/>
            <w:right w:val="none" w:sz="0" w:space="0" w:color="auto"/>
          </w:divBdr>
        </w:div>
      </w:divsChild>
    </w:div>
    <w:div w:id="1079058616">
      <w:bodyDiv w:val="1"/>
      <w:marLeft w:val="0"/>
      <w:marRight w:val="0"/>
      <w:marTop w:val="0"/>
      <w:marBottom w:val="0"/>
      <w:divBdr>
        <w:top w:val="none" w:sz="0" w:space="0" w:color="auto"/>
        <w:left w:val="none" w:sz="0" w:space="0" w:color="auto"/>
        <w:bottom w:val="none" w:sz="0" w:space="0" w:color="auto"/>
        <w:right w:val="none" w:sz="0" w:space="0" w:color="auto"/>
      </w:divBdr>
    </w:div>
    <w:div w:id="1197889473">
      <w:bodyDiv w:val="1"/>
      <w:marLeft w:val="0"/>
      <w:marRight w:val="0"/>
      <w:marTop w:val="0"/>
      <w:marBottom w:val="0"/>
      <w:divBdr>
        <w:top w:val="none" w:sz="0" w:space="0" w:color="auto"/>
        <w:left w:val="none" w:sz="0" w:space="0" w:color="auto"/>
        <w:bottom w:val="none" w:sz="0" w:space="0" w:color="auto"/>
        <w:right w:val="none" w:sz="0" w:space="0" w:color="auto"/>
      </w:divBdr>
    </w:div>
    <w:div w:id="1212182542">
      <w:bodyDiv w:val="1"/>
      <w:marLeft w:val="0"/>
      <w:marRight w:val="0"/>
      <w:marTop w:val="0"/>
      <w:marBottom w:val="0"/>
      <w:divBdr>
        <w:top w:val="none" w:sz="0" w:space="0" w:color="auto"/>
        <w:left w:val="none" w:sz="0" w:space="0" w:color="auto"/>
        <w:bottom w:val="none" w:sz="0" w:space="0" w:color="auto"/>
        <w:right w:val="none" w:sz="0" w:space="0" w:color="auto"/>
      </w:divBdr>
    </w:div>
    <w:div w:id="1245529386">
      <w:bodyDiv w:val="1"/>
      <w:marLeft w:val="0"/>
      <w:marRight w:val="0"/>
      <w:marTop w:val="0"/>
      <w:marBottom w:val="0"/>
      <w:divBdr>
        <w:top w:val="none" w:sz="0" w:space="0" w:color="auto"/>
        <w:left w:val="none" w:sz="0" w:space="0" w:color="auto"/>
        <w:bottom w:val="none" w:sz="0" w:space="0" w:color="auto"/>
        <w:right w:val="none" w:sz="0" w:space="0" w:color="auto"/>
      </w:divBdr>
    </w:div>
    <w:div w:id="1260682164">
      <w:bodyDiv w:val="1"/>
      <w:marLeft w:val="0"/>
      <w:marRight w:val="0"/>
      <w:marTop w:val="0"/>
      <w:marBottom w:val="0"/>
      <w:divBdr>
        <w:top w:val="none" w:sz="0" w:space="0" w:color="auto"/>
        <w:left w:val="none" w:sz="0" w:space="0" w:color="auto"/>
        <w:bottom w:val="none" w:sz="0" w:space="0" w:color="auto"/>
        <w:right w:val="none" w:sz="0" w:space="0" w:color="auto"/>
      </w:divBdr>
    </w:div>
    <w:div w:id="1276672269">
      <w:bodyDiv w:val="1"/>
      <w:marLeft w:val="0"/>
      <w:marRight w:val="0"/>
      <w:marTop w:val="0"/>
      <w:marBottom w:val="0"/>
      <w:divBdr>
        <w:top w:val="none" w:sz="0" w:space="0" w:color="auto"/>
        <w:left w:val="none" w:sz="0" w:space="0" w:color="auto"/>
        <w:bottom w:val="none" w:sz="0" w:space="0" w:color="auto"/>
        <w:right w:val="none" w:sz="0" w:space="0" w:color="auto"/>
      </w:divBdr>
    </w:div>
    <w:div w:id="1313023952">
      <w:bodyDiv w:val="1"/>
      <w:marLeft w:val="0"/>
      <w:marRight w:val="0"/>
      <w:marTop w:val="0"/>
      <w:marBottom w:val="0"/>
      <w:divBdr>
        <w:top w:val="none" w:sz="0" w:space="0" w:color="auto"/>
        <w:left w:val="none" w:sz="0" w:space="0" w:color="auto"/>
        <w:bottom w:val="none" w:sz="0" w:space="0" w:color="auto"/>
        <w:right w:val="none" w:sz="0" w:space="0" w:color="auto"/>
      </w:divBdr>
    </w:div>
    <w:div w:id="1337686179">
      <w:bodyDiv w:val="1"/>
      <w:marLeft w:val="0"/>
      <w:marRight w:val="0"/>
      <w:marTop w:val="0"/>
      <w:marBottom w:val="0"/>
      <w:divBdr>
        <w:top w:val="none" w:sz="0" w:space="0" w:color="auto"/>
        <w:left w:val="none" w:sz="0" w:space="0" w:color="auto"/>
        <w:bottom w:val="none" w:sz="0" w:space="0" w:color="auto"/>
        <w:right w:val="none" w:sz="0" w:space="0" w:color="auto"/>
      </w:divBdr>
    </w:div>
    <w:div w:id="1373115380">
      <w:bodyDiv w:val="1"/>
      <w:marLeft w:val="0"/>
      <w:marRight w:val="0"/>
      <w:marTop w:val="0"/>
      <w:marBottom w:val="0"/>
      <w:divBdr>
        <w:top w:val="none" w:sz="0" w:space="0" w:color="auto"/>
        <w:left w:val="none" w:sz="0" w:space="0" w:color="auto"/>
        <w:bottom w:val="none" w:sz="0" w:space="0" w:color="auto"/>
        <w:right w:val="none" w:sz="0" w:space="0" w:color="auto"/>
      </w:divBdr>
    </w:div>
    <w:div w:id="1387878749">
      <w:bodyDiv w:val="1"/>
      <w:marLeft w:val="0"/>
      <w:marRight w:val="0"/>
      <w:marTop w:val="0"/>
      <w:marBottom w:val="0"/>
      <w:divBdr>
        <w:top w:val="none" w:sz="0" w:space="0" w:color="auto"/>
        <w:left w:val="none" w:sz="0" w:space="0" w:color="auto"/>
        <w:bottom w:val="none" w:sz="0" w:space="0" w:color="auto"/>
        <w:right w:val="none" w:sz="0" w:space="0" w:color="auto"/>
      </w:divBdr>
    </w:div>
    <w:div w:id="1406489603">
      <w:bodyDiv w:val="1"/>
      <w:marLeft w:val="0"/>
      <w:marRight w:val="0"/>
      <w:marTop w:val="0"/>
      <w:marBottom w:val="0"/>
      <w:divBdr>
        <w:top w:val="none" w:sz="0" w:space="0" w:color="auto"/>
        <w:left w:val="none" w:sz="0" w:space="0" w:color="auto"/>
        <w:bottom w:val="none" w:sz="0" w:space="0" w:color="auto"/>
        <w:right w:val="none" w:sz="0" w:space="0" w:color="auto"/>
      </w:divBdr>
    </w:div>
    <w:div w:id="1417173385">
      <w:bodyDiv w:val="1"/>
      <w:marLeft w:val="0"/>
      <w:marRight w:val="0"/>
      <w:marTop w:val="0"/>
      <w:marBottom w:val="0"/>
      <w:divBdr>
        <w:top w:val="none" w:sz="0" w:space="0" w:color="auto"/>
        <w:left w:val="none" w:sz="0" w:space="0" w:color="auto"/>
        <w:bottom w:val="none" w:sz="0" w:space="0" w:color="auto"/>
        <w:right w:val="none" w:sz="0" w:space="0" w:color="auto"/>
      </w:divBdr>
    </w:div>
    <w:div w:id="1464886516">
      <w:bodyDiv w:val="1"/>
      <w:marLeft w:val="0"/>
      <w:marRight w:val="0"/>
      <w:marTop w:val="0"/>
      <w:marBottom w:val="0"/>
      <w:divBdr>
        <w:top w:val="none" w:sz="0" w:space="0" w:color="auto"/>
        <w:left w:val="none" w:sz="0" w:space="0" w:color="auto"/>
        <w:bottom w:val="none" w:sz="0" w:space="0" w:color="auto"/>
        <w:right w:val="none" w:sz="0" w:space="0" w:color="auto"/>
      </w:divBdr>
    </w:div>
    <w:div w:id="1491169307">
      <w:bodyDiv w:val="1"/>
      <w:marLeft w:val="0"/>
      <w:marRight w:val="0"/>
      <w:marTop w:val="0"/>
      <w:marBottom w:val="0"/>
      <w:divBdr>
        <w:top w:val="none" w:sz="0" w:space="0" w:color="auto"/>
        <w:left w:val="none" w:sz="0" w:space="0" w:color="auto"/>
        <w:bottom w:val="none" w:sz="0" w:space="0" w:color="auto"/>
        <w:right w:val="none" w:sz="0" w:space="0" w:color="auto"/>
      </w:divBdr>
    </w:div>
    <w:div w:id="1497649039">
      <w:bodyDiv w:val="1"/>
      <w:marLeft w:val="0"/>
      <w:marRight w:val="0"/>
      <w:marTop w:val="0"/>
      <w:marBottom w:val="0"/>
      <w:divBdr>
        <w:top w:val="none" w:sz="0" w:space="0" w:color="auto"/>
        <w:left w:val="none" w:sz="0" w:space="0" w:color="auto"/>
        <w:bottom w:val="none" w:sz="0" w:space="0" w:color="auto"/>
        <w:right w:val="none" w:sz="0" w:space="0" w:color="auto"/>
      </w:divBdr>
    </w:div>
    <w:div w:id="1553732048">
      <w:bodyDiv w:val="1"/>
      <w:marLeft w:val="0"/>
      <w:marRight w:val="0"/>
      <w:marTop w:val="0"/>
      <w:marBottom w:val="0"/>
      <w:divBdr>
        <w:top w:val="none" w:sz="0" w:space="0" w:color="auto"/>
        <w:left w:val="none" w:sz="0" w:space="0" w:color="auto"/>
        <w:bottom w:val="none" w:sz="0" w:space="0" w:color="auto"/>
        <w:right w:val="none" w:sz="0" w:space="0" w:color="auto"/>
      </w:divBdr>
    </w:div>
    <w:div w:id="1600139083">
      <w:bodyDiv w:val="1"/>
      <w:marLeft w:val="0"/>
      <w:marRight w:val="0"/>
      <w:marTop w:val="0"/>
      <w:marBottom w:val="0"/>
      <w:divBdr>
        <w:top w:val="none" w:sz="0" w:space="0" w:color="auto"/>
        <w:left w:val="none" w:sz="0" w:space="0" w:color="auto"/>
        <w:bottom w:val="none" w:sz="0" w:space="0" w:color="auto"/>
        <w:right w:val="none" w:sz="0" w:space="0" w:color="auto"/>
      </w:divBdr>
    </w:div>
    <w:div w:id="1608122847">
      <w:bodyDiv w:val="1"/>
      <w:marLeft w:val="0"/>
      <w:marRight w:val="0"/>
      <w:marTop w:val="0"/>
      <w:marBottom w:val="0"/>
      <w:divBdr>
        <w:top w:val="none" w:sz="0" w:space="0" w:color="auto"/>
        <w:left w:val="none" w:sz="0" w:space="0" w:color="auto"/>
        <w:bottom w:val="none" w:sz="0" w:space="0" w:color="auto"/>
        <w:right w:val="none" w:sz="0" w:space="0" w:color="auto"/>
      </w:divBdr>
    </w:div>
    <w:div w:id="1659187840">
      <w:bodyDiv w:val="1"/>
      <w:marLeft w:val="0"/>
      <w:marRight w:val="0"/>
      <w:marTop w:val="0"/>
      <w:marBottom w:val="0"/>
      <w:divBdr>
        <w:top w:val="none" w:sz="0" w:space="0" w:color="auto"/>
        <w:left w:val="none" w:sz="0" w:space="0" w:color="auto"/>
        <w:bottom w:val="none" w:sz="0" w:space="0" w:color="auto"/>
        <w:right w:val="none" w:sz="0" w:space="0" w:color="auto"/>
      </w:divBdr>
    </w:div>
    <w:div w:id="1689256649">
      <w:bodyDiv w:val="1"/>
      <w:marLeft w:val="0"/>
      <w:marRight w:val="0"/>
      <w:marTop w:val="0"/>
      <w:marBottom w:val="0"/>
      <w:divBdr>
        <w:top w:val="none" w:sz="0" w:space="0" w:color="auto"/>
        <w:left w:val="none" w:sz="0" w:space="0" w:color="auto"/>
        <w:bottom w:val="none" w:sz="0" w:space="0" w:color="auto"/>
        <w:right w:val="none" w:sz="0" w:space="0" w:color="auto"/>
      </w:divBdr>
    </w:div>
    <w:div w:id="1695881970">
      <w:bodyDiv w:val="1"/>
      <w:marLeft w:val="0"/>
      <w:marRight w:val="0"/>
      <w:marTop w:val="0"/>
      <w:marBottom w:val="0"/>
      <w:divBdr>
        <w:top w:val="none" w:sz="0" w:space="0" w:color="auto"/>
        <w:left w:val="none" w:sz="0" w:space="0" w:color="auto"/>
        <w:bottom w:val="none" w:sz="0" w:space="0" w:color="auto"/>
        <w:right w:val="none" w:sz="0" w:space="0" w:color="auto"/>
      </w:divBdr>
    </w:div>
    <w:div w:id="1707489156">
      <w:bodyDiv w:val="1"/>
      <w:marLeft w:val="0"/>
      <w:marRight w:val="0"/>
      <w:marTop w:val="0"/>
      <w:marBottom w:val="0"/>
      <w:divBdr>
        <w:top w:val="none" w:sz="0" w:space="0" w:color="auto"/>
        <w:left w:val="none" w:sz="0" w:space="0" w:color="auto"/>
        <w:bottom w:val="none" w:sz="0" w:space="0" w:color="auto"/>
        <w:right w:val="none" w:sz="0" w:space="0" w:color="auto"/>
      </w:divBdr>
    </w:div>
    <w:div w:id="1721242166">
      <w:bodyDiv w:val="1"/>
      <w:marLeft w:val="0"/>
      <w:marRight w:val="0"/>
      <w:marTop w:val="0"/>
      <w:marBottom w:val="0"/>
      <w:divBdr>
        <w:top w:val="none" w:sz="0" w:space="0" w:color="auto"/>
        <w:left w:val="none" w:sz="0" w:space="0" w:color="auto"/>
        <w:bottom w:val="none" w:sz="0" w:space="0" w:color="auto"/>
        <w:right w:val="none" w:sz="0" w:space="0" w:color="auto"/>
      </w:divBdr>
    </w:div>
    <w:div w:id="1729304343">
      <w:bodyDiv w:val="1"/>
      <w:marLeft w:val="0"/>
      <w:marRight w:val="0"/>
      <w:marTop w:val="0"/>
      <w:marBottom w:val="0"/>
      <w:divBdr>
        <w:top w:val="none" w:sz="0" w:space="0" w:color="auto"/>
        <w:left w:val="none" w:sz="0" w:space="0" w:color="auto"/>
        <w:bottom w:val="none" w:sz="0" w:space="0" w:color="auto"/>
        <w:right w:val="none" w:sz="0" w:space="0" w:color="auto"/>
      </w:divBdr>
    </w:div>
    <w:div w:id="1737896354">
      <w:bodyDiv w:val="1"/>
      <w:marLeft w:val="0"/>
      <w:marRight w:val="0"/>
      <w:marTop w:val="0"/>
      <w:marBottom w:val="0"/>
      <w:divBdr>
        <w:top w:val="none" w:sz="0" w:space="0" w:color="auto"/>
        <w:left w:val="none" w:sz="0" w:space="0" w:color="auto"/>
        <w:bottom w:val="none" w:sz="0" w:space="0" w:color="auto"/>
        <w:right w:val="none" w:sz="0" w:space="0" w:color="auto"/>
      </w:divBdr>
    </w:div>
    <w:div w:id="1774016667">
      <w:bodyDiv w:val="1"/>
      <w:marLeft w:val="0"/>
      <w:marRight w:val="0"/>
      <w:marTop w:val="0"/>
      <w:marBottom w:val="0"/>
      <w:divBdr>
        <w:top w:val="none" w:sz="0" w:space="0" w:color="auto"/>
        <w:left w:val="none" w:sz="0" w:space="0" w:color="auto"/>
        <w:bottom w:val="none" w:sz="0" w:space="0" w:color="auto"/>
        <w:right w:val="none" w:sz="0" w:space="0" w:color="auto"/>
      </w:divBdr>
      <w:divsChild>
        <w:div w:id="1014963242">
          <w:marLeft w:val="0"/>
          <w:marRight w:val="0"/>
          <w:marTop w:val="0"/>
          <w:marBottom w:val="0"/>
          <w:divBdr>
            <w:top w:val="none" w:sz="0" w:space="0" w:color="auto"/>
            <w:left w:val="none" w:sz="0" w:space="0" w:color="auto"/>
            <w:bottom w:val="none" w:sz="0" w:space="0" w:color="auto"/>
            <w:right w:val="none" w:sz="0" w:space="0" w:color="auto"/>
          </w:divBdr>
        </w:div>
      </w:divsChild>
    </w:div>
    <w:div w:id="1822188496">
      <w:bodyDiv w:val="1"/>
      <w:marLeft w:val="0"/>
      <w:marRight w:val="0"/>
      <w:marTop w:val="0"/>
      <w:marBottom w:val="0"/>
      <w:divBdr>
        <w:top w:val="none" w:sz="0" w:space="0" w:color="auto"/>
        <w:left w:val="none" w:sz="0" w:space="0" w:color="auto"/>
        <w:bottom w:val="none" w:sz="0" w:space="0" w:color="auto"/>
        <w:right w:val="none" w:sz="0" w:space="0" w:color="auto"/>
      </w:divBdr>
    </w:div>
    <w:div w:id="1903826019">
      <w:bodyDiv w:val="1"/>
      <w:marLeft w:val="0"/>
      <w:marRight w:val="0"/>
      <w:marTop w:val="0"/>
      <w:marBottom w:val="0"/>
      <w:divBdr>
        <w:top w:val="none" w:sz="0" w:space="0" w:color="auto"/>
        <w:left w:val="none" w:sz="0" w:space="0" w:color="auto"/>
        <w:bottom w:val="none" w:sz="0" w:space="0" w:color="auto"/>
        <w:right w:val="none" w:sz="0" w:space="0" w:color="auto"/>
      </w:divBdr>
    </w:div>
    <w:div w:id="1909028414">
      <w:bodyDiv w:val="1"/>
      <w:marLeft w:val="0"/>
      <w:marRight w:val="0"/>
      <w:marTop w:val="0"/>
      <w:marBottom w:val="0"/>
      <w:divBdr>
        <w:top w:val="none" w:sz="0" w:space="0" w:color="auto"/>
        <w:left w:val="none" w:sz="0" w:space="0" w:color="auto"/>
        <w:bottom w:val="none" w:sz="0" w:space="0" w:color="auto"/>
        <w:right w:val="none" w:sz="0" w:space="0" w:color="auto"/>
      </w:divBdr>
    </w:div>
    <w:div w:id="1934819368">
      <w:bodyDiv w:val="1"/>
      <w:marLeft w:val="0"/>
      <w:marRight w:val="0"/>
      <w:marTop w:val="0"/>
      <w:marBottom w:val="0"/>
      <w:divBdr>
        <w:top w:val="none" w:sz="0" w:space="0" w:color="auto"/>
        <w:left w:val="none" w:sz="0" w:space="0" w:color="auto"/>
        <w:bottom w:val="none" w:sz="0" w:space="0" w:color="auto"/>
        <w:right w:val="none" w:sz="0" w:space="0" w:color="auto"/>
      </w:divBdr>
      <w:divsChild>
        <w:div w:id="1991708386">
          <w:marLeft w:val="0"/>
          <w:marRight w:val="0"/>
          <w:marTop w:val="0"/>
          <w:marBottom w:val="0"/>
          <w:divBdr>
            <w:top w:val="none" w:sz="0" w:space="0" w:color="auto"/>
            <w:left w:val="none" w:sz="0" w:space="0" w:color="auto"/>
            <w:bottom w:val="none" w:sz="0" w:space="0" w:color="auto"/>
            <w:right w:val="none" w:sz="0" w:space="0" w:color="auto"/>
          </w:divBdr>
        </w:div>
      </w:divsChild>
    </w:div>
    <w:div w:id="1945574969">
      <w:bodyDiv w:val="1"/>
      <w:marLeft w:val="0"/>
      <w:marRight w:val="0"/>
      <w:marTop w:val="0"/>
      <w:marBottom w:val="0"/>
      <w:divBdr>
        <w:top w:val="none" w:sz="0" w:space="0" w:color="auto"/>
        <w:left w:val="none" w:sz="0" w:space="0" w:color="auto"/>
        <w:bottom w:val="none" w:sz="0" w:space="0" w:color="auto"/>
        <w:right w:val="none" w:sz="0" w:space="0" w:color="auto"/>
      </w:divBdr>
    </w:div>
    <w:div w:id="1957173491">
      <w:bodyDiv w:val="1"/>
      <w:marLeft w:val="0"/>
      <w:marRight w:val="0"/>
      <w:marTop w:val="0"/>
      <w:marBottom w:val="0"/>
      <w:divBdr>
        <w:top w:val="none" w:sz="0" w:space="0" w:color="auto"/>
        <w:left w:val="none" w:sz="0" w:space="0" w:color="auto"/>
        <w:bottom w:val="none" w:sz="0" w:space="0" w:color="auto"/>
        <w:right w:val="none" w:sz="0" w:space="0" w:color="auto"/>
      </w:divBdr>
    </w:div>
    <w:div w:id="1974407755">
      <w:bodyDiv w:val="1"/>
      <w:marLeft w:val="0"/>
      <w:marRight w:val="0"/>
      <w:marTop w:val="0"/>
      <w:marBottom w:val="0"/>
      <w:divBdr>
        <w:top w:val="none" w:sz="0" w:space="0" w:color="auto"/>
        <w:left w:val="none" w:sz="0" w:space="0" w:color="auto"/>
        <w:bottom w:val="none" w:sz="0" w:space="0" w:color="auto"/>
        <w:right w:val="none" w:sz="0" w:space="0" w:color="auto"/>
      </w:divBdr>
    </w:div>
    <w:div w:id="2010251801">
      <w:bodyDiv w:val="1"/>
      <w:marLeft w:val="0"/>
      <w:marRight w:val="0"/>
      <w:marTop w:val="0"/>
      <w:marBottom w:val="0"/>
      <w:divBdr>
        <w:top w:val="none" w:sz="0" w:space="0" w:color="auto"/>
        <w:left w:val="none" w:sz="0" w:space="0" w:color="auto"/>
        <w:bottom w:val="none" w:sz="0" w:space="0" w:color="auto"/>
        <w:right w:val="none" w:sz="0" w:space="0" w:color="auto"/>
      </w:divBdr>
    </w:div>
    <w:div w:id="2038001284">
      <w:bodyDiv w:val="1"/>
      <w:marLeft w:val="0"/>
      <w:marRight w:val="0"/>
      <w:marTop w:val="0"/>
      <w:marBottom w:val="0"/>
      <w:divBdr>
        <w:top w:val="none" w:sz="0" w:space="0" w:color="auto"/>
        <w:left w:val="none" w:sz="0" w:space="0" w:color="auto"/>
        <w:bottom w:val="none" w:sz="0" w:space="0" w:color="auto"/>
        <w:right w:val="none" w:sz="0" w:space="0" w:color="auto"/>
      </w:divBdr>
    </w:div>
    <w:div w:id="2071996103">
      <w:bodyDiv w:val="1"/>
      <w:marLeft w:val="0"/>
      <w:marRight w:val="0"/>
      <w:marTop w:val="0"/>
      <w:marBottom w:val="0"/>
      <w:divBdr>
        <w:top w:val="none" w:sz="0" w:space="0" w:color="auto"/>
        <w:left w:val="none" w:sz="0" w:space="0" w:color="auto"/>
        <w:bottom w:val="none" w:sz="0" w:space="0" w:color="auto"/>
        <w:right w:val="none" w:sz="0" w:space="0" w:color="auto"/>
      </w:divBdr>
    </w:div>
    <w:div w:id="2081439750">
      <w:bodyDiv w:val="1"/>
      <w:marLeft w:val="0"/>
      <w:marRight w:val="0"/>
      <w:marTop w:val="0"/>
      <w:marBottom w:val="0"/>
      <w:divBdr>
        <w:top w:val="none" w:sz="0" w:space="0" w:color="auto"/>
        <w:left w:val="none" w:sz="0" w:space="0" w:color="auto"/>
        <w:bottom w:val="none" w:sz="0" w:space="0" w:color="auto"/>
        <w:right w:val="none" w:sz="0" w:space="0" w:color="auto"/>
      </w:divBdr>
    </w:div>
    <w:div w:id="2085059174">
      <w:bodyDiv w:val="1"/>
      <w:marLeft w:val="0"/>
      <w:marRight w:val="0"/>
      <w:marTop w:val="0"/>
      <w:marBottom w:val="0"/>
      <w:divBdr>
        <w:top w:val="none" w:sz="0" w:space="0" w:color="auto"/>
        <w:left w:val="none" w:sz="0" w:space="0" w:color="auto"/>
        <w:bottom w:val="none" w:sz="0" w:space="0" w:color="auto"/>
        <w:right w:val="none" w:sz="0" w:space="0" w:color="auto"/>
      </w:divBdr>
    </w:div>
    <w:div w:id="21413376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hdphoto" Target="media/hdphoto1.wdp"/><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microsoft.com/office/2007/relationships/hdphoto" Target="media/hdphoto2.wdp"/><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7D6BDC-DEFE-429A-880C-B7A4686A41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58</TotalTime>
  <Pages>1</Pages>
  <Words>7162</Words>
  <Characters>40825</Characters>
  <Application>Microsoft Office Word</Application>
  <DocSecurity>0</DocSecurity>
  <Lines>340</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89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nggadewi Baiquni</dc:creator>
  <cp:keywords/>
  <dc:description/>
  <cp:lastModifiedBy>win 7</cp:lastModifiedBy>
  <cp:revision>3</cp:revision>
  <cp:lastPrinted>2023-09-01T06:03:00Z</cp:lastPrinted>
  <dcterms:created xsi:type="dcterms:W3CDTF">2023-07-28T11:49:00Z</dcterms:created>
  <dcterms:modified xsi:type="dcterms:W3CDTF">2024-03-05T0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c2aec9c29256b921befe8328461ecd8c45e80b80afa5fadb73021108857e5b8</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turabian-fullnote-bibliography</vt:lpwstr>
  </property>
  <property fmtid="{D5CDD505-2E9C-101B-9397-08002B2CF9AE}" pid="22" name="Mendeley Recent Style Name 9_1">
    <vt:lpwstr>Turabian 8th edition (full note)</vt:lpwstr>
  </property>
  <property fmtid="{D5CDD505-2E9C-101B-9397-08002B2CF9AE}" pid="23" name="Mendeley Document_1">
    <vt:lpwstr>True</vt:lpwstr>
  </property>
  <property fmtid="{D5CDD505-2E9C-101B-9397-08002B2CF9AE}" pid="24" name="Mendeley Unique User Id_1">
    <vt:lpwstr>069a2347-157c-3aa2-bc0e-9e6ae9e81c30</vt:lpwstr>
  </property>
  <property fmtid="{D5CDD505-2E9C-101B-9397-08002B2CF9AE}" pid="25" name="Mendeley Citation Style_1">
    <vt:lpwstr>http://www.zotero.org/styles/apa</vt:lpwstr>
  </property>
</Properties>
</file>